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E322CC" w14:textId="6AAF89C6" w:rsidR="00C203C4" w:rsidRPr="008B64BB" w:rsidRDefault="00C203C4" w:rsidP="001618D1">
      <w:pPr>
        <w:widowControl w:val="0"/>
        <w:spacing w:before="0" w:after="160" w:line="259" w:lineRule="auto"/>
        <w:jc w:val="left"/>
      </w:pPr>
    </w:p>
    <w:p w14:paraId="77E14E0C" w14:textId="77777777" w:rsidR="00C203C4" w:rsidRPr="008B64BB" w:rsidRDefault="00C203C4" w:rsidP="001618D1">
      <w:pPr>
        <w:widowControl w:val="0"/>
        <w:spacing w:after="0" w:line="240" w:lineRule="auto"/>
        <w:jc w:val="center"/>
        <w:rPr>
          <w:rFonts w:eastAsia="Times New Roman" w:cs="Times New Roman"/>
          <w:b/>
          <w:bCs/>
          <w:sz w:val="32"/>
          <w:szCs w:val="32"/>
          <w:lang w:eastAsia="ru-RU"/>
        </w:rPr>
      </w:pPr>
      <w:bookmarkStart w:id="0" w:name="_Hlk132700507"/>
      <w:bookmarkStart w:id="1" w:name="_Toc44633161"/>
      <w:bookmarkEnd w:id="0"/>
      <w:r w:rsidRPr="008B64BB">
        <w:rPr>
          <w:rFonts w:eastAsia="Times New Roman" w:cs="Times New Roman"/>
          <w:b/>
          <w:bCs/>
          <w:noProof/>
          <w:szCs w:val="24"/>
          <w:lang w:eastAsia="ro-RO"/>
        </w:rPr>
        <w:drawing>
          <wp:anchor distT="0" distB="0" distL="114300" distR="114300" simplePos="0" relativeHeight="251659264" behindDoc="0" locked="0" layoutInCell="1" allowOverlap="1" wp14:anchorId="19EF92D5" wp14:editId="589F19D9">
            <wp:simplePos x="0" y="0"/>
            <wp:positionH relativeFrom="column">
              <wp:posOffset>13031</wp:posOffset>
            </wp:positionH>
            <wp:positionV relativeFrom="paragraph">
              <wp:posOffset>0</wp:posOffset>
            </wp:positionV>
            <wp:extent cx="1139190" cy="862330"/>
            <wp:effectExtent l="0" t="0" r="3810" b="0"/>
            <wp:wrapThrough wrapText="bothSides">
              <wp:wrapPolygon edited="0">
                <wp:start x="0" y="0"/>
                <wp:lineTo x="0" y="20996"/>
                <wp:lineTo x="21311" y="20996"/>
                <wp:lineTo x="21311" y="0"/>
                <wp:lineTo x="0" y="0"/>
              </wp:wrapPolygon>
            </wp:wrapThrough>
            <wp:docPr id="112" name="Imagine 112" descr="Ro) Universitatea Tehnică a Moldovei este lider printre universitățile din  Republica Moldova, conform unui prestigios clasament internațional |  TRIBUNA.M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o) Universitatea Tehnică a Moldovei este lider printre universitățile din  Republica Moldova, conform unui prestigios clasament internațional |  TRIBUNA.M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7258" t="22060" r="13352" b="17848"/>
                    <a:stretch/>
                  </pic:blipFill>
                  <pic:spPr bwMode="auto">
                    <a:xfrm>
                      <a:off x="0" y="0"/>
                      <a:ext cx="1139190" cy="8623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97C27F6" w14:textId="77777777" w:rsidR="00C203C4" w:rsidRPr="008B64BB" w:rsidRDefault="00C203C4" w:rsidP="001618D1">
      <w:pPr>
        <w:widowControl w:val="0"/>
        <w:spacing w:after="0" w:line="240" w:lineRule="auto"/>
        <w:jc w:val="center"/>
        <w:rPr>
          <w:rFonts w:eastAsia="Times New Roman" w:cs="Times New Roman"/>
          <w:b/>
          <w:bCs/>
          <w:sz w:val="32"/>
          <w:szCs w:val="32"/>
          <w:lang w:eastAsia="ru-RU"/>
        </w:rPr>
      </w:pPr>
      <w:r w:rsidRPr="008B64BB">
        <w:rPr>
          <w:rFonts w:eastAsia="Times New Roman" w:cs="Times New Roman"/>
          <w:b/>
          <w:bCs/>
          <w:sz w:val="32"/>
          <w:szCs w:val="32"/>
          <w:lang w:eastAsia="ru-RU"/>
        </w:rPr>
        <w:t>Universitatea Tehnică a Moldovei</w:t>
      </w:r>
    </w:p>
    <w:p w14:paraId="4B15B6BF" w14:textId="77777777" w:rsidR="00C203C4" w:rsidRPr="008B64BB" w:rsidRDefault="00C203C4" w:rsidP="001618D1">
      <w:pPr>
        <w:widowControl w:val="0"/>
        <w:spacing w:after="0" w:line="240" w:lineRule="auto"/>
        <w:jc w:val="center"/>
        <w:rPr>
          <w:rFonts w:eastAsia="Times New Roman" w:cs="Times New Roman"/>
          <w:b/>
          <w:bCs/>
          <w:sz w:val="32"/>
          <w:szCs w:val="32"/>
          <w:lang w:eastAsia="ru-RU"/>
        </w:rPr>
      </w:pPr>
    </w:p>
    <w:p w14:paraId="1B10A7F0" w14:textId="77777777" w:rsidR="00C203C4" w:rsidRPr="008B64BB" w:rsidRDefault="00C203C4" w:rsidP="001618D1">
      <w:pPr>
        <w:widowControl w:val="0"/>
        <w:spacing w:after="0" w:line="240" w:lineRule="auto"/>
        <w:jc w:val="center"/>
        <w:rPr>
          <w:rFonts w:eastAsia="Times New Roman" w:cs="Times New Roman"/>
          <w:sz w:val="32"/>
          <w:szCs w:val="32"/>
          <w:lang w:eastAsia="ru-RU"/>
        </w:rPr>
      </w:pPr>
    </w:p>
    <w:p w14:paraId="690760E6" w14:textId="77777777" w:rsidR="00C203C4" w:rsidRPr="008B64BB" w:rsidRDefault="00C203C4" w:rsidP="001618D1">
      <w:pPr>
        <w:widowControl w:val="0"/>
        <w:spacing w:after="0" w:line="240" w:lineRule="auto"/>
        <w:jc w:val="center"/>
        <w:rPr>
          <w:rFonts w:eastAsia="Times New Roman" w:cs="Times New Roman"/>
          <w:szCs w:val="24"/>
          <w:lang w:eastAsia="ru-RU"/>
        </w:rPr>
      </w:pPr>
    </w:p>
    <w:p w14:paraId="5B1D5908" w14:textId="77777777" w:rsidR="00C203C4" w:rsidRPr="008B64BB" w:rsidRDefault="00C203C4" w:rsidP="001618D1">
      <w:pPr>
        <w:widowControl w:val="0"/>
        <w:spacing w:after="0" w:line="240" w:lineRule="auto"/>
        <w:rPr>
          <w:rFonts w:eastAsia="Times New Roman" w:cs="Times New Roman"/>
          <w:sz w:val="32"/>
          <w:szCs w:val="32"/>
          <w:lang w:eastAsia="ru-RU"/>
        </w:rPr>
      </w:pPr>
    </w:p>
    <w:p w14:paraId="0FED5CF4" w14:textId="77777777" w:rsidR="00C203C4" w:rsidRPr="008B64BB" w:rsidRDefault="00C203C4" w:rsidP="001618D1">
      <w:pPr>
        <w:widowControl w:val="0"/>
        <w:spacing w:after="0" w:line="240" w:lineRule="auto"/>
        <w:rPr>
          <w:rFonts w:eastAsia="Times New Roman" w:cs="Times New Roman"/>
          <w:sz w:val="44"/>
          <w:szCs w:val="44"/>
          <w:lang w:eastAsia="ru-RU"/>
        </w:rPr>
      </w:pPr>
    </w:p>
    <w:p w14:paraId="2013B656" w14:textId="77777777" w:rsidR="00C203C4" w:rsidRPr="008B64BB" w:rsidRDefault="00C203C4" w:rsidP="001618D1">
      <w:pPr>
        <w:widowControl w:val="0"/>
        <w:tabs>
          <w:tab w:val="left" w:pos="6615"/>
        </w:tabs>
        <w:spacing w:after="0" w:line="240" w:lineRule="auto"/>
        <w:rPr>
          <w:rFonts w:eastAsia="Times New Roman" w:cs="Times New Roman"/>
          <w:b/>
          <w:sz w:val="40"/>
          <w:szCs w:val="56"/>
          <w:lang w:eastAsia="ru-RU"/>
        </w:rPr>
      </w:pPr>
    </w:p>
    <w:p w14:paraId="2F46D5D6" w14:textId="77777777" w:rsidR="00C203C4" w:rsidRPr="008B64BB" w:rsidRDefault="00C203C4" w:rsidP="001618D1">
      <w:pPr>
        <w:widowControl w:val="0"/>
        <w:tabs>
          <w:tab w:val="left" w:pos="6615"/>
        </w:tabs>
        <w:spacing w:after="0" w:line="240" w:lineRule="auto"/>
        <w:rPr>
          <w:rFonts w:eastAsia="Times New Roman" w:cs="Times New Roman"/>
          <w:b/>
          <w:sz w:val="40"/>
          <w:szCs w:val="56"/>
          <w:lang w:eastAsia="ru-RU"/>
        </w:rPr>
      </w:pPr>
    </w:p>
    <w:p w14:paraId="4528FCD1" w14:textId="77777777" w:rsidR="00C203C4" w:rsidRPr="008B64BB" w:rsidRDefault="00C203C4" w:rsidP="001618D1">
      <w:pPr>
        <w:widowControl w:val="0"/>
        <w:tabs>
          <w:tab w:val="left" w:pos="6615"/>
        </w:tabs>
        <w:spacing w:after="0"/>
        <w:rPr>
          <w:rFonts w:cs="Times New Roman"/>
          <w:sz w:val="28"/>
          <w:szCs w:val="28"/>
        </w:rPr>
      </w:pPr>
    </w:p>
    <w:p w14:paraId="5077BA29" w14:textId="17EC20B7" w:rsidR="00C203C4" w:rsidRPr="008B64BB" w:rsidRDefault="00765688" w:rsidP="001618D1">
      <w:pPr>
        <w:widowControl w:val="0"/>
        <w:spacing w:before="0" w:after="0" w:line="240" w:lineRule="auto"/>
        <w:jc w:val="center"/>
        <w:rPr>
          <w:rFonts w:eastAsia="Times New Roman" w:cs="Times New Roman"/>
          <w:b/>
          <w:bCs/>
          <w:kern w:val="0"/>
          <w:sz w:val="36"/>
          <w:szCs w:val="24"/>
          <w14:ligatures w14:val="none"/>
        </w:rPr>
      </w:pPr>
      <w:bookmarkStart w:id="2" w:name="_Hlk198809810"/>
      <w:r w:rsidRPr="008B64BB">
        <w:rPr>
          <w:rFonts w:eastAsia="Times New Roman" w:cs="Times New Roman"/>
          <w:b/>
          <w:bCs/>
          <w:kern w:val="0"/>
          <w:sz w:val="36"/>
          <w:szCs w:val="24"/>
          <w14:ligatures w14:val="none"/>
        </w:rPr>
        <w:t>Aplicație pentru identificarea hash-urilor</w:t>
      </w:r>
    </w:p>
    <w:bookmarkEnd w:id="2"/>
    <w:p w14:paraId="1C2DA7BD" w14:textId="77777777" w:rsidR="00C203C4" w:rsidRPr="008B64BB" w:rsidRDefault="00C203C4" w:rsidP="001618D1">
      <w:pPr>
        <w:widowControl w:val="0"/>
        <w:tabs>
          <w:tab w:val="left" w:pos="6615"/>
        </w:tabs>
        <w:spacing w:after="0"/>
        <w:jc w:val="center"/>
        <w:rPr>
          <w:rFonts w:eastAsia="Times New Roman" w:cs="Times New Roman"/>
          <w:b/>
          <w:color w:val="FF0000"/>
          <w:sz w:val="36"/>
          <w:szCs w:val="36"/>
          <w:lang w:eastAsia="ru-RU"/>
        </w:rPr>
      </w:pPr>
    </w:p>
    <w:p w14:paraId="51D89511" w14:textId="77777777" w:rsidR="00B8729C" w:rsidRPr="008B64BB" w:rsidRDefault="00B8729C" w:rsidP="001618D1">
      <w:pPr>
        <w:widowControl w:val="0"/>
        <w:spacing w:before="0" w:after="0" w:line="240" w:lineRule="auto"/>
        <w:jc w:val="center"/>
        <w:rPr>
          <w:rFonts w:eastAsia="Times New Roman" w:cs="Times New Roman"/>
          <w:b/>
          <w:bCs/>
          <w:kern w:val="0"/>
          <w:sz w:val="36"/>
          <w14:ligatures w14:val="none"/>
        </w:rPr>
      </w:pPr>
      <w:r w:rsidRPr="00B8729C">
        <w:rPr>
          <w:rFonts w:eastAsia="Times New Roman" w:cs="Times New Roman"/>
          <w:b/>
          <w:bCs/>
          <w:kern w:val="0"/>
          <w:sz w:val="36"/>
          <w14:ligatures w14:val="none"/>
        </w:rPr>
        <w:t>Hash identification app</w:t>
      </w:r>
    </w:p>
    <w:p w14:paraId="5E2BD9E9" w14:textId="33662289" w:rsidR="00C203C4" w:rsidRPr="008B64BB" w:rsidRDefault="00C203C4" w:rsidP="001618D1">
      <w:pPr>
        <w:widowControl w:val="0"/>
        <w:tabs>
          <w:tab w:val="left" w:pos="6615"/>
        </w:tabs>
        <w:spacing w:after="0"/>
        <w:jc w:val="center"/>
        <w:rPr>
          <w:rFonts w:eastAsia="Times New Roman" w:cs="Times New Roman"/>
          <w:b/>
          <w:color w:val="FF0000"/>
          <w:sz w:val="36"/>
          <w:szCs w:val="36"/>
          <w:lang w:eastAsia="ru-RU"/>
        </w:rPr>
      </w:pPr>
    </w:p>
    <w:p w14:paraId="7FD3811A" w14:textId="77777777" w:rsidR="00C203C4" w:rsidRPr="008B64BB" w:rsidRDefault="00C203C4" w:rsidP="001618D1">
      <w:pPr>
        <w:widowControl w:val="0"/>
        <w:tabs>
          <w:tab w:val="left" w:pos="6615"/>
        </w:tabs>
        <w:spacing w:after="0"/>
        <w:jc w:val="center"/>
        <w:rPr>
          <w:rFonts w:eastAsia="Times New Roman" w:cs="Times New Roman"/>
          <w:b/>
          <w:color w:val="FF0000"/>
          <w:sz w:val="36"/>
          <w:szCs w:val="36"/>
          <w:lang w:eastAsia="ru-RU"/>
        </w:rPr>
      </w:pPr>
    </w:p>
    <w:p w14:paraId="79E1795A" w14:textId="77777777" w:rsidR="00C203C4" w:rsidRPr="008B64BB" w:rsidRDefault="00C203C4" w:rsidP="001618D1">
      <w:pPr>
        <w:widowControl w:val="0"/>
        <w:tabs>
          <w:tab w:val="left" w:pos="6615"/>
        </w:tabs>
        <w:spacing w:after="0"/>
        <w:jc w:val="center"/>
        <w:rPr>
          <w:rFonts w:eastAsia="Times New Roman" w:cs="Times New Roman"/>
          <w:b/>
          <w:color w:val="FF0000"/>
          <w:sz w:val="36"/>
          <w:szCs w:val="36"/>
          <w:lang w:eastAsia="ru-RU"/>
        </w:rPr>
      </w:pPr>
    </w:p>
    <w:p w14:paraId="53539DAE" w14:textId="77777777" w:rsidR="00C203C4" w:rsidRPr="008B64BB" w:rsidRDefault="00C203C4" w:rsidP="001618D1">
      <w:pPr>
        <w:pStyle w:val="Default"/>
        <w:widowControl w:val="0"/>
      </w:pPr>
    </w:p>
    <w:tbl>
      <w:tblPr>
        <w:tblW w:w="6240" w:type="dxa"/>
        <w:tblInd w:w="4000" w:type="dxa"/>
        <w:tblBorders>
          <w:top w:val="nil"/>
          <w:left w:val="nil"/>
          <w:bottom w:val="nil"/>
          <w:right w:val="nil"/>
        </w:tblBorders>
        <w:tblLayout w:type="fixed"/>
        <w:tblLook w:val="0000" w:firstRow="0" w:lastRow="0" w:firstColumn="0" w:lastColumn="0" w:noHBand="0" w:noVBand="0"/>
      </w:tblPr>
      <w:tblGrid>
        <w:gridCol w:w="3120"/>
        <w:gridCol w:w="3120"/>
      </w:tblGrid>
      <w:tr w:rsidR="00C203C4" w:rsidRPr="008B64BB" w14:paraId="0B1EBF91" w14:textId="77777777" w:rsidTr="005566CA">
        <w:trPr>
          <w:trHeight w:val="328"/>
        </w:trPr>
        <w:tc>
          <w:tcPr>
            <w:tcW w:w="3120" w:type="dxa"/>
          </w:tcPr>
          <w:p w14:paraId="49D4F47A" w14:textId="77777777" w:rsidR="00C203C4" w:rsidRPr="008B64BB" w:rsidRDefault="00C203C4" w:rsidP="001618D1">
            <w:pPr>
              <w:pStyle w:val="Default"/>
              <w:widowControl w:val="0"/>
              <w:rPr>
                <w:sz w:val="32"/>
                <w:szCs w:val="32"/>
              </w:rPr>
            </w:pPr>
            <w:r w:rsidRPr="008B64BB">
              <w:t xml:space="preserve"> </w:t>
            </w:r>
            <w:r w:rsidRPr="008B64BB">
              <w:rPr>
                <w:b/>
                <w:bCs/>
                <w:sz w:val="32"/>
                <w:szCs w:val="32"/>
              </w:rPr>
              <w:t xml:space="preserve">Student: </w:t>
            </w:r>
          </w:p>
        </w:tc>
        <w:tc>
          <w:tcPr>
            <w:tcW w:w="3120" w:type="dxa"/>
          </w:tcPr>
          <w:p w14:paraId="09B3C51D" w14:textId="280E72A1" w:rsidR="00C203C4" w:rsidRPr="008B64BB" w:rsidRDefault="00C203C4" w:rsidP="001618D1">
            <w:pPr>
              <w:pStyle w:val="Default"/>
              <w:widowControl w:val="0"/>
              <w:rPr>
                <w:color w:val="auto"/>
                <w:sz w:val="32"/>
                <w:szCs w:val="32"/>
              </w:rPr>
            </w:pPr>
            <w:r w:rsidRPr="008B64BB">
              <w:rPr>
                <w:b/>
                <w:bCs/>
                <w:color w:val="auto"/>
                <w:sz w:val="32"/>
                <w:szCs w:val="32"/>
              </w:rPr>
              <w:t xml:space="preserve">gr. SI-211, </w:t>
            </w:r>
          </w:p>
          <w:p w14:paraId="509DA660" w14:textId="494F6382" w:rsidR="00C203C4" w:rsidRPr="008B64BB" w:rsidRDefault="00C203C4" w:rsidP="001618D1">
            <w:pPr>
              <w:pStyle w:val="Default"/>
              <w:widowControl w:val="0"/>
              <w:rPr>
                <w:b/>
                <w:bCs/>
                <w:color w:val="auto"/>
                <w:sz w:val="32"/>
                <w:szCs w:val="32"/>
              </w:rPr>
            </w:pPr>
            <w:r w:rsidRPr="008B64BB">
              <w:rPr>
                <w:b/>
                <w:bCs/>
                <w:color w:val="auto"/>
                <w:sz w:val="32"/>
                <w:szCs w:val="32"/>
              </w:rPr>
              <w:t>Chihai Adrian</w:t>
            </w:r>
          </w:p>
          <w:p w14:paraId="4B049D98" w14:textId="77777777" w:rsidR="00C203C4" w:rsidRPr="008B64BB" w:rsidRDefault="00C203C4" w:rsidP="001618D1">
            <w:pPr>
              <w:pStyle w:val="Default"/>
              <w:widowControl w:val="0"/>
              <w:rPr>
                <w:color w:val="auto"/>
                <w:sz w:val="32"/>
                <w:szCs w:val="32"/>
              </w:rPr>
            </w:pPr>
          </w:p>
        </w:tc>
      </w:tr>
      <w:tr w:rsidR="00C203C4" w:rsidRPr="008B64BB" w14:paraId="2A7AA0D9" w14:textId="77777777" w:rsidTr="005566CA">
        <w:trPr>
          <w:trHeight w:val="325"/>
        </w:trPr>
        <w:tc>
          <w:tcPr>
            <w:tcW w:w="3120" w:type="dxa"/>
          </w:tcPr>
          <w:p w14:paraId="35A7CE01" w14:textId="77777777" w:rsidR="00C203C4" w:rsidRPr="008B64BB" w:rsidRDefault="00C203C4" w:rsidP="001618D1">
            <w:pPr>
              <w:pStyle w:val="Default"/>
              <w:widowControl w:val="0"/>
              <w:rPr>
                <w:sz w:val="32"/>
                <w:szCs w:val="32"/>
              </w:rPr>
            </w:pPr>
            <w:r w:rsidRPr="008B64BB">
              <w:rPr>
                <w:b/>
                <w:bCs/>
                <w:sz w:val="32"/>
                <w:szCs w:val="32"/>
              </w:rPr>
              <w:t xml:space="preserve">Coordonator: </w:t>
            </w:r>
          </w:p>
        </w:tc>
        <w:tc>
          <w:tcPr>
            <w:tcW w:w="3120" w:type="dxa"/>
          </w:tcPr>
          <w:p w14:paraId="0196DC47" w14:textId="3700394B" w:rsidR="00C203C4" w:rsidRPr="008B64BB" w:rsidRDefault="00C203C4" w:rsidP="001618D1">
            <w:pPr>
              <w:pStyle w:val="Default"/>
              <w:widowControl w:val="0"/>
              <w:rPr>
                <w:color w:val="auto"/>
                <w:sz w:val="32"/>
                <w:szCs w:val="32"/>
              </w:rPr>
            </w:pPr>
            <w:r w:rsidRPr="008B64BB">
              <w:rPr>
                <w:b/>
                <w:bCs/>
                <w:color w:val="auto"/>
                <w:sz w:val="32"/>
                <w:szCs w:val="32"/>
              </w:rPr>
              <w:t>Masiutin Maxim</w:t>
            </w:r>
          </w:p>
          <w:p w14:paraId="138D3017" w14:textId="31DE40B1" w:rsidR="00C203C4" w:rsidRPr="008B64BB" w:rsidRDefault="00C203C4" w:rsidP="001618D1">
            <w:pPr>
              <w:pStyle w:val="Default"/>
              <w:widowControl w:val="0"/>
              <w:rPr>
                <w:color w:val="auto"/>
                <w:sz w:val="32"/>
                <w:szCs w:val="32"/>
              </w:rPr>
            </w:pPr>
            <w:r w:rsidRPr="008B64BB">
              <w:rPr>
                <w:b/>
                <w:bCs/>
                <w:color w:val="auto"/>
                <w:sz w:val="32"/>
                <w:szCs w:val="32"/>
              </w:rPr>
              <w:t>asist. univ.</w:t>
            </w:r>
          </w:p>
        </w:tc>
      </w:tr>
    </w:tbl>
    <w:p w14:paraId="3D79768B" w14:textId="77777777" w:rsidR="00C203C4" w:rsidRPr="008B64BB" w:rsidRDefault="00C203C4" w:rsidP="001618D1">
      <w:pPr>
        <w:widowControl w:val="0"/>
        <w:tabs>
          <w:tab w:val="left" w:pos="6615"/>
        </w:tabs>
        <w:spacing w:after="0" w:line="240" w:lineRule="auto"/>
        <w:rPr>
          <w:rFonts w:eastAsia="Times New Roman" w:cs="Times New Roman"/>
          <w:b/>
          <w:sz w:val="32"/>
          <w:szCs w:val="32"/>
          <w:lang w:eastAsia="ru-RU"/>
        </w:rPr>
      </w:pPr>
    </w:p>
    <w:p w14:paraId="6E3A1CBE" w14:textId="77777777" w:rsidR="00C203C4" w:rsidRPr="008B64BB" w:rsidRDefault="00C203C4" w:rsidP="001618D1">
      <w:pPr>
        <w:widowControl w:val="0"/>
        <w:tabs>
          <w:tab w:val="left" w:pos="6615"/>
        </w:tabs>
        <w:spacing w:after="0" w:line="240" w:lineRule="auto"/>
        <w:rPr>
          <w:rFonts w:eastAsia="Times New Roman" w:cs="Times New Roman"/>
          <w:b/>
          <w:sz w:val="32"/>
          <w:szCs w:val="32"/>
          <w:lang w:eastAsia="ru-RU"/>
        </w:rPr>
      </w:pPr>
    </w:p>
    <w:p w14:paraId="466DA706" w14:textId="77777777" w:rsidR="00C203C4" w:rsidRPr="008B64BB" w:rsidRDefault="00C203C4" w:rsidP="001618D1">
      <w:pPr>
        <w:widowControl w:val="0"/>
        <w:tabs>
          <w:tab w:val="left" w:pos="6615"/>
        </w:tabs>
        <w:spacing w:after="0" w:line="240" w:lineRule="auto"/>
        <w:rPr>
          <w:rFonts w:eastAsia="Times New Roman" w:cs="Times New Roman"/>
          <w:b/>
          <w:sz w:val="32"/>
          <w:szCs w:val="32"/>
          <w:lang w:eastAsia="ru-RU"/>
        </w:rPr>
      </w:pPr>
    </w:p>
    <w:p w14:paraId="746D40ED" w14:textId="77777777" w:rsidR="00C203C4" w:rsidRPr="008B64BB" w:rsidRDefault="00C203C4" w:rsidP="001618D1">
      <w:pPr>
        <w:widowControl w:val="0"/>
        <w:tabs>
          <w:tab w:val="left" w:pos="6615"/>
        </w:tabs>
        <w:spacing w:after="0" w:line="240" w:lineRule="auto"/>
        <w:rPr>
          <w:rFonts w:eastAsia="Times New Roman" w:cs="Times New Roman"/>
          <w:b/>
          <w:sz w:val="32"/>
          <w:szCs w:val="32"/>
          <w:lang w:eastAsia="ru-RU"/>
        </w:rPr>
      </w:pPr>
    </w:p>
    <w:p w14:paraId="03A2B4A5" w14:textId="77777777" w:rsidR="00C203C4" w:rsidRPr="008B64BB" w:rsidRDefault="00C203C4" w:rsidP="001618D1">
      <w:pPr>
        <w:widowControl w:val="0"/>
        <w:tabs>
          <w:tab w:val="left" w:pos="6615"/>
        </w:tabs>
        <w:spacing w:after="0" w:line="240" w:lineRule="auto"/>
        <w:rPr>
          <w:rFonts w:eastAsia="Times New Roman" w:cs="Times New Roman"/>
          <w:b/>
          <w:sz w:val="32"/>
          <w:szCs w:val="32"/>
          <w:lang w:eastAsia="ru-RU"/>
        </w:rPr>
      </w:pPr>
    </w:p>
    <w:p w14:paraId="13F8C9DA" w14:textId="77777777" w:rsidR="00C203C4" w:rsidRPr="008B64BB" w:rsidRDefault="00C203C4" w:rsidP="001618D1">
      <w:pPr>
        <w:widowControl w:val="0"/>
        <w:tabs>
          <w:tab w:val="left" w:pos="6615"/>
        </w:tabs>
        <w:spacing w:after="0" w:line="240" w:lineRule="auto"/>
        <w:jc w:val="center"/>
        <w:rPr>
          <w:rFonts w:eastAsia="Times New Roman" w:cs="Times New Roman"/>
          <w:b/>
          <w:sz w:val="32"/>
          <w:szCs w:val="32"/>
          <w:lang w:eastAsia="ru-RU"/>
        </w:rPr>
        <w:sectPr w:rsidR="00C203C4" w:rsidRPr="008B64BB" w:rsidSect="00C203C4">
          <w:footerReference w:type="default" r:id="rId9"/>
          <w:footerReference w:type="first" r:id="rId10"/>
          <w:pgSz w:w="11930" w:h="16850"/>
          <w:pgMar w:top="1134" w:right="567" w:bottom="1134" w:left="1134" w:header="113" w:footer="113" w:gutter="0"/>
          <w:pgNumType w:start="1"/>
          <w:cols w:space="720"/>
          <w:titlePg/>
          <w:docGrid w:linePitch="326"/>
        </w:sectPr>
      </w:pPr>
      <w:r w:rsidRPr="008B64BB">
        <w:rPr>
          <w:rFonts w:eastAsia="Times New Roman" w:cs="Times New Roman"/>
          <w:b/>
          <w:sz w:val="32"/>
          <w:szCs w:val="32"/>
          <w:lang w:eastAsia="ru-RU"/>
        </w:rPr>
        <w:t>Chișinău, 2025</w:t>
      </w:r>
    </w:p>
    <w:p w14:paraId="4A64749B" w14:textId="77777777" w:rsidR="00C203C4" w:rsidRPr="008B64BB" w:rsidRDefault="00C203C4" w:rsidP="001618D1">
      <w:pPr>
        <w:widowControl w:val="0"/>
        <w:autoSpaceDE w:val="0"/>
        <w:autoSpaceDN w:val="0"/>
        <w:adjustRightInd w:val="0"/>
        <w:spacing w:after="0" w:line="240" w:lineRule="auto"/>
        <w:jc w:val="center"/>
        <w:rPr>
          <w:rFonts w:ascii="TimesNewRoman" w:hAnsi="TimesNewRoman" w:cs="TimesNewRoman"/>
          <w:b/>
          <w:szCs w:val="24"/>
        </w:rPr>
      </w:pPr>
      <w:r w:rsidRPr="008B64BB">
        <w:rPr>
          <w:rFonts w:ascii="TimesNewRoman" w:hAnsi="TimesNewRoman" w:cs="TimesNewRoman"/>
          <w:b/>
          <w:szCs w:val="24"/>
        </w:rPr>
        <w:lastRenderedPageBreak/>
        <w:t>MINISTERUL EDUCAŢIEI ȘI CERCETĂRII AL REPUBLICII MOLDOVA</w:t>
      </w:r>
    </w:p>
    <w:p w14:paraId="0ADA31EF" w14:textId="77777777" w:rsidR="00C203C4" w:rsidRPr="008B64BB" w:rsidRDefault="00C203C4" w:rsidP="001618D1">
      <w:pPr>
        <w:widowControl w:val="0"/>
        <w:autoSpaceDE w:val="0"/>
        <w:autoSpaceDN w:val="0"/>
        <w:adjustRightInd w:val="0"/>
        <w:spacing w:after="0" w:line="240" w:lineRule="auto"/>
        <w:jc w:val="center"/>
        <w:rPr>
          <w:rFonts w:ascii="TimesNewRoman" w:hAnsi="TimesNewRoman" w:cs="TimesNewRoman"/>
          <w:b/>
          <w:szCs w:val="24"/>
        </w:rPr>
      </w:pPr>
      <w:r w:rsidRPr="008B64BB">
        <w:rPr>
          <w:rFonts w:ascii="TimesNewRoman" w:hAnsi="TimesNewRoman" w:cs="TimesNewRoman"/>
          <w:b/>
          <w:szCs w:val="24"/>
        </w:rPr>
        <w:t>Universitatea Tehnică a Moldovei</w:t>
      </w:r>
    </w:p>
    <w:p w14:paraId="6FBA4635" w14:textId="77777777" w:rsidR="00C203C4" w:rsidRPr="008B64BB" w:rsidRDefault="00C203C4" w:rsidP="001618D1">
      <w:pPr>
        <w:widowControl w:val="0"/>
        <w:autoSpaceDE w:val="0"/>
        <w:autoSpaceDN w:val="0"/>
        <w:adjustRightInd w:val="0"/>
        <w:spacing w:after="0" w:line="240" w:lineRule="auto"/>
        <w:jc w:val="center"/>
        <w:rPr>
          <w:rFonts w:ascii="TimesNewRoman" w:hAnsi="TimesNewRoman" w:cs="TimesNewRoman"/>
          <w:b/>
          <w:szCs w:val="24"/>
        </w:rPr>
      </w:pPr>
      <w:r w:rsidRPr="008B64BB">
        <w:rPr>
          <w:rFonts w:ascii="TimesNewRoman" w:hAnsi="TimesNewRoman" w:cs="TimesNewRoman"/>
          <w:b/>
          <w:szCs w:val="24"/>
        </w:rPr>
        <w:t>Facultatea Calculatoare Informatică și Microelectronică</w:t>
      </w:r>
    </w:p>
    <w:p w14:paraId="58245BC9" w14:textId="77777777" w:rsidR="00C203C4" w:rsidRPr="008B64BB" w:rsidRDefault="00C203C4" w:rsidP="001618D1">
      <w:pPr>
        <w:widowControl w:val="0"/>
        <w:autoSpaceDE w:val="0"/>
        <w:autoSpaceDN w:val="0"/>
        <w:adjustRightInd w:val="0"/>
        <w:spacing w:after="0" w:line="240" w:lineRule="auto"/>
        <w:jc w:val="center"/>
        <w:rPr>
          <w:rFonts w:ascii="TimesNewRoman" w:hAnsi="TimesNewRoman" w:cs="TimesNewRoman"/>
          <w:b/>
          <w:szCs w:val="24"/>
        </w:rPr>
      </w:pPr>
      <w:r w:rsidRPr="008B64BB">
        <w:rPr>
          <w:rFonts w:ascii="TimesNewRoman" w:hAnsi="TimesNewRoman" w:cs="TimesNewRoman"/>
          <w:b/>
          <w:szCs w:val="24"/>
        </w:rPr>
        <w:t>Departamentul Ingineria Software și Automatică</w:t>
      </w:r>
    </w:p>
    <w:p w14:paraId="723C813E" w14:textId="77777777" w:rsidR="00C23798" w:rsidRPr="008B64BB" w:rsidRDefault="00C23798" w:rsidP="00C23798">
      <w:pPr>
        <w:widowControl w:val="0"/>
        <w:pBdr>
          <w:top w:val="nil"/>
          <w:left w:val="nil"/>
          <w:bottom w:val="nil"/>
          <w:right w:val="nil"/>
          <w:between w:val="nil"/>
        </w:pBdr>
        <w:spacing w:after="0" w:line="240" w:lineRule="auto"/>
        <w:jc w:val="right"/>
        <w:rPr>
          <w:rFonts w:ascii="Liberation Serif" w:eastAsia="Liberation Serif" w:hAnsi="Liberation Serif" w:cs="Liberation Serif"/>
          <w:b/>
          <w:color w:val="000000"/>
          <w:szCs w:val="24"/>
        </w:rPr>
      </w:pPr>
      <w:r w:rsidRPr="008B64BB">
        <w:rPr>
          <w:rFonts w:ascii="Liberation Serif" w:eastAsia="Liberation Serif" w:hAnsi="Liberation Serif" w:cs="Liberation Serif"/>
          <w:b/>
          <w:color w:val="000000"/>
          <w:szCs w:val="24"/>
        </w:rPr>
        <w:t>Aprob</w:t>
      </w:r>
    </w:p>
    <w:p w14:paraId="1637227C" w14:textId="77777777" w:rsidR="00C23798" w:rsidRPr="008B64BB" w:rsidRDefault="00C23798" w:rsidP="00C23798">
      <w:pPr>
        <w:widowControl w:val="0"/>
        <w:pBdr>
          <w:top w:val="nil"/>
          <w:left w:val="nil"/>
          <w:bottom w:val="nil"/>
          <w:right w:val="nil"/>
          <w:between w:val="nil"/>
        </w:pBdr>
        <w:spacing w:after="0" w:line="240" w:lineRule="auto"/>
        <w:jc w:val="right"/>
        <w:rPr>
          <w:rFonts w:ascii="Liberation Serif" w:eastAsia="Liberation Serif" w:hAnsi="Liberation Serif" w:cs="Liberation Serif"/>
          <w:b/>
          <w:color w:val="000000"/>
          <w:szCs w:val="24"/>
        </w:rPr>
      </w:pPr>
      <w:r w:rsidRPr="008B64BB">
        <w:rPr>
          <w:rFonts w:ascii="Liberation Serif" w:eastAsia="Liberation Serif" w:hAnsi="Liberation Serif" w:cs="Liberation Serif"/>
          <w:b/>
          <w:color w:val="000000"/>
          <w:szCs w:val="24"/>
        </w:rPr>
        <w:t>Șef departament:</w:t>
      </w:r>
    </w:p>
    <w:p w14:paraId="5C32A55E" w14:textId="77777777" w:rsidR="00C23798" w:rsidRPr="008B64BB" w:rsidRDefault="00C23798" w:rsidP="00C23798">
      <w:pPr>
        <w:widowControl w:val="0"/>
        <w:pBdr>
          <w:top w:val="nil"/>
          <w:left w:val="nil"/>
          <w:bottom w:val="nil"/>
          <w:right w:val="nil"/>
          <w:between w:val="nil"/>
        </w:pBdr>
        <w:spacing w:after="0" w:line="240" w:lineRule="auto"/>
        <w:jc w:val="right"/>
        <w:rPr>
          <w:rFonts w:ascii="Liberation Serif" w:eastAsia="Liberation Serif" w:hAnsi="Liberation Serif" w:cs="Liberation Serif"/>
          <w:b/>
          <w:color w:val="000000"/>
          <w:szCs w:val="24"/>
        </w:rPr>
      </w:pPr>
      <w:r w:rsidRPr="008B64BB">
        <w:rPr>
          <w:rFonts w:ascii="Liberation Serif" w:eastAsia="Liberation Serif" w:hAnsi="Liberation Serif" w:cs="Liberation Serif"/>
          <w:b/>
          <w:color w:val="000000"/>
          <w:szCs w:val="24"/>
        </w:rPr>
        <w:t>Fiodorov Ion dr., conf.univ.</w:t>
      </w:r>
    </w:p>
    <w:p w14:paraId="1DFEFB71" w14:textId="77777777" w:rsidR="00C23798" w:rsidRPr="008B64BB" w:rsidRDefault="00C23798" w:rsidP="00C23798">
      <w:pPr>
        <w:widowControl w:val="0"/>
        <w:pBdr>
          <w:top w:val="nil"/>
          <w:left w:val="nil"/>
          <w:bottom w:val="nil"/>
          <w:right w:val="nil"/>
          <w:between w:val="nil"/>
        </w:pBdr>
        <w:spacing w:after="0" w:line="240" w:lineRule="auto"/>
        <w:jc w:val="right"/>
        <w:rPr>
          <w:rFonts w:ascii="Liberation Serif" w:eastAsia="Liberation Serif" w:hAnsi="Liberation Serif" w:cs="Liberation Serif"/>
          <w:b/>
          <w:color w:val="000000"/>
          <w:szCs w:val="24"/>
        </w:rPr>
      </w:pPr>
      <w:r w:rsidRPr="008B64BB">
        <w:rPr>
          <w:rFonts w:ascii="Liberation Serif" w:eastAsia="Liberation Serif" w:hAnsi="Liberation Serif" w:cs="Liberation Serif"/>
          <w:b/>
          <w:color w:val="000000"/>
          <w:szCs w:val="24"/>
        </w:rPr>
        <w:t>_______________________</w:t>
      </w:r>
    </w:p>
    <w:p w14:paraId="5A00CDEE" w14:textId="77777777" w:rsidR="00C23798" w:rsidRDefault="00C23798" w:rsidP="00C23798">
      <w:pPr>
        <w:widowControl w:val="0"/>
        <w:pBdr>
          <w:top w:val="nil"/>
          <w:left w:val="nil"/>
          <w:bottom w:val="nil"/>
          <w:right w:val="nil"/>
          <w:between w:val="nil"/>
        </w:pBdr>
        <w:spacing w:after="0" w:line="240" w:lineRule="auto"/>
        <w:jc w:val="right"/>
        <w:rPr>
          <w:rFonts w:ascii="Liberation Serif" w:eastAsia="Liberation Serif" w:hAnsi="Liberation Serif" w:cs="Liberation Serif"/>
          <w:b/>
          <w:color w:val="000000"/>
          <w:szCs w:val="24"/>
        </w:rPr>
      </w:pPr>
      <w:r w:rsidRPr="008B64BB">
        <w:rPr>
          <w:rFonts w:ascii="Liberation Serif" w:eastAsia="Liberation Serif" w:hAnsi="Liberation Serif" w:cs="Liberation Serif"/>
          <w:b/>
          <w:color w:val="000000"/>
          <w:szCs w:val="24"/>
        </w:rPr>
        <w:t xml:space="preserve"> </w:t>
      </w:r>
      <w:r w:rsidRPr="008B64BB">
        <w:rPr>
          <w:rFonts w:ascii="Liberation Serif" w:eastAsia="Liberation Serif" w:hAnsi="Liberation Serif" w:cs="Liberation Serif"/>
          <w:b/>
          <w:color w:val="000000"/>
          <w:szCs w:val="24"/>
        </w:rPr>
        <w:cr/>
        <w:t xml:space="preserve"> „_____”_____________ 2025</w:t>
      </w:r>
    </w:p>
    <w:p w14:paraId="6FA29A88" w14:textId="77777777" w:rsidR="00C23798" w:rsidRDefault="00C23798" w:rsidP="00C23798">
      <w:pPr>
        <w:widowControl w:val="0"/>
        <w:pBdr>
          <w:top w:val="nil"/>
          <w:left w:val="nil"/>
          <w:bottom w:val="nil"/>
          <w:right w:val="nil"/>
          <w:between w:val="nil"/>
        </w:pBdr>
        <w:spacing w:after="0" w:line="240" w:lineRule="auto"/>
        <w:jc w:val="right"/>
        <w:rPr>
          <w:rFonts w:ascii="Liberation Serif" w:eastAsia="Liberation Serif" w:hAnsi="Liberation Serif" w:cs="Liberation Serif"/>
          <w:b/>
          <w:color w:val="000000"/>
          <w:szCs w:val="24"/>
        </w:rPr>
      </w:pPr>
    </w:p>
    <w:p w14:paraId="547FA280" w14:textId="77777777" w:rsidR="00C203C4" w:rsidRPr="008B64BB" w:rsidRDefault="00C203C4" w:rsidP="001618D1">
      <w:pPr>
        <w:widowControl w:val="0"/>
        <w:pBdr>
          <w:top w:val="nil"/>
          <w:left w:val="nil"/>
          <w:bottom w:val="nil"/>
          <w:right w:val="nil"/>
          <w:between w:val="nil"/>
        </w:pBdr>
        <w:spacing w:after="0" w:line="240" w:lineRule="auto"/>
        <w:jc w:val="right"/>
        <w:rPr>
          <w:rFonts w:ascii="Liberation Serif" w:eastAsia="Liberation Serif" w:hAnsi="Liberation Serif" w:cs="Liberation Serif"/>
          <w:b/>
          <w:color w:val="000000"/>
          <w:szCs w:val="24"/>
        </w:rPr>
      </w:pPr>
    </w:p>
    <w:p w14:paraId="7DF1465D" w14:textId="2CCC2BDF" w:rsidR="00C203C4" w:rsidRPr="008B64BB" w:rsidRDefault="00765688" w:rsidP="001618D1">
      <w:pPr>
        <w:widowControl w:val="0"/>
        <w:spacing w:before="0" w:after="0" w:line="240" w:lineRule="auto"/>
        <w:jc w:val="center"/>
        <w:rPr>
          <w:rFonts w:eastAsia="Times New Roman" w:cs="Times New Roman"/>
          <w:kern w:val="0"/>
          <w:szCs w:val="24"/>
          <w14:ligatures w14:val="none"/>
        </w:rPr>
      </w:pPr>
      <w:r w:rsidRPr="008B64BB">
        <w:rPr>
          <w:rFonts w:eastAsia="Times New Roman" w:cs="Times New Roman"/>
          <w:b/>
          <w:bCs/>
          <w:kern w:val="0"/>
          <w:sz w:val="36"/>
          <w:szCs w:val="24"/>
          <w14:ligatures w14:val="none"/>
        </w:rPr>
        <w:t>Aplicație pentru identificarea hash-urilor</w:t>
      </w:r>
    </w:p>
    <w:p w14:paraId="3053EA23" w14:textId="4C0F3676" w:rsidR="00C203C4" w:rsidRPr="008B64BB" w:rsidRDefault="00C203C4" w:rsidP="00C23798">
      <w:pPr>
        <w:widowControl w:val="0"/>
        <w:pBdr>
          <w:top w:val="nil"/>
          <w:left w:val="nil"/>
          <w:bottom w:val="nil"/>
          <w:right w:val="nil"/>
          <w:between w:val="nil"/>
        </w:pBdr>
        <w:spacing w:after="0" w:line="240" w:lineRule="auto"/>
        <w:jc w:val="center"/>
        <w:rPr>
          <w:rFonts w:eastAsia="Times New Roman" w:cs="Times New Roman"/>
          <w:color w:val="000000"/>
          <w:sz w:val="32"/>
          <w:szCs w:val="32"/>
        </w:rPr>
      </w:pPr>
      <w:r w:rsidRPr="008B64BB">
        <w:rPr>
          <w:rFonts w:eastAsia="Times New Roman" w:cs="Times New Roman"/>
          <w:b/>
          <w:color w:val="000000"/>
          <w:sz w:val="32"/>
          <w:szCs w:val="32"/>
        </w:rPr>
        <w:t>Teză de licență</w:t>
      </w:r>
    </w:p>
    <w:p w14:paraId="1E4A1337" w14:textId="77777777" w:rsidR="00C203C4" w:rsidRPr="008B64BB" w:rsidRDefault="00C203C4" w:rsidP="001618D1">
      <w:pPr>
        <w:widowControl w:val="0"/>
        <w:pBdr>
          <w:top w:val="nil"/>
          <w:left w:val="nil"/>
          <w:bottom w:val="nil"/>
          <w:right w:val="nil"/>
          <w:between w:val="nil"/>
        </w:pBdr>
        <w:spacing w:after="0" w:line="240" w:lineRule="auto"/>
        <w:jc w:val="center"/>
        <w:rPr>
          <w:rFonts w:eastAsia="Times New Roman" w:cs="Times New Roman"/>
          <w:color w:val="000000"/>
          <w:sz w:val="32"/>
          <w:szCs w:val="32"/>
        </w:rPr>
      </w:pPr>
    </w:p>
    <w:p w14:paraId="0AB0AC78" w14:textId="77777777" w:rsidR="00C203C4" w:rsidRDefault="00C203C4" w:rsidP="001618D1">
      <w:pPr>
        <w:widowControl w:val="0"/>
        <w:rPr>
          <w:rFonts w:cs="Times New Roman"/>
          <w:b/>
          <w:sz w:val="32"/>
          <w:szCs w:val="32"/>
        </w:rPr>
      </w:pPr>
    </w:p>
    <w:p w14:paraId="5E2A1C9D" w14:textId="77777777" w:rsidR="00C23798" w:rsidRPr="008B64BB" w:rsidRDefault="00C23798" w:rsidP="001618D1">
      <w:pPr>
        <w:widowControl w:val="0"/>
        <w:rPr>
          <w:rFonts w:cs="Times New Roman"/>
          <w:b/>
          <w:sz w:val="32"/>
          <w:szCs w:val="32"/>
        </w:rPr>
      </w:pPr>
    </w:p>
    <w:tbl>
      <w:tblPr>
        <w:tblW w:w="6222" w:type="dxa"/>
        <w:tblInd w:w="3895" w:type="dxa"/>
        <w:tblLayout w:type="fixed"/>
        <w:tblCellMar>
          <w:left w:w="0" w:type="dxa"/>
          <w:right w:w="0" w:type="dxa"/>
        </w:tblCellMar>
        <w:tblLook w:val="01E0" w:firstRow="1" w:lastRow="1" w:firstColumn="1" w:lastColumn="1" w:noHBand="0" w:noVBand="0"/>
      </w:tblPr>
      <w:tblGrid>
        <w:gridCol w:w="2704"/>
        <w:gridCol w:w="3518"/>
      </w:tblGrid>
      <w:tr w:rsidR="00C203C4" w:rsidRPr="008B64BB" w14:paraId="7D35FA96" w14:textId="77777777" w:rsidTr="005566CA">
        <w:trPr>
          <w:trHeight w:val="305"/>
        </w:trPr>
        <w:tc>
          <w:tcPr>
            <w:tcW w:w="2704" w:type="dxa"/>
          </w:tcPr>
          <w:p w14:paraId="36D535A3" w14:textId="77777777" w:rsidR="00C203C4" w:rsidRPr="008B64BB" w:rsidRDefault="00C203C4" w:rsidP="001618D1">
            <w:pPr>
              <w:widowControl w:val="0"/>
              <w:spacing w:line="276" w:lineRule="auto"/>
              <w:rPr>
                <w:rFonts w:cs="Times New Roman"/>
                <w:b/>
              </w:rPr>
            </w:pPr>
            <w:r w:rsidRPr="008B64BB">
              <w:rPr>
                <w:rFonts w:cs="Times New Roman"/>
                <w:b/>
              </w:rPr>
              <w:t>Student:</w:t>
            </w:r>
          </w:p>
        </w:tc>
        <w:tc>
          <w:tcPr>
            <w:tcW w:w="3518" w:type="dxa"/>
          </w:tcPr>
          <w:p w14:paraId="2C7770FA" w14:textId="43EB6088" w:rsidR="00C203C4" w:rsidRPr="008B64BB" w:rsidRDefault="00765688" w:rsidP="001618D1">
            <w:pPr>
              <w:widowControl w:val="0"/>
              <w:spacing w:line="276" w:lineRule="auto"/>
              <w:rPr>
                <w:rFonts w:cs="Times New Roman"/>
                <w:b/>
              </w:rPr>
            </w:pPr>
            <w:r w:rsidRPr="008B64BB">
              <w:rPr>
                <w:rFonts w:cs="Times New Roman"/>
                <w:b/>
              </w:rPr>
              <w:t>Chihai Adrian</w:t>
            </w:r>
            <w:r w:rsidR="00C203C4" w:rsidRPr="008B64BB">
              <w:rPr>
                <w:rFonts w:cs="Times New Roman"/>
                <w:b/>
              </w:rPr>
              <w:t>, SI-211</w:t>
            </w:r>
          </w:p>
        </w:tc>
      </w:tr>
      <w:tr w:rsidR="00C203C4" w:rsidRPr="008B64BB" w14:paraId="64E7C658" w14:textId="77777777" w:rsidTr="005566CA">
        <w:trPr>
          <w:trHeight w:val="305"/>
        </w:trPr>
        <w:tc>
          <w:tcPr>
            <w:tcW w:w="2704" w:type="dxa"/>
          </w:tcPr>
          <w:p w14:paraId="1ADB4F8B" w14:textId="77777777" w:rsidR="00C203C4" w:rsidRPr="008B64BB" w:rsidRDefault="00C203C4" w:rsidP="001618D1">
            <w:pPr>
              <w:widowControl w:val="0"/>
              <w:spacing w:line="276" w:lineRule="auto"/>
              <w:rPr>
                <w:rFonts w:cs="Times New Roman"/>
                <w:b/>
              </w:rPr>
            </w:pPr>
            <w:r w:rsidRPr="008B64BB">
              <w:rPr>
                <w:rFonts w:cs="Times New Roman"/>
                <w:b/>
              </w:rPr>
              <w:t>Coordonator:</w:t>
            </w:r>
          </w:p>
        </w:tc>
        <w:tc>
          <w:tcPr>
            <w:tcW w:w="3518" w:type="dxa"/>
          </w:tcPr>
          <w:p w14:paraId="6A87557F" w14:textId="26253F90" w:rsidR="00C203C4" w:rsidRPr="008B64BB" w:rsidRDefault="00C203C4" w:rsidP="001618D1">
            <w:pPr>
              <w:widowControl w:val="0"/>
              <w:spacing w:line="276" w:lineRule="auto"/>
              <w:rPr>
                <w:rFonts w:cs="Times New Roman"/>
                <w:b/>
              </w:rPr>
            </w:pPr>
            <w:r w:rsidRPr="008B64BB">
              <w:rPr>
                <w:rFonts w:cs="Times New Roman"/>
                <w:b/>
              </w:rPr>
              <w:t>Masiutin Maxim, asist. univ.</w:t>
            </w:r>
          </w:p>
        </w:tc>
      </w:tr>
      <w:tr w:rsidR="00C203C4" w:rsidRPr="008B64BB" w14:paraId="5F7F739B" w14:textId="77777777" w:rsidTr="005566CA">
        <w:trPr>
          <w:trHeight w:val="305"/>
        </w:trPr>
        <w:tc>
          <w:tcPr>
            <w:tcW w:w="2704" w:type="dxa"/>
          </w:tcPr>
          <w:p w14:paraId="2AB11CAD" w14:textId="77777777" w:rsidR="00C203C4" w:rsidRPr="008B64BB" w:rsidRDefault="00C203C4" w:rsidP="001618D1">
            <w:pPr>
              <w:widowControl w:val="0"/>
              <w:spacing w:line="276" w:lineRule="auto"/>
              <w:rPr>
                <w:rFonts w:cs="Times New Roman"/>
                <w:b/>
              </w:rPr>
            </w:pPr>
            <w:r w:rsidRPr="008B64BB">
              <w:rPr>
                <w:rFonts w:cs="Times New Roman"/>
                <w:b/>
              </w:rPr>
              <w:t>Consultant:</w:t>
            </w:r>
          </w:p>
        </w:tc>
        <w:tc>
          <w:tcPr>
            <w:tcW w:w="3518" w:type="dxa"/>
          </w:tcPr>
          <w:p w14:paraId="67A5D23E" w14:textId="77777777" w:rsidR="00C203C4" w:rsidRPr="008B64BB" w:rsidRDefault="00C203C4" w:rsidP="001618D1">
            <w:pPr>
              <w:widowControl w:val="0"/>
              <w:spacing w:line="276" w:lineRule="auto"/>
              <w:rPr>
                <w:rFonts w:cs="Times New Roman"/>
                <w:b/>
              </w:rPr>
            </w:pPr>
            <w:r w:rsidRPr="008B64BB">
              <w:rPr>
                <w:rFonts w:cs="Times New Roman"/>
                <w:b/>
              </w:rPr>
              <w:t>Bulai Rodica, lector univ.</w:t>
            </w:r>
          </w:p>
        </w:tc>
      </w:tr>
      <w:tr w:rsidR="00C203C4" w:rsidRPr="008B64BB" w14:paraId="7B67F99B" w14:textId="77777777" w:rsidTr="005566CA">
        <w:trPr>
          <w:trHeight w:val="790"/>
        </w:trPr>
        <w:tc>
          <w:tcPr>
            <w:tcW w:w="2704" w:type="dxa"/>
          </w:tcPr>
          <w:p w14:paraId="3782EE68" w14:textId="77777777" w:rsidR="00C203C4" w:rsidRPr="008B64BB" w:rsidRDefault="00C203C4" w:rsidP="001618D1">
            <w:pPr>
              <w:widowControl w:val="0"/>
              <w:spacing w:line="276" w:lineRule="auto"/>
              <w:rPr>
                <w:rFonts w:cs="Times New Roman"/>
                <w:b/>
              </w:rPr>
            </w:pPr>
          </w:p>
        </w:tc>
        <w:tc>
          <w:tcPr>
            <w:tcW w:w="3518" w:type="dxa"/>
          </w:tcPr>
          <w:p w14:paraId="3500D13E" w14:textId="77777777" w:rsidR="00C203C4" w:rsidRPr="008B64BB" w:rsidRDefault="00C203C4" w:rsidP="001618D1">
            <w:pPr>
              <w:widowControl w:val="0"/>
              <w:spacing w:line="276" w:lineRule="auto"/>
              <w:rPr>
                <w:rFonts w:cs="Times New Roman"/>
                <w:b/>
              </w:rPr>
            </w:pPr>
          </w:p>
        </w:tc>
      </w:tr>
    </w:tbl>
    <w:p w14:paraId="551D0A5A" w14:textId="77777777" w:rsidR="00914F05" w:rsidRDefault="00914F05" w:rsidP="001618D1">
      <w:pPr>
        <w:widowControl w:val="0"/>
        <w:jc w:val="center"/>
        <w:rPr>
          <w:rFonts w:eastAsia="Times New Roman" w:cs="Times New Roman"/>
          <w:b/>
          <w:color w:val="000000"/>
          <w:szCs w:val="24"/>
        </w:rPr>
      </w:pPr>
    </w:p>
    <w:p w14:paraId="193D7392" w14:textId="77777777" w:rsidR="00914F05" w:rsidRDefault="00914F05" w:rsidP="001618D1">
      <w:pPr>
        <w:widowControl w:val="0"/>
        <w:jc w:val="center"/>
        <w:rPr>
          <w:rFonts w:eastAsia="Times New Roman" w:cs="Times New Roman"/>
          <w:b/>
          <w:color w:val="000000"/>
          <w:szCs w:val="24"/>
        </w:rPr>
      </w:pPr>
    </w:p>
    <w:p w14:paraId="0A3E6470" w14:textId="7EA92BCC" w:rsidR="00C23798" w:rsidRPr="008B64BB" w:rsidRDefault="00C203C4" w:rsidP="00C23798">
      <w:pPr>
        <w:widowControl w:val="0"/>
        <w:jc w:val="center"/>
        <w:rPr>
          <w:rFonts w:eastAsia="Times New Roman" w:cs="Times New Roman"/>
          <w:b/>
          <w:color w:val="000000"/>
          <w:szCs w:val="24"/>
        </w:rPr>
      </w:pPr>
      <w:r w:rsidRPr="008B64BB">
        <w:rPr>
          <w:rFonts w:eastAsia="Times New Roman" w:cs="Times New Roman"/>
          <w:b/>
          <w:color w:val="000000"/>
          <w:szCs w:val="24"/>
        </w:rPr>
        <w:t>Chișinău, 2025</w:t>
      </w:r>
    </w:p>
    <w:p w14:paraId="75855A27" w14:textId="77777777" w:rsidR="00C203C4" w:rsidRPr="008B64BB" w:rsidRDefault="00C203C4" w:rsidP="001618D1">
      <w:pPr>
        <w:widowControl w:val="0"/>
        <w:pBdr>
          <w:top w:val="nil"/>
          <w:left w:val="nil"/>
          <w:bottom w:val="nil"/>
          <w:right w:val="nil"/>
          <w:between w:val="nil"/>
        </w:pBdr>
        <w:spacing w:after="0"/>
        <w:jc w:val="center"/>
        <w:rPr>
          <w:rFonts w:eastAsia="Liberation Serif" w:cs="Times New Roman"/>
          <w:b/>
          <w:color w:val="000000"/>
          <w:sz w:val="28"/>
          <w:szCs w:val="28"/>
        </w:rPr>
      </w:pPr>
      <w:r w:rsidRPr="008B64BB">
        <w:rPr>
          <w:rFonts w:eastAsia="Liberation Serif" w:cs="Times New Roman"/>
          <w:b/>
          <w:color w:val="000000"/>
          <w:sz w:val="28"/>
          <w:szCs w:val="28"/>
        </w:rPr>
        <w:lastRenderedPageBreak/>
        <w:t>Universitatea Tehnică a Moldovei</w:t>
      </w:r>
    </w:p>
    <w:p w14:paraId="17E0814F" w14:textId="77777777" w:rsidR="00C203C4" w:rsidRPr="008B64BB" w:rsidRDefault="00C203C4" w:rsidP="001618D1">
      <w:pPr>
        <w:widowControl w:val="0"/>
        <w:pBdr>
          <w:top w:val="nil"/>
          <w:left w:val="nil"/>
          <w:bottom w:val="nil"/>
          <w:right w:val="nil"/>
          <w:between w:val="nil"/>
        </w:pBdr>
        <w:tabs>
          <w:tab w:val="left" w:pos="9972"/>
        </w:tabs>
        <w:spacing w:after="0"/>
        <w:ind w:left="720"/>
        <w:rPr>
          <w:rFonts w:eastAsia="Liberation Serif" w:cs="Times New Roman"/>
          <w:b/>
          <w:color w:val="000000"/>
          <w:szCs w:val="24"/>
        </w:rPr>
      </w:pPr>
      <w:r w:rsidRPr="008B64BB">
        <w:rPr>
          <w:rFonts w:eastAsia="Liberation Serif" w:cs="Times New Roman"/>
          <w:b/>
          <w:color w:val="000000"/>
          <w:szCs w:val="24"/>
        </w:rPr>
        <w:t>Facultatea Calculatoare Informatica și Microelectronica</w:t>
      </w:r>
    </w:p>
    <w:p w14:paraId="1ACD6E39" w14:textId="77777777" w:rsidR="00C203C4" w:rsidRPr="008B64BB" w:rsidRDefault="00C203C4" w:rsidP="001618D1">
      <w:pPr>
        <w:widowControl w:val="0"/>
        <w:pBdr>
          <w:top w:val="nil"/>
          <w:left w:val="nil"/>
          <w:bottom w:val="nil"/>
          <w:right w:val="nil"/>
          <w:between w:val="nil"/>
        </w:pBdr>
        <w:tabs>
          <w:tab w:val="left" w:pos="9972"/>
        </w:tabs>
        <w:spacing w:after="0"/>
        <w:ind w:left="720"/>
        <w:rPr>
          <w:rFonts w:eastAsia="Liberation Serif" w:cs="Times New Roman"/>
          <w:b/>
          <w:color w:val="000000"/>
          <w:szCs w:val="24"/>
        </w:rPr>
      </w:pPr>
      <w:r w:rsidRPr="008B64BB">
        <w:rPr>
          <w:rFonts w:eastAsia="Liberation Serif" w:cs="Times New Roman"/>
          <w:b/>
          <w:color w:val="000000"/>
          <w:szCs w:val="24"/>
        </w:rPr>
        <w:t>Departamentul Ingineria Software și Automatica</w:t>
      </w:r>
    </w:p>
    <w:p w14:paraId="2F0934E4" w14:textId="7FABC04B" w:rsidR="00C23798" w:rsidRPr="00C23798" w:rsidRDefault="00C203C4" w:rsidP="00C23798">
      <w:pPr>
        <w:widowControl w:val="0"/>
        <w:pBdr>
          <w:top w:val="nil"/>
          <w:left w:val="nil"/>
          <w:bottom w:val="nil"/>
          <w:right w:val="nil"/>
          <w:between w:val="nil"/>
        </w:pBdr>
        <w:tabs>
          <w:tab w:val="left" w:pos="9972"/>
        </w:tabs>
        <w:spacing w:after="0"/>
        <w:ind w:left="720"/>
        <w:rPr>
          <w:rFonts w:eastAsia="Liberation Serif" w:cs="Times New Roman"/>
          <w:b/>
          <w:color w:val="000000"/>
          <w:szCs w:val="24"/>
        </w:rPr>
      </w:pPr>
      <w:r w:rsidRPr="008B64BB">
        <w:rPr>
          <w:rFonts w:eastAsia="Liberation Serif" w:cs="Times New Roman"/>
          <w:b/>
          <w:color w:val="000000"/>
          <w:szCs w:val="24"/>
        </w:rPr>
        <w:t>Programul de studii Securitate Informațională</w:t>
      </w:r>
    </w:p>
    <w:p w14:paraId="0F3ED6C3" w14:textId="77777777" w:rsidR="00C23798" w:rsidRPr="008B64BB" w:rsidRDefault="00C23798" w:rsidP="00C23798">
      <w:pPr>
        <w:widowControl w:val="0"/>
        <w:pBdr>
          <w:top w:val="nil"/>
          <w:left w:val="nil"/>
          <w:bottom w:val="nil"/>
          <w:right w:val="nil"/>
          <w:between w:val="nil"/>
        </w:pBdr>
        <w:spacing w:after="0" w:line="240" w:lineRule="auto"/>
        <w:jc w:val="right"/>
        <w:rPr>
          <w:rFonts w:ascii="Liberation Serif" w:eastAsia="Liberation Serif" w:hAnsi="Liberation Serif" w:cs="Liberation Serif"/>
          <w:b/>
          <w:color w:val="000000"/>
          <w:szCs w:val="24"/>
        </w:rPr>
      </w:pPr>
      <w:r w:rsidRPr="008B64BB">
        <w:rPr>
          <w:rFonts w:ascii="Liberation Serif" w:eastAsia="Liberation Serif" w:hAnsi="Liberation Serif" w:cs="Liberation Serif"/>
          <w:b/>
          <w:color w:val="000000"/>
          <w:szCs w:val="24"/>
        </w:rPr>
        <w:t>Aprob</w:t>
      </w:r>
    </w:p>
    <w:p w14:paraId="78C1B8B3" w14:textId="77777777" w:rsidR="00C23798" w:rsidRPr="008B64BB" w:rsidRDefault="00C23798" w:rsidP="00C23798">
      <w:pPr>
        <w:widowControl w:val="0"/>
        <w:pBdr>
          <w:top w:val="nil"/>
          <w:left w:val="nil"/>
          <w:bottom w:val="nil"/>
          <w:right w:val="nil"/>
          <w:between w:val="nil"/>
        </w:pBdr>
        <w:spacing w:after="0" w:line="240" w:lineRule="auto"/>
        <w:jc w:val="right"/>
        <w:rPr>
          <w:rFonts w:ascii="Liberation Serif" w:eastAsia="Liberation Serif" w:hAnsi="Liberation Serif" w:cs="Liberation Serif"/>
          <w:b/>
          <w:color w:val="000000"/>
          <w:szCs w:val="24"/>
        </w:rPr>
      </w:pPr>
      <w:r w:rsidRPr="008B64BB">
        <w:rPr>
          <w:rFonts w:ascii="Liberation Serif" w:eastAsia="Liberation Serif" w:hAnsi="Liberation Serif" w:cs="Liberation Serif"/>
          <w:b/>
          <w:color w:val="000000"/>
          <w:szCs w:val="24"/>
        </w:rPr>
        <w:t>Șef departament:</w:t>
      </w:r>
    </w:p>
    <w:p w14:paraId="3AD79E45" w14:textId="77777777" w:rsidR="00C23798" w:rsidRPr="008B64BB" w:rsidRDefault="00C23798" w:rsidP="00C23798">
      <w:pPr>
        <w:widowControl w:val="0"/>
        <w:pBdr>
          <w:top w:val="nil"/>
          <w:left w:val="nil"/>
          <w:bottom w:val="nil"/>
          <w:right w:val="nil"/>
          <w:between w:val="nil"/>
        </w:pBdr>
        <w:spacing w:after="0" w:line="240" w:lineRule="auto"/>
        <w:jc w:val="right"/>
        <w:rPr>
          <w:rFonts w:ascii="Liberation Serif" w:eastAsia="Liberation Serif" w:hAnsi="Liberation Serif" w:cs="Liberation Serif"/>
          <w:b/>
          <w:color w:val="000000"/>
          <w:szCs w:val="24"/>
        </w:rPr>
      </w:pPr>
      <w:r w:rsidRPr="008B64BB">
        <w:rPr>
          <w:rFonts w:ascii="Liberation Serif" w:eastAsia="Liberation Serif" w:hAnsi="Liberation Serif" w:cs="Liberation Serif"/>
          <w:b/>
          <w:color w:val="000000"/>
          <w:szCs w:val="24"/>
        </w:rPr>
        <w:t>Fiodorov Ion dr., conf.univ.</w:t>
      </w:r>
    </w:p>
    <w:p w14:paraId="7CDF7EA0" w14:textId="77777777" w:rsidR="00C23798" w:rsidRPr="008B64BB" w:rsidRDefault="00C23798" w:rsidP="00C23798">
      <w:pPr>
        <w:widowControl w:val="0"/>
        <w:pBdr>
          <w:top w:val="nil"/>
          <w:left w:val="nil"/>
          <w:bottom w:val="nil"/>
          <w:right w:val="nil"/>
          <w:between w:val="nil"/>
        </w:pBdr>
        <w:spacing w:after="0" w:line="240" w:lineRule="auto"/>
        <w:jc w:val="right"/>
        <w:rPr>
          <w:rFonts w:ascii="Liberation Serif" w:eastAsia="Liberation Serif" w:hAnsi="Liberation Serif" w:cs="Liberation Serif"/>
          <w:b/>
          <w:color w:val="000000"/>
          <w:szCs w:val="24"/>
        </w:rPr>
      </w:pPr>
      <w:r w:rsidRPr="008B64BB">
        <w:rPr>
          <w:rFonts w:ascii="Liberation Serif" w:eastAsia="Liberation Serif" w:hAnsi="Liberation Serif" w:cs="Liberation Serif"/>
          <w:b/>
          <w:color w:val="000000"/>
          <w:szCs w:val="24"/>
        </w:rPr>
        <w:t>_______________________</w:t>
      </w:r>
    </w:p>
    <w:p w14:paraId="2509BDDB" w14:textId="77777777" w:rsidR="00C23798" w:rsidRPr="008B64BB" w:rsidRDefault="00C23798" w:rsidP="00C23798">
      <w:pPr>
        <w:widowControl w:val="0"/>
        <w:pBdr>
          <w:top w:val="nil"/>
          <w:left w:val="nil"/>
          <w:bottom w:val="nil"/>
          <w:right w:val="nil"/>
          <w:between w:val="nil"/>
        </w:pBdr>
        <w:spacing w:after="0" w:line="240" w:lineRule="auto"/>
        <w:jc w:val="right"/>
        <w:rPr>
          <w:rFonts w:ascii="Liberation Serif" w:eastAsia="Liberation Serif" w:hAnsi="Liberation Serif" w:cs="Liberation Serif"/>
          <w:b/>
          <w:color w:val="000000"/>
          <w:szCs w:val="24"/>
        </w:rPr>
      </w:pPr>
    </w:p>
    <w:p w14:paraId="4A082F69" w14:textId="7AFD01DE" w:rsidR="00C203C4" w:rsidRPr="00914F05" w:rsidRDefault="00C23798" w:rsidP="00C23798">
      <w:pPr>
        <w:widowControl w:val="0"/>
        <w:pBdr>
          <w:top w:val="nil"/>
          <w:left w:val="nil"/>
          <w:bottom w:val="nil"/>
          <w:right w:val="nil"/>
          <w:between w:val="nil"/>
        </w:pBdr>
        <w:spacing w:after="0" w:line="240" w:lineRule="auto"/>
        <w:jc w:val="right"/>
        <w:rPr>
          <w:rFonts w:ascii="Liberation Serif" w:eastAsia="Liberation Serif" w:hAnsi="Liberation Serif" w:cs="Liberation Serif"/>
          <w:b/>
          <w:color w:val="000000"/>
          <w:szCs w:val="24"/>
        </w:rPr>
      </w:pPr>
      <w:r w:rsidRPr="008B64BB">
        <w:rPr>
          <w:rFonts w:ascii="Liberation Serif" w:eastAsia="Liberation Serif" w:hAnsi="Liberation Serif" w:cs="Liberation Serif"/>
          <w:b/>
          <w:color w:val="000000"/>
          <w:szCs w:val="24"/>
        </w:rPr>
        <w:t>1 noiembrie 2024</w:t>
      </w:r>
      <w:r w:rsidR="00C203C4" w:rsidRPr="008B64BB">
        <w:rPr>
          <w:rFonts w:ascii="Liberation Serif" w:eastAsia="Liberation Serif" w:hAnsi="Liberation Serif" w:cs="Liberation Serif"/>
          <w:b/>
          <w:color w:val="000000"/>
          <w:szCs w:val="24"/>
        </w:rPr>
        <w:cr/>
      </w:r>
    </w:p>
    <w:p w14:paraId="370F9BF2" w14:textId="77777777" w:rsidR="00C203C4" w:rsidRPr="008B64BB" w:rsidRDefault="00C203C4" w:rsidP="001618D1">
      <w:pPr>
        <w:widowControl w:val="0"/>
        <w:pBdr>
          <w:top w:val="nil"/>
          <w:left w:val="nil"/>
          <w:bottom w:val="nil"/>
          <w:right w:val="nil"/>
          <w:between w:val="nil"/>
        </w:pBdr>
        <w:spacing w:after="0"/>
        <w:jc w:val="center"/>
        <w:rPr>
          <w:rFonts w:eastAsia="Times New Roman" w:cs="Times New Roman"/>
          <w:b/>
          <w:color w:val="000000"/>
          <w:sz w:val="26"/>
          <w:szCs w:val="26"/>
        </w:rPr>
      </w:pPr>
      <w:r w:rsidRPr="008B64BB">
        <w:rPr>
          <w:rFonts w:eastAsia="Times New Roman" w:cs="Times New Roman"/>
          <w:b/>
          <w:color w:val="000000"/>
          <w:sz w:val="26"/>
          <w:szCs w:val="26"/>
        </w:rPr>
        <w:t>CAIET DE SARCINI</w:t>
      </w:r>
    </w:p>
    <w:p w14:paraId="2D0A4DC2" w14:textId="1C6F3966" w:rsidR="00C203C4" w:rsidRPr="00D30755" w:rsidRDefault="00C203C4" w:rsidP="00D30755">
      <w:pPr>
        <w:widowControl w:val="0"/>
        <w:pBdr>
          <w:top w:val="nil"/>
          <w:left w:val="nil"/>
          <w:bottom w:val="nil"/>
          <w:right w:val="nil"/>
          <w:between w:val="nil"/>
        </w:pBdr>
        <w:spacing w:after="0"/>
        <w:jc w:val="center"/>
        <w:rPr>
          <w:rFonts w:eastAsia="Times New Roman" w:cs="Times New Roman"/>
          <w:b/>
          <w:color w:val="000000"/>
          <w:sz w:val="26"/>
          <w:szCs w:val="26"/>
        </w:rPr>
      </w:pPr>
      <w:r w:rsidRPr="008B64BB">
        <w:rPr>
          <w:rFonts w:eastAsia="Times New Roman" w:cs="Times New Roman"/>
          <w:b/>
          <w:color w:val="000000"/>
          <w:sz w:val="26"/>
          <w:szCs w:val="26"/>
        </w:rPr>
        <w:t>pentru proiectul/teza de licenţă al/a studentului</w:t>
      </w:r>
    </w:p>
    <w:p w14:paraId="1D4B261A" w14:textId="2C64140B" w:rsidR="00C203C4" w:rsidRPr="00D30755" w:rsidRDefault="00C203C4" w:rsidP="00D30755">
      <w:pPr>
        <w:widowControl w:val="0"/>
        <w:pBdr>
          <w:top w:val="nil"/>
          <w:left w:val="nil"/>
          <w:bottom w:val="nil"/>
          <w:right w:val="nil"/>
          <w:between w:val="nil"/>
        </w:pBdr>
        <w:tabs>
          <w:tab w:val="left" w:pos="4137"/>
          <w:tab w:val="left" w:pos="9639"/>
        </w:tabs>
        <w:spacing w:after="0"/>
        <w:jc w:val="center"/>
        <w:rPr>
          <w:rFonts w:eastAsia="Times New Roman" w:cs="Times New Roman"/>
          <w:b/>
          <w:bCs/>
          <w:sz w:val="26"/>
          <w:szCs w:val="26"/>
          <w:u w:val="single"/>
        </w:rPr>
      </w:pPr>
      <w:r w:rsidRPr="008B64BB">
        <w:rPr>
          <w:rFonts w:eastAsia="Times New Roman" w:cs="Times New Roman"/>
          <w:b/>
          <w:bCs/>
          <w:sz w:val="26"/>
          <w:szCs w:val="26"/>
          <w:u w:val="single"/>
        </w:rPr>
        <w:t>_____________Chihai Adrian________________</w:t>
      </w:r>
    </w:p>
    <w:p w14:paraId="6701669F" w14:textId="77777777" w:rsidR="00C203C4" w:rsidRPr="008B64BB" w:rsidRDefault="00C203C4" w:rsidP="001618D1">
      <w:pPr>
        <w:widowControl w:val="0"/>
        <w:pBdr>
          <w:top w:val="nil"/>
          <w:left w:val="nil"/>
          <w:bottom w:val="nil"/>
          <w:right w:val="nil"/>
          <w:between w:val="nil"/>
        </w:pBdr>
        <w:tabs>
          <w:tab w:val="left" w:pos="4137"/>
          <w:tab w:val="left" w:pos="9639"/>
        </w:tabs>
        <w:spacing w:after="0"/>
        <w:rPr>
          <w:rFonts w:eastAsia="Times New Roman" w:cs="Times New Roman"/>
          <w:b/>
          <w:color w:val="000000"/>
          <w:szCs w:val="24"/>
        </w:rPr>
      </w:pPr>
    </w:p>
    <w:p w14:paraId="3BCABDED" w14:textId="4ED1A5F8" w:rsidR="00C203C4" w:rsidRPr="008B64BB" w:rsidRDefault="00C203C4" w:rsidP="00D30755">
      <w:pPr>
        <w:widowControl w:val="0"/>
        <w:spacing w:before="0" w:after="0" w:line="240" w:lineRule="auto"/>
        <w:contextualSpacing/>
        <w:rPr>
          <w:rFonts w:eastAsia="Times New Roman" w:cs="Times New Roman"/>
          <w:kern w:val="0"/>
          <w:szCs w:val="24"/>
          <w14:ligatures w14:val="none"/>
        </w:rPr>
      </w:pPr>
      <w:r w:rsidRPr="008B64BB">
        <w:rPr>
          <w:rFonts w:eastAsia="Times New Roman" w:cs="Times New Roman"/>
          <w:b/>
          <w:color w:val="000000"/>
          <w:sz w:val="26"/>
          <w:szCs w:val="26"/>
        </w:rPr>
        <w:t>1. Tema proiectului/tezei de licenţă</w:t>
      </w:r>
      <w:r w:rsidR="00765688" w:rsidRPr="008B64BB">
        <w:rPr>
          <w:rFonts w:eastAsia="Times New Roman" w:cs="Times New Roman"/>
          <w:b/>
          <w:color w:val="000000"/>
          <w:sz w:val="26"/>
          <w:szCs w:val="26"/>
        </w:rPr>
        <w:t xml:space="preserve"> </w:t>
      </w:r>
      <w:r w:rsidR="00765688" w:rsidRPr="008B64BB">
        <w:rPr>
          <w:rFonts w:eastAsia="Times New Roman" w:cs="Times New Roman"/>
          <w:kern w:val="0"/>
          <w:szCs w:val="24"/>
          <w14:ligatures w14:val="none"/>
        </w:rPr>
        <w:t>Aplicație pentru identificarea hash-urilor</w:t>
      </w:r>
      <w:r w:rsidRPr="008B64BB">
        <w:rPr>
          <w:rFonts w:eastAsia="Times New Roman" w:cs="Times New Roman"/>
          <w:b/>
          <w:color w:val="FF0000"/>
          <w:sz w:val="26"/>
          <w:szCs w:val="26"/>
        </w:rPr>
        <w:t xml:space="preserve"> </w:t>
      </w:r>
    </w:p>
    <w:p w14:paraId="7E2FF6BA" w14:textId="77777777" w:rsidR="00D30755" w:rsidRDefault="00C203C4" w:rsidP="00D30755">
      <w:pPr>
        <w:widowControl w:val="0"/>
        <w:pBdr>
          <w:top w:val="nil"/>
          <w:left w:val="nil"/>
          <w:bottom w:val="nil"/>
          <w:right w:val="nil"/>
          <w:between w:val="nil"/>
        </w:pBdr>
        <w:spacing w:line="240" w:lineRule="auto"/>
        <w:contextualSpacing/>
        <w:rPr>
          <w:rFonts w:eastAsia="Times New Roman" w:cs="Times New Roman"/>
          <w:b/>
          <w:color w:val="000000"/>
          <w:sz w:val="26"/>
          <w:szCs w:val="26"/>
        </w:rPr>
      </w:pPr>
      <w:r w:rsidRPr="008B64BB">
        <w:rPr>
          <w:rFonts w:eastAsia="Times New Roman" w:cs="Times New Roman"/>
          <w:b/>
          <w:color w:val="000000"/>
          <w:sz w:val="26"/>
          <w:szCs w:val="26"/>
        </w:rPr>
        <w:t>confirmată prin hotărârea Consiliului facultăţii nr. 2 din „ 1 ” noiembrie  2024</w:t>
      </w:r>
    </w:p>
    <w:p w14:paraId="157B1B43" w14:textId="77777777" w:rsidR="00D30755" w:rsidRDefault="00C203C4" w:rsidP="00D30755">
      <w:pPr>
        <w:widowControl w:val="0"/>
        <w:pBdr>
          <w:top w:val="nil"/>
          <w:left w:val="nil"/>
          <w:bottom w:val="nil"/>
          <w:right w:val="nil"/>
          <w:between w:val="nil"/>
        </w:pBdr>
        <w:spacing w:line="240" w:lineRule="auto"/>
        <w:contextualSpacing/>
        <w:rPr>
          <w:rFonts w:eastAsia="Times New Roman" w:cs="Times New Roman"/>
          <w:b/>
          <w:color w:val="000000"/>
          <w:sz w:val="26"/>
          <w:szCs w:val="26"/>
        </w:rPr>
      </w:pPr>
      <w:r w:rsidRPr="008B64BB">
        <w:rPr>
          <w:rFonts w:eastAsia="Times New Roman" w:cs="Times New Roman"/>
          <w:b/>
          <w:color w:val="000000"/>
          <w:sz w:val="26"/>
          <w:szCs w:val="26"/>
        </w:rPr>
        <w:t>2. Termenul limită de prezentare a proiectului/tezei de licență „ 24 ” mai 2025</w:t>
      </w:r>
    </w:p>
    <w:p w14:paraId="21DEEBE5" w14:textId="0DEB4322" w:rsidR="00C203C4" w:rsidRPr="00D30755" w:rsidRDefault="00C203C4" w:rsidP="00D30755">
      <w:pPr>
        <w:widowControl w:val="0"/>
        <w:pBdr>
          <w:top w:val="nil"/>
          <w:left w:val="nil"/>
          <w:bottom w:val="nil"/>
          <w:right w:val="nil"/>
          <w:between w:val="nil"/>
        </w:pBdr>
        <w:spacing w:line="240" w:lineRule="auto"/>
        <w:contextualSpacing/>
        <w:rPr>
          <w:rFonts w:eastAsia="Times New Roman" w:cs="Times New Roman"/>
          <w:b/>
          <w:color w:val="000000"/>
          <w:sz w:val="26"/>
          <w:szCs w:val="26"/>
        </w:rPr>
      </w:pPr>
      <w:r w:rsidRPr="008B64BB">
        <w:rPr>
          <w:rFonts w:eastAsia="Times New Roman" w:cs="Times New Roman"/>
          <w:b/>
          <w:color w:val="000000"/>
          <w:sz w:val="26"/>
          <w:szCs w:val="26"/>
        </w:rPr>
        <w:t xml:space="preserve">3. Date iniţiale pentru elaborarea proiectului/tezei de licență </w:t>
      </w:r>
      <w:r w:rsidR="00765688" w:rsidRPr="008B64BB">
        <w:rPr>
          <w:rFonts w:eastAsia="Times New Roman" w:cs="Times New Roman"/>
          <w:kern w:val="0"/>
          <w:szCs w:val="24"/>
          <w14:ligatures w14:val="none"/>
        </w:rPr>
        <w:t>Aplicație pentru identificarea hash-urilor</w:t>
      </w:r>
    </w:p>
    <w:p w14:paraId="000C81DE" w14:textId="77777777" w:rsidR="00C203C4" w:rsidRPr="008B64BB" w:rsidRDefault="00C203C4" w:rsidP="00D30755">
      <w:pPr>
        <w:widowControl w:val="0"/>
        <w:pBdr>
          <w:top w:val="nil"/>
          <w:left w:val="nil"/>
          <w:bottom w:val="nil"/>
          <w:right w:val="nil"/>
          <w:between w:val="nil"/>
        </w:pBdr>
        <w:spacing w:after="0" w:line="240" w:lineRule="auto"/>
        <w:contextualSpacing/>
        <w:rPr>
          <w:rFonts w:eastAsia="Times New Roman" w:cs="Times New Roman"/>
          <w:b/>
          <w:color w:val="000000"/>
          <w:sz w:val="26"/>
          <w:szCs w:val="26"/>
        </w:rPr>
      </w:pPr>
      <w:r w:rsidRPr="008B64BB">
        <w:rPr>
          <w:rFonts w:eastAsia="Times New Roman" w:cs="Times New Roman"/>
          <w:b/>
          <w:color w:val="000000"/>
          <w:sz w:val="26"/>
          <w:szCs w:val="26"/>
        </w:rPr>
        <w:t>4. Conţinutul memoriului explicativ</w:t>
      </w:r>
    </w:p>
    <w:p w14:paraId="5191BF13" w14:textId="70828C9B" w:rsidR="00C203C4" w:rsidRPr="008B64BB" w:rsidRDefault="00765688" w:rsidP="00D30755">
      <w:pPr>
        <w:widowControl w:val="0"/>
        <w:pBdr>
          <w:top w:val="nil"/>
          <w:left w:val="nil"/>
          <w:bottom w:val="nil"/>
          <w:right w:val="nil"/>
          <w:between w:val="nil"/>
        </w:pBdr>
        <w:spacing w:after="0" w:line="276" w:lineRule="auto"/>
        <w:ind w:left="720"/>
        <w:rPr>
          <w:rFonts w:eastAsia="Times New Roman" w:cs="Times New Roman"/>
          <w:bCs/>
          <w:i/>
          <w:iCs/>
          <w:sz w:val="26"/>
          <w:szCs w:val="26"/>
        </w:rPr>
      </w:pPr>
      <w:r w:rsidRPr="008B64BB">
        <w:rPr>
          <w:rFonts w:eastAsia="Times New Roman" w:cs="Times New Roman"/>
          <w:bCs/>
          <w:i/>
          <w:iCs/>
          <w:sz w:val="26"/>
          <w:szCs w:val="26"/>
        </w:rPr>
        <w:t>1</w:t>
      </w:r>
      <w:r w:rsidR="00B8729C" w:rsidRPr="008B64BB">
        <w:rPr>
          <w:rFonts w:eastAsia="Times New Roman" w:cs="Times New Roman"/>
          <w:bCs/>
          <w:i/>
          <w:iCs/>
          <w:sz w:val="26"/>
          <w:szCs w:val="26"/>
        </w:rPr>
        <w:t>.</w:t>
      </w:r>
      <w:r w:rsidR="00C203C4" w:rsidRPr="008B64BB">
        <w:rPr>
          <w:rFonts w:eastAsia="Times New Roman" w:cs="Times New Roman"/>
          <w:bCs/>
          <w:i/>
          <w:iCs/>
          <w:sz w:val="26"/>
          <w:szCs w:val="26"/>
        </w:rPr>
        <w:t xml:space="preserve"> Introducere</w:t>
      </w:r>
    </w:p>
    <w:p w14:paraId="5F5C1571" w14:textId="679A229D" w:rsidR="00C203C4" w:rsidRPr="008B64BB" w:rsidRDefault="00765688" w:rsidP="00D30755">
      <w:pPr>
        <w:widowControl w:val="0"/>
        <w:pBdr>
          <w:top w:val="nil"/>
          <w:left w:val="nil"/>
          <w:bottom w:val="nil"/>
          <w:right w:val="nil"/>
          <w:between w:val="nil"/>
        </w:pBdr>
        <w:spacing w:after="0" w:line="276" w:lineRule="auto"/>
        <w:ind w:left="720"/>
        <w:rPr>
          <w:rFonts w:eastAsia="Times New Roman" w:cs="Times New Roman"/>
          <w:bCs/>
          <w:i/>
          <w:iCs/>
          <w:sz w:val="26"/>
          <w:szCs w:val="26"/>
        </w:rPr>
      </w:pPr>
      <w:r w:rsidRPr="008B64BB">
        <w:rPr>
          <w:rFonts w:eastAsia="Times New Roman" w:cs="Times New Roman"/>
          <w:bCs/>
          <w:i/>
          <w:iCs/>
          <w:sz w:val="26"/>
          <w:szCs w:val="26"/>
        </w:rPr>
        <w:t>2</w:t>
      </w:r>
      <w:r w:rsidR="00C203C4" w:rsidRPr="008B64BB">
        <w:rPr>
          <w:rFonts w:eastAsia="Times New Roman" w:cs="Times New Roman"/>
          <w:bCs/>
          <w:i/>
          <w:iCs/>
          <w:sz w:val="26"/>
          <w:szCs w:val="26"/>
        </w:rPr>
        <w:t>.</w:t>
      </w:r>
      <w:r w:rsidR="00C203C4" w:rsidRPr="008B64BB">
        <w:t xml:space="preserve"> </w:t>
      </w:r>
      <w:r w:rsidRPr="008B64BB">
        <w:rPr>
          <w:rFonts w:eastAsia="Times New Roman" w:cs="Times New Roman"/>
          <w:bCs/>
          <w:i/>
          <w:iCs/>
          <w:sz w:val="26"/>
          <w:szCs w:val="26"/>
        </w:rPr>
        <w:t>Analiza și definirea domeniului de studiu</w:t>
      </w:r>
    </w:p>
    <w:p w14:paraId="6AAF6C36" w14:textId="31054769" w:rsidR="00C203C4" w:rsidRPr="008B64BB" w:rsidRDefault="00765688" w:rsidP="00D30755">
      <w:pPr>
        <w:widowControl w:val="0"/>
        <w:pBdr>
          <w:top w:val="nil"/>
          <w:left w:val="nil"/>
          <w:bottom w:val="nil"/>
          <w:right w:val="nil"/>
          <w:between w:val="nil"/>
        </w:pBdr>
        <w:spacing w:after="0" w:line="276" w:lineRule="auto"/>
        <w:ind w:left="720"/>
        <w:rPr>
          <w:rFonts w:eastAsia="Times New Roman" w:cs="Times New Roman"/>
          <w:bCs/>
          <w:i/>
          <w:iCs/>
          <w:sz w:val="26"/>
          <w:szCs w:val="26"/>
        </w:rPr>
      </w:pPr>
      <w:r w:rsidRPr="008B64BB">
        <w:rPr>
          <w:rFonts w:eastAsia="Times New Roman" w:cs="Times New Roman"/>
          <w:bCs/>
          <w:i/>
          <w:iCs/>
          <w:sz w:val="26"/>
          <w:szCs w:val="26"/>
        </w:rPr>
        <w:t>3</w:t>
      </w:r>
      <w:r w:rsidR="00C203C4" w:rsidRPr="008B64BB">
        <w:rPr>
          <w:rFonts w:eastAsia="Times New Roman" w:cs="Times New Roman"/>
          <w:bCs/>
          <w:i/>
          <w:iCs/>
          <w:sz w:val="26"/>
          <w:szCs w:val="26"/>
        </w:rPr>
        <w:t>.</w:t>
      </w:r>
      <w:r w:rsidR="00C203C4" w:rsidRPr="008B64BB">
        <w:t xml:space="preserve"> </w:t>
      </w:r>
      <w:r w:rsidRPr="008B64BB">
        <w:rPr>
          <w:rFonts w:eastAsia="Times New Roman" w:cs="Times New Roman"/>
          <w:bCs/>
          <w:i/>
          <w:iCs/>
          <w:sz w:val="26"/>
          <w:szCs w:val="26"/>
        </w:rPr>
        <w:t>Proiectarea și arhitectura sistemul informatic</w:t>
      </w:r>
    </w:p>
    <w:p w14:paraId="66D73D7D" w14:textId="47A7487D" w:rsidR="00C203C4" w:rsidRPr="008B64BB" w:rsidRDefault="00765688" w:rsidP="00D30755">
      <w:pPr>
        <w:widowControl w:val="0"/>
        <w:pBdr>
          <w:top w:val="nil"/>
          <w:left w:val="nil"/>
          <w:bottom w:val="nil"/>
          <w:right w:val="nil"/>
          <w:between w:val="nil"/>
        </w:pBdr>
        <w:spacing w:after="0" w:line="276" w:lineRule="auto"/>
        <w:ind w:left="720"/>
        <w:rPr>
          <w:rFonts w:eastAsia="Times New Roman" w:cs="Times New Roman"/>
          <w:bCs/>
          <w:i/>
          <w:iCs/>
          <w:sz w:val="26"/>
          <w:szCs w:val="26"/>
        </w:rPr>
      </w:pPr>
      <w:r w:rsidRPr="008B64BB">
        <w:rPr>
          <w:rFonts w:eastAsia="Times New Roman" w:cs="Times New Roman"/>
          <w:bCs/>
          <w:i/>
          <w:iCs/>
          <w:sz w:val="26"/>
          <w:szCs w:val="26"/>
        </w:rPr>
        <w:t>4</w:t>
      </w:r>
      <w:r w:rsidR="00C203C4" w:rsidRPr="008B64BB">
        <w:rPr>
          <w:rFonts w:eastAsia="Times New Roman" w:cs="Times New Roman"/>
          <w:bCs/>
          <w:i/>
          <w:iCs/>
          <w:sz w:val="26"/>
          <w:szCs w:val="26"/>
        </w:rPr>
        <w:t>.</w:t>
      </w:r>
      <w:r w:rsidR="00C203C4" w:rsidRPr="008B64BB">
        <w:t xml:space="preserve"> </w:t>
      </w:r>
      <w:r w:rsidRPr="008B64BB">
        <w:rPr>
          <w:rFonts w:eastAsia="Times New Roman" w:cs="Times New Roman"/>
          <w:bCs/>
          <w:i/>
          <w:iCs/>
          <w:sz w:val="26"/>
          <w:szCs w:val="26"/>
        </w:rPr>
        <w:t>Elaborarea sistemului</w:t>
      </w:r>
    </w:p>
    <w:p w14:paraId="6A5ED77F" w14:textId="1A29611C" w:rsidR="00C203C4" w:rsidRPr="008B64BB" w:rsidRDefault="00765688" w:rsidP="00D30755">
      <w:pPr>
        <w:widowControl w:val="0"/>
        <w:pBdr>
          <w:top w:val="nil"/>
          <w:left w:val="nil"/>
          <w:bottom w:val="nil"/>
          <w:right w:val="nil"/>
          <w:between w:val="nil"/>
        </w:pBdr>
        <w:spacing w:after="0" w:line="276" w:lineRule="auto"/>
        <w:ind w:left="720"/>
        <w:rPr>
          <w:rFonts w:eastAsia="Times New Roman" w:cs="Times New Roman"/>
          <w:bCs/>
          <w:i/>
          <w:iCs/>
          <w:sz w:val="26"/>
          <w:szCs w:val="26"/>
        </w:rPr>
      </w:pPr>
      <w:r w:rsidRPr="008B64BB">
        <w:rPr>
          <w:rFonts w:eastAsia="Times New Roman" w:cs="Times New Roman"/>
          <w:bCs/>
          <w:i/>
          <w:iCs/>
          <w:sz w:val="26"/>
          <w:szCs w:val="26"/>
        </w:rPr>
        <w:t>5</w:t>
      </w:r>
      <w:r w:rsidR="00C203C4" w:rsidRPr="008B64BB">
        <w:rPr>
          <w:rFonts w:eastAsia="Times New Roman" w:cs="Times New Roman"/>
          <w:bCs/>
          <w:i/>
          <w:iCs/>
          <w:sz w:val="26"/>
          <w:szCs w:val="26"/>
        </w:rPr>
        <w:t xml:space="preserve">. </w:t>
      </w:r>
      <w:r w:rsidRPr="008B64BB">
        <w:rPr>
          <w:rFonts w:eastAsia="Times New Roman" w:cs="Times New Roman"/>
          <w:bCs/>
          <w:i/>
          <w:iCs/>
          <w:sz w:val="26"/>
          <w:szCs w:val="26"/>
        </w:rPr>
        <w:t>Documentarea sistemului</w:t>
      </w:r>
    </w:p>
    <w:p w14:paraId="0123AF8C" w14:textId="7308FA1D" w:rsidR="00B8729C" w:rsidRPr="008B64BB" w:rsidRDefault="00B8729C" w:rsidP="00D30755">
      <w:pPr>
        <w:widowControl w:val="0"/>
        <w:pBdr>
          <w:top w:val="nil"/>
          <w:left w:val="nil"/>
          <w:bottom w:val="nil"/>
          <w:right w:val="nil"/>
          <w:between w:val="nil"/>
        </w:pBdr>
        <w:spacing w:after="0" w:line="276" w:lineRule="auto"/>
        <w:ind w:left="720"/>
        <w:rPr>
          <w:rFonts w:eastAsia="Times New Roman" w:cs="Times New Roman"/>
          <w:bCs/>
          <w:i/>
          <w:iCs/>
          <w:sz w:val="26"/>
          <w:szCs w:val="26"/>
        </w:rPr>
      </w:pPr>
      <w:r w:rsidRPr="008B64BB">
        <w:rPr>
          <w:rFonts w:eastAsia="Times New Roman" w:cs="Times New Roman"/>
          <w:bCs/>
          <w:i/>
          <w:iCs/>
          <w:sz w:val="26"/>
          <w:szCs w:val="26"/>
        </w:rPr>
        <w:t>6. Concluzii</w:t>
      </w:r>
    </w:p>
    <w:p w14:paraId="34716CA1" w14:textId="70CD38F0" w:rsidR="00B8729C" w:rsidRPr="008B64BB" w:rsidRDefault="00C203C4" w:rsidP="001618D1">
      <w:pPr>
        <w:widowControl w:val="0"/>
        <w:pBdr>
          <w:top w:val="nil"/>
          <w:left w:val="nil"/>
          <w:bottom w:val="nil"/>
          <w:right w:val="nil"/>
          <w:between w:val="nil"/>
        </w:pBdr>
        <w:spacing w:after="0"/>
        <w:rPr>
          <w:rFonts w:eastAsia="Times New Roman" w:cs="Times New Roman"/>
          <w:b/>
          <w:color w:val="FF0000"/>
          <w:sz w:val="26"/>
          <w:szCs w:val="26"/>
        </w:rPr>
      </w:pPr>
      <w:r w:rsidRPr="008B64BB">
        <w:rPr>
          <w:rFonts w:eastAsia="Times New Roman" w:cs="Times New Roman"/>
          <w:b/>
          <w:color w:val="000000"/>
          <w:sz w:val="26"/>
          <w:szCs w:val="26"/>
        </w:rPr>
        <w:t xml:space="preserve">5. Conţinutul părţii grafice a proiectului/tezei de licență </w:t>
      </w:r>
    </w:p>
    <w:p w14:paraId="537E2357" w14:textId="2F9CFBB7" w:rsidR="00C203C4" w:rsidRPr="008B64BB" w:rsidRDefault="00B8729C" w:rsidP="001618D1">
      <w:pPr>
        <w:widowControl w:val="0"/>
        <w:pBdr>
          <w:top w:val="nil"/>
          <w:left w:val="nil"/>
          <w:bottom w:val="nil"/>
          <w:right w:val="nil"/>
          <w:between w:val="nil"/>
        </w:pBdr>
        <w:spacing w:after="0"/>
        <w:rPr>
          <w:rFonts w:eastAsia="Times New Roman" w:cs="Times New Roman"/>
          <w:bCs/>
          <w:sz w:val="26"/>
          <w:szCs w:val="26"/>
        </w:rPr>
      </w:pPr>
      <w:r w:rsidRPr="008B64BB">
        <w:rPr>
          <w:rFonts w:eastAsia="Times New Roman" w:cs="Times New Roman"/>
          <w:bCs/>
          <w:sz w:val="26"/>
          <w:szCs w:val="26"/>
        </w:rPr>
        <w:t>Diagramele de modelare structurală și funcțională. Interfața sistemului</w:t>
      </w:r>
    </w:p>
    <w:p w14:paraId="291E9247" w14:textId="77777777" w:rsidR="00C203C4" w:rsidRPr="008B64BB" w:rsidRDefault="00C203C4" w:rsidP="001618D1">
      <w:pPr>
        <w:widowControl w:val="0"/>
        <w:pBdr>
          <w:top w:val="nil"/>
          <w:left w:val="nil"/>
          <w:bottom w:val="nil"/>
          <w:right w:val="nil"/>
          <w:between w:val="nil"/>
        </w:pBdr>
        <w:spacing w:after="0" w:line="240" w:lineRule="auto"/>
        <w:rPr>
          <w:rFonts w:eastAsia="Times New Roman" w:cs="Times New Roman"/>
          <w:b/>
          <w:color w:val="000000"/>
          <w:sz w:val="26"/>
          <w:szCs w:val="26"/>
        </w:rPr>
      </w:pPr>
      <w:r w:rsidRPr="008B64BB">
        <w:rPr>
          <w:rFonts w:eastAsia="Times New Roman" w:cs="Times New Roman"/>
          <w:b/>
          <w:color w:val="000000"/>
          <w:sz w:val="26"/>
          <w:szCs w:val="26"/>
        </w:rPr>
        <w:t>6. Lista consultanţilor</w:t>
      </w:r>
    </w:p>
    <w:p w14:paraId="14DE872F" w14:textId="77777777" w:rsidR="00C203C4" w:rsidRPr="008B64BB" w:rsidRDefault="00C203C4" w:rsidP="001618D1">
      <w:pPr>
        <w:widowControl w:val="0"/>
        <w:pBdr>
          <w:top w:val="nil"/>
          <w:left w:val="nil"/>
          <w:bottom w:val="nil"/>
          <w:right w:val="nil"/>
          <w:between w:val="nil"/>
        </w:pBdr>
        <w:spacing w:after="0" w:line="240" w:lineRule="auto"/>
        <w:rPr>
          <w:rFonts w:eastAsia="Times New Roman" w:cs="Times New Roman"/>
          <w:b/>
          <w:color w:val="000000"/>
          <w:sz w:val="26"/>
          <w:szCs w:val="26"/>
        </w:rPr>
      </w:pPr>
    </w:p>
    <w:tbl>
      <w:tblPr>
        <w:tblW w:w="10064" w:type="dxa"/>
        <w:tblInd w:w="-15" w:type="dxa"/>
        <w:tblLayout w:type="fixed"/>
        <w:tblLook w:val="0000" w:firstRow="0" w:lastRow="0" w:firstColumn="0" w:lastColumn="0" w:noHBand="0" w:noVBand="0"/>
      </w:tblPr>
      <w:tblGrid>
        <w:gridCol w:w="1471"/>
        <w:gridCol w:w="3686"/>
        <w:gridCol w:w="2268"/>
        <w:gridCol w:w="2639"/>
      </w:tblGrid>
      <w:tr w:rsidR="00C203C4" w:rsidRPr="008B64BB" w14:paraId="000E2BBF" w14:textId="77777777" w:rsidTr="005566CA">
        <w:trPr>
          <w:trHeight w:val="492"/>
        </w:trPr>
        <w:tc>
          <w:tcPr>
            <w:tcW w:w="1471" w:type="dxa"/>
            <w:vMerge w:val="restart"/>
            <w:tcBorders>
              <w:top w:val="single" w:sz="12" w:space="0" w:color="000000"/>
              <w:left w:val="single" w:sz="12" w:space="0" w:color="000000"/>
              <w:bottom w:val="single" w:sz="6" w:space="0" w:color="000000"/>
            </w:tcBorders>
            <w:shd w:val="clear" w:color="auto" w:fill="FFFFFF"/>
            <w:tcMar>
              <w:top w:w="0" w:type="dxa"/>
              <w:left w:w="40" w:type="dxa"/>
              <w:bottom w:w="0" w:type="dxa"/>
              <w:right w:w="40" w:type="dxa"/>
            </w:tcMar>
            <w:vAlign w:val="center"/>
          </w:tcPr>
          <w:p w14:paraId="37F4E44D" w14:textId="77777777" w:rsidR="00C203C4" w:rsidRPr="008B64BB" w:rsidRDefault="00C203C4" w:rsidP="001618D1">
            <w:pPr>
              <w:widowControl w:val="0"/>
              <w:spacing w:after="0"/>
              <w:jc w:val="center"/>
              <w:rPr>
                <w:rFonts w:eastAsia="Times New Roman" w:cs="Times New Roman"/>
              </w:rPr>
            </w:pPr>
            <w:r w:rsidRPr="008B64BB">
              <w:rPr>
                <w:rFonts w:eastAsia="Times New Roman" w:cs="Times New Roman"/>
                <w:b/>
              </w:rPr>
              <w:lastRenderedPageBreak/>
              <w:t>Consultant</w:t>
            </w:r>
          </w:p>
        </w:tc>
        <w:tc>
          <w:tcPr>
            <w:tcW w:w="3686" w:type="dxa"/>
            <w:vMerge w:val="restart"/>
            <w:tcBorders>
              <w:top w:val="single" w:sz="12" w:space="0" w:color="000000"/>
              <w:left w:val="single" w:sz="6" w:space="0" w:color="000000"/>
              <w:bottom w:val="single" w:sz="6" w:space="0" w:color="000000"/>
            </w:tcBorders>
            <w:shd w:val="clear" w:color="auto" w:fill="FFFFFF"/>
            <w:tcMar>
              <w:top w:w="0" w:type="dxa"/>
              <w:left w:w="40" w:type="dxa"/>
              <w:bottom w:w="0" w:type="dxa"/>
              <w:right w:w="40" w:type="dxa"/>
            </w:tcMar>
            <w:vAlign w:val="center"/>
          </w:tcPr>
          <w:p w14:paraId="48E729BA" w14:textId="77777777" w:rsidR="00C203C4" w:rsidRPr="008B64BB" w:rsidRDefault="00C203C4" w:rsidP="001618D1">
            <w:pPr>
              <w:widowControl w:val="0"/>
              <w:spacing w:after="0"/>
              <w:jc w:val="center"/>
              <w:rPr>
                <w:rFonts w:eastAsia="Times New Roman" w:cs="Times New Roman"/>
              </w:rPr>
            </w:pPr>
            <w:r w:rsidRPr="008B64BB">
              <w:rPr>
                <w:rFonts w:eastAsia="Times New Roman" w:cs="Times New Roman"/>
                <w:b/>
              </w:rPr>
              <w:t>Capitol</w:t>
            </w:r>
          </w:p>
        </w:tc>
        <w:tc>
          <w:tcPr>
            <w:tcW w:w="4907" w:type="dxa"/>
            <w:gridSpan w:val="2"/>
            <w:tcBorders>
              <w:top w:val="single" w:sz="12" w:space="0" w:color="000000"/>
              <w:left w:val="single" w:sz="6" w:space="0" w:color="000000"/>
              <w:bottom w:val="single" w:sz="12" w:space="0" w:color="000000"/>
              <w:right w:val="single" w:sz="12" w:space="0" w:color="000000"/>
            </w:tcBorders>
            <w:shd w:val="clear" w:color="auto" w:fill="FFFFFF"/>
            <w:tcMar>
              <w:top w:w="0" w:type="dxa"/>
              <w:left w:w="40" w:type="dxa"/>
              <w:bottom w:w="0" w:type="dxa"/>
              <w:right w:w="40" w:type="dxa"/>
            </w:tcMar>
            <w:vAlign w:val="center"/>
          </w:tcPr>
          <w:p w14:paraId="6738908C" w14:textId="77777777" w:rsidR="00C203C4" w:rsidRPr="008B64BB" w:rsidRDefault="00C203C4" w:rsidP="001618D1">
            <w:pPr>
              <w:widowControl w:val="0"/>
              <w:spacing w:after="0"/>
              <w:jc w:val="center"/>
              <w:rPr>
                <w:rFonts w:eastAsia="Times New Roman" w:cs="Times New Roman"/>
                <w:b/>
                <w:bCs/>
              </w:rPr>
            </w:pPr>
            <w:r w:rsidRPr="008B64BB">
              <w:rPr>
                <w:rFonts w:eastAsia="Times New Roman" w:cs="Times New Roman"/>
                <w:b/>
                <w:bCs/>
              </w:rPr>
              <w:t>Confirmarea realizării activităţii</w:t>
            </w:r>
          </w:p>
        </w:tc>
      </w:tr>
      <w:tr w:rsidR="00C203C4" w:rsidRPr="008B64BB" w14:paraId="03070906" w14:textId="77777777" w:rsidTr="005566CA">
        <w:trPr>
          <w:trHeight w:val="698"/>
        </w:trPr>
        <w:tc>
          <w:tcPr>
            <w:tcW w:w="1471" w:type="dxa"/>
            <w:vMerge/>
            <w:tcBorders>
              <w:top w:val="single" w:sz="12" w:space="0" w:color="000000"/>
              <w:left w:val="single" w:sz="12" w:space="0" w:color="000000"/>
              <w:bottom w:val="single" w:sz="6" w:space="0" w:color="000000"/>
            </w:tcBorders>
            <w:shd w:val="clear" w:color="auto" w:fill="FFFFFF"/>
            <w:tcMar>
              <w:top w:w="0" w:type="dxa"/>
              <w:left w:w="40" w:type="dxa"/>
              <w:bottom w:w="0" w:type="dxa"/>
              <w:right w:w="40" w:type="dxa"/>
            </w:tcMar>
            <w:vAlign w:val="center"/>
          </w:tcPr>
          <w:p w14:paraId="3AB0EC8B" w14:textId="77777777" w:rsidR="00C203C4" w:rsidRPr="008B64BB" w:rsidRDefault="00C203C4" w:rsidP="001618D1">
            <w:pPr>
              <w:widowControl w:val="0"/>
              <w:pBdr>
                <w:top w:val="nil"/>
                <w:left w:val="nil"/>
                <w:bottom w:val="nil"/>
                <w:right w:val="nil"/>
                <w:between w:val="nil"/>
              </w:pBdr>
              <w:spacing w:after="0" w:line="276" w:lineRule="auto"/>
              <w:jc w:val="center"/>
              <w:rPr>
                <w:rFonts w:eastAsia="Times New Roman" w:cs="Times New Roman"/>
              </w:rPr>
            </w:pPr>
          </w:p>
        </w:tc>
        <w:tc>
          <w:tcPr>
            <w:tcW w:w="3686" w:type="dxa"/>
            <w:vMerge/>
            <w:tcBorders>
              <w:top w:val="single" w:sz="12" w:space="0" w:color="000000"/>
              <w:left w:val="single" w:sz="6" w:space="0" w:color="000000"/>
              <w:bottom w:val="single" w:sz="6" w:space="0" w:color="000000"/>
            </w:tcBorders>
            <w:shd w:val="clear" w:color="auto" w:fill="FFFFFF"/>
            <w:tcMar>
              <w:top w:w="0" w:type="dxa"/>
              <w:left w:w="40" w:type="dxa"/>
              <w:bottom w:w="0" w:type="dxa"/>
              <w:right w:w="40" w:type="dxa"/>
            </w:tcMar>
            <w:vAlign w:val="center"/>
          </w:tcPr>
          <w:p w14:paraId="306F6624" w14:textId="77777777" w:rsidR="00C203C4" w:rsidRPr="008B64BB" w:rsidRDefault="00C203C4" w:rsidP="001618D1">
            <w:pPr>
              <w:widowControl w:val="0"/>
              <w:pBdr>
                <w:top w:val="nil"/>
                <w:left w:val="nil"/>
                <w:bottom w:val="nil"/>
                <w:right w:val="nil"/>
                <w:between w:val="nil"/>
              </w:pBdr>
              <w:spacing w:after="0" w:line="276" w:lineRule="auto"/>
              <w:jc w:val="center"/>
              <w:rPr>
                <w:rFonts w:eastAsia="Times New Roman" w:cs="Times New Roman"/>
              </w:rPr>
            </w:pPr>
          </w:p>
        </w:tc>
        <w:tc>
          <w:tcPr>
            <w:tcW w:w="2268" w:type="dxa"/>
            <w:tcBorders>
              <w:top w:val="single" w:sz="12" w:space="0" w:color="000000"/>
              <w:left w:val="single" w:sz="6" w:space="0" w:color="000000"/>
              <w:bottom w:val="single" w:sz="12" w:space="0" w:color="000000"/>
            </w:tcBorders>
            <w:shd w:val="clear" w:color="auto" w:fill="FFFFFF"/>
            <w:tcMar>
              <w:top w:w="0" w:type="dxa"/>
              <w:left w:w="40" w:type="dxa"/>
              <w:bottom w:w="0" w:type="dxa"/>
              <w:right w:w="40" w:type="dxa"/>
            </w:tcMar>
            <w:vAlign w:val="center"/>
          </w:tcPr>
          <w:p w14:paraId="3CAE4BCB" w14:textId="77777777" w:rsidR="00C203C4" w:rsidRPr="008B64BB" w:rsidRDefault="00C203C4" w:rsidP="001618D1">
            <w:pPr>
              <w:widowControl w:val="0"/>
              <w:spacing w:after="0" w:line="240" w:lineRule="auto"/>
              <w:jc w:val="center"/>
              <w:rPr>
                <w:rFonts w:eastAsia="Times New Roman" w:cs="Times New Roman"/>
                <w:b/>
                <w:bCs/>
              </w:rPr>
            </w:pPr>
            <w:r w:rsidRPr="008B64BB">
              <w:rPr>
                <w:rFonts w:eastAsia="Times New Roman" w:cs="Times New Roman"/>
                <w:b/>
                <w:bCs/>
              </w:rPr>
              <w:t>Semnătura</w:t>
            </w:r>
          </w:p>
          <w:p w14:paraId="059E86FD" w14:textId="77777777" w:rsidR="00C203C4" w:rsidRPr="008B64BB" w:rsidRDefault="00C203C4" w:rsidP="001618D1">
            <w:pPr>
              <w:widowControl w:val="0"/>
              <w:spacing w:after="0" w:line="240" w:lineRule="auto"/>
              <w:jc w:val="center"/>
              <w:rPr>
                <w:rFonts w:eastAsia="Times New Roman" w:cs="Times New Roman"/>
              </w:rPr>
            </w:pPr>
            <w:r w:rsidRPr="008B64BB">
              <w:rPr>
                <w:rFonts w:eastAsia="Times New Roman" w:cs="Times New Roman"/>
                <w:b/>
                <w:bCs/>
              </w:rPr>
              <w:t>consultantului (data)</w:t>
            </w:r>
          </w:p>
        </w:tc>
        <w:tc>
          <w:tcPr>
            <w:tcW w:w="2639" w:type="dxa"/>
            <w:tcBorders>
              <w:top w:val="single" w:sz="12" w:space="0" w:color="000000"/>
              <w:left w:val="single" w:sz="6" w:space="0" w:color="000000"/>
              <w:bottom w:val="single" w:sz="12" w:space="0" w:color="000000"/>
              <w:right w:val="single" w:sz="12" w:space="0" w:color="000000"/>
            </w:tcBorders>
            <w:shd w:val="clear" w:color="auto" w:fill="FFFFFF"/>
            <w:tcMar>
              <w:top w:w="0" w:type="dxa"/>
              <w:left w:w="40" w:type="dxa"/>
              <w:bottom w:w="0" w:type="dxa"/>
              <w:right w:w="40" w:type="dxa"/>
            </w:tcMar>
            <w:vAlign w:val="center"/>
          </w:tcPr>
          <w:p w14:paraId="2DAD3C07" w14:textId="77777777" w:rsidR="00C203C4" w:rsidRPr="008B64BB" w:rsidRDefault="00C203C4" w:rsidP="001618D1">
            <w:pPr>
              <w:widowControl w:val="0"/>
              <w:spacing w:after="0" w:line="240" w:lineRule="auto"/>
              <w:jc w:val="center"/>
              <w:rPr>
                <w:rFonts w:eastAsia="Times New Roman" w:cs="Times New Roman"/>
                <w:b/>
                <w:bCs/>
              </w:rPr>
            </w:pPr>
            <w:r w:rsidRPr="008B64BB">
              <w:rPr>
                <w:rFonts w:eastAsia="Times New Roman" w:cs="Times New Roman"/>
                <w:b/>
                <w:bCs/>
              </w:rPr>
              <w:t>Semnătura</w:t>
            </w:r>
          </w:p>
          <w:p w14:paraId="69E4A125" w14:textId="77777777" w:rsidR="00C203C4" w:rsidRPr="008B64BB" w:rsidRDefault="00C203C4" w:rsidP="001618D1">
            <w:pPr>
              <w:widowControl w:val="0"/>
              <w:spacing w:after="0" w:line="240" w:lineRule="auto"/>
              <w:jc w:val="center"/>
              <w:rPr>
                <w:rFonts w:eastAsia="Times New Roman" w:cs="Times New Roman"/>
                <w:b/>
                <w:bCs/>
              </w:rPr>
            </w:pPr>
            <w:r w:rsidRPr="008B64BB">
              <w:rPr>
                <w:rFonts w:eastAsia="Times New Roman" w:cs="Times New Roman"/>
                <w:b/>
                <w:bCs/>
              </w:rPr>
              <w:t>studentului (data)</w:t>
            </w:r>
          </w:p>
        </w:tc>
      </w:tr>
      <w:tr w:rsidR="00C203C4" w:rsidRPr="008B64BB" w14:paraId="42CE6CB9" w14:textId="77777777" w:rsidTr="005566CA">
        <w:trPr>
          <w:trHeight w:val="912"/>
        </w:trPr>
        <w:tc>
          <w:tcPr>
            <w:tcW w:w="1471" w:type="dxa"/>
            <w:tcBorders>
              <w:top w:val="single" w:sz="12" w:space="0" w:color="000000"/>
              <w:left w:val="single" w:sz="12" w:space="0" w:color="000000"/>
              <w:bottom w:val="single" w:sz="6" w:space="0" w:color="000000"/>
            </w:tcBorders>
            <w:shd w:val="clear" w:color="auto" w:fill="FFFFFF"/>
            <w:tcMar>
              <w:top w:w="0" w:type="dxa"/>
              <w:left w:w="40" w:type="dxa"/>
              <w:bottom w:w="0" w:type="dxa"/>
              <w:right w:w="40" w:type="dxa"/>
            </w:tcMar>
            <w:vAlign w:val="center"/>
          </w:tcPr>
          <w:p w14:paraId="3FF1D2F8" w14:textId="77777777" w:rsidR="00C203C4" w:rsidRPr="008B64BB" w:rsidRDefault="00C203C4" w:rsidP="001618D1">
            <w:pPr>
              <w:widowControl w:val="0"/>
              <w:spacing w:after="0"/>
              <w:rPr>
                <w:rFonts w:eastAsia="Times New Roman" w:cs="Times New Roman"/>
              </w:rPr>
            </w:pPr>
            <w:r w:rsidRPr="008B64BB">
              <w:rPr>
                <w:rFonts w:eastAsia="Times New Roman" w:cs="Times New Roman"/>
              </w:rPr>
              <w:t>Rodica Bulai</w:t>
            </w:r>
          </w:p>
        </w:tc>
        <w:tc>
          <w:tcPr>
            <w:tcW w:w="3686" w:type="dxa"/>
            <w:tcBorders>
              <w:top w:val="single" w:sz="12" w:space="0" w:color="000000"/>
              <w:left w:val="single" w:sz="6" w:space="0" w:color="000000"/>
              <w:bottom w:val="single" w:sz="6" w:space="0" w:color="000000"/>
            </w:tcBorders>
            <w:shd w:val="clear" w:color="auto" w:fill="FFFFFF"/>
            <w:tcMar>
              <w:top w:w="0" w:type="dxa"/>
              <w:left w:w="40" w:type="dxa"/>
              <w:bottom w:w="0" w:type="dxa"/>
              <w:right w:w="40" w:type="dxa"/>
            </w:tcMar>
            <w:vAlign w:val="center"/>
          </w:tcPr>
          <w:p w14:paraId="3B3738E2" w14:textId="77777777" w:rsidR="00C203C4" w:rsidRPr="008B64BB" w:rsidRDefault="00C203C4" w:rsidP="001618D1">
            <w:pPr>
              <w:pStyle w:val="Default"/>
              <w:widowControl w:val="0"/>
              <w:rPr>
                <w:sz w:val="23"/>
                <w:szCs w:val="23"/>
              </w:rPr>
            </w:pPr>
            <w:r w:rsidRPr="008B64BB">
              <w:rPr>
                <w:i/>
                <w:iCs/>
                <w:sz w:val="23"/>
                <w:szCs w:val="23"/>
              </w:rPr>
              <w:t xml:space="preserve">Standarde tehnologice, Controlul calităţii, Estimarea costului proiectului </w:t>
            </w:r>
          </w:p>
        </w:tc>
        <w:tc>
          <w:tcPr>
            <w:tcW w:w="2268" w:type="dxa"/>
            <w:tcBorders>
              <w:top w:val="single" w:sz="12" w:space="0" w:color="000000"/>
              <w:left w:val="single" w:sz="6" w:space="0" w:color="000000"/>
              <w:bottom w:val="single" w:sz="6" w:space="0" w:color="000000"/>
            </w:tcBorders>
            <w:shd w:val="clear" w:color="auto" w:fill="FFFFFF"/>
            <w:tcMar>
              <w:top w:w="0" w:type="dxa"/>
              <w:left w:w="40" w:type="dxa"/>
              <w:bottom w:w="0" w:type="dxa"/>
              <w:right w:w="40" w:type="dxa"/>
            </w:tcMar>
          </w:tcPr>
          <w:p w14:paraId="508DF6D7" w14:textId="77777777" w:rsidR="00C203C4" w:rsidRPr="008B64BB" w:rsidRDefault="00C203C4" w:rsidP="001618D1">
            <w:pPr>
              <w:widowControl w:val="0"/>
              <w:spacing w:after="0"/>
              <w:rPr>
                <w:rFonts w:eastAsia="Times New Roman" w:cs="Times New Roman"/>
              </w:rPr>
            </w:pPr>
          </w:p>
        </w:tc>
        <w:tc>
          <w:tcPr>
            <w:tcW w:w="2639" w:type="dxa"/>
            <w:tcBorders>
              <w:top w:val="single" w:sz="12" w:space="0" w:color="000000"/>
              <w:left w:val="single" w:sz="6" w:space="0" w:color="000000"/>
              <w:bottom w:val="single" w:sz="6" w:space="0" w:color="000000"/>
              <w:right w:val="single" w:sz="12" w:space="0" w:color="000000"/>
            </w:tcBorders>
            <w:shd w:val="clear" w:color="auto" w:fill="FFFFFF"/>
            <w:tcMar>
              <w:top w:w="0" w:type="dxa"/>
              <w:left w:w="40" w:type="dxa"/>
              <w:bottom w:w="0" w:type="dxa"/>
              <w:right w:w="40" w:type="dxa"/>
            </w:tcMar>
          </w:tcPr>
          <w:p w14:paraId="71436D8B" w14:textId="77777777" w:rsidR="00C203C4" w:rsidRPr="008B64BB" w:rsidRDefault="00C203C4" w:rsidP="001618D1">
            <w:pPr>
              <w:widowControl w:val="0"/>
              <w:spacing w:after="0"/>
              <w:rPr>
                <w:rFonts w:eastAsia="Times New Roman" w:cs="Times New Roman"/>
              </w:rPr>
            </w:pPr>
          </w:p>
        </w:tc>
      </w:tr>
    </w:tbl>
    <w:p w14:paraId="4C215C6C" w14:textId="77777777" w:rsidR="00C203C4" w:rsidRPr="008B64BB" w:rsidRDefault="00C203C4" w:rsidP="001618D1">
      <w:pPr>
        <w:widowControl w:val="0"/>
        <w:tabs>
          <w:tab w:val="left" w:pos="8424"/>
        </w:tabs>
        <w:spacing w:after="0"/>
        <w:rPr>
          <w:rFonts w:eastAsia="Times New Roman" w:cs="Times New Roman"/>
          <w:b/>
          <w:szCs w:val="24"/>
        </w:rPr>
      </w:pPr>
    </w:p>
    <w:p w14:paraId="4EB04FD7" w14:textId="08A730C5" w:rsidR="00C203C4" w:rsidRPr="00D30755" w:rsidRDefault="00C203C4" w:rsidP="00D30755">
      <w:pPr>
        <w:widowControl w:val="0"/>
        <w:spacing w:line="240" w:lineRule="auto"/>
        <w:rPr>
          <w:rFonts w:eastAsia="Times New Roman" w:cs="Times New Roman"/>
          <w:szCs w:val="24"/>
          <w:lang w:eastAsia="ro-RO"/>
        </w:rPr>
      </w:pPr>
      <w:r w:rsidRPr="008B64BB">
        <w:rPr>
          <w:rFonts w:eastAsia="Times New Roman" w:cs="Times New Roman"/>
          <w:b/>
          <w:szCs w:val="24"/>
        </w:rPr>
        <w:t xml:space="preserve">7. Data înmânării caietului de sarcini </w:t>
      </w:r>
      <w:r w:rsidRPr="008B64BB">
        <w:rPr>
          <w:rFonts w:eastAsia="Times New Roman" w:cs="Times New Roman"/>
          <w:szCs w:val="24"/>
          <w:lang w:eastAsia="ro-RO"/>
        </w:rPr>
        <w:t>02.09.2024</w:t>
      </w:r>
    </w:p>
    <w:p w14:paraId="5CF3D966" w14:textId="15C2400A" w:rsidR="00C203C4" w:rsidRPr="008B64BB" w:rsidRDefault="00C203C4" w:rsidP="00D30755">
      <w:pPr>
        <w:widowControl w:val="0"/>
        <w:tabs>
          <w:tab w:val="left" w:pos="8424"/>
        </w:tabs>
        <w:spacing w:after="0" w:line="240" w:lineRule="auto"/>
        <w:rPr>
          <w:rFonts w:eastAsia="Times New Roman" w:cs="Times New Roman"/>
          <w:szCs w:val="24"/>
          <w:u w:val="single"/>
        </w:rPr>
      </w:pPr>
      <w:r w:rsidRPr="008B64BB">
        <w:rPr>
          <w:rFonts w:eastAsia="Times New Roman" w:cs="Times New Roman"/>
          <w:b/>
          <w:szCs w:val="24"/>
        </w:rPr>
        <w:t xml:space="preserve">             Coordonator</w:t>
      </w:r>
      <w:r w:rsidR="00765688" w:rsidRPr="008B64BB">
        <w:rPr>
          <w:rFonts w:eastAsia="Times New Roman" w:cs="Times New Roman"/>
          <w:b/>
          <w:szCs w:val="24"/>
        </w:rPr>
        <w:t xml:space="preserve"> Masiutin Maxim</w:t>
      </w:r>
      <w:r w:rsidRPr="008B64BB">
        <w:rPr>
          <w:rFonts w:eastAsia="Times New Roman" w:cs="Times New Roman"/>
          <w:b/>
          <w:szCs w:val="24"/>
        </w:rPr>
        <w:t xml:space="preserve"> </w:t>
      </w:r>
      <w:r w:rsidRPr="008B64BB">
        <w:rPr>
          <w:rFonts w:eastAsia="Times New Roman" w:cs="Times New Roman"/>
          <w:b/>
          <w:szCs w:val="24"/>
          <w:u w:val="single"/>
        </w:rPr>
        <w:t xml:space="preserve">            ______________________                         </w:t>
      </w:r>
    </w:p>
    <w:p w14:paraId="11E80648" w14:textId="77777777" w:rsidR="00C203C4" w:rsidRPr="008B64BB" w:rsidRDefault="00C203C4" w:rsidP="00D30755">
      <w:pPr>
        <w:widowControl w:val="0"/>
        <w:spacing w:after="0" w:line="240" w:lineRule="auto"/>
        <w:rPr>
          <w:rFonts w:eastAsia="Times New Roman" w:cs="Times New Roman"/>
          <w:szCs w:val="24"/>
        </w:rPr>
      </w:pPr>
      <w:r w:rsidRPr="008B64BB">
        <w:rPr>
          <w:rFonts w:eastAsia="Times New Roman" w:cs="Times New Roman"/>
          <w:i/>
          <w:szCs w:val="24"/>
        </w:rPr>
        <w:t xml:space="preserve">                                                                                </w:t>
      </w:r>
      <w:r w:rsidRPr="008B64BB">
        <w:rPr>
          <w:rFonts w:eastAsia="Times New Roman" w:cs="Times New Roman"/>
          <w:bCs/>
          <w:i/>
          <w:iCs/>
          <w:szCs w:val="24"/>
        </w:rPr>
        <w:t>semnătura</w:t>
      </w:r>
    </w:p>
    <w:p w14:paraId="0D45C509" w14:textId="46DD7313" w:rsidR="00C203C4" w:rsidRPr="008B64BB" w:rsidRDefault="00C203C4" w:rsidP="00D30755">
      <w:pPr>
        <w:widowControl w:val="0"/>
        <w:spacing w:line="240" w:lineRule="auto"/>
        <w:ind w:firstLine="720"/>
        <w:rPr>
          <w:rFonts w:eastAsia="Times New Roman" w:cs="Times New Roman"/>
          <w:b/>
          <w:szCs w:val="24"/>
        </w:rPr>
      </w:pPr>
      <w:r w:rsidRPr="008B64BB">
        <w:rPr>
          <w:rFonts w:eastAsia="Times New Roman" w:cs="Times New Roman"/>
          <w:b/>
          <w:szCs w:val="24"/>
        </w:rPr>
        <w:t xml:space="preserve">Sarcina a fost luată pentru a fi executată de studentul </w:t>
      </w:r>
      <w:r w:rsidR="00765688" w:rsidRPr="008B64BB">
        <w:rPr>
          <w:rFonts w:eastAsia="Times New Roman" w:cs="Times New Roman"/>
          <w:b/>
          <w:szCs w:val="24"/>
        </w:rPr>
        <w:t>Chihai Adrian</w:t>
      </w:r>
    </w:p>
    <w:p w14:paraId="48A4ABAF" w14:textId="77777777" w:rsidR="00C203C4" w:rsidRPr="008B64BB" w:rsidRDefault="00C203C4" w:rsidP="00D30755">
      <w:pPr>
        <w:widowControl w:val="0"/>
        <w:spacing w:after="0" w:line="240" w:lineRule="auto"/>
        <w:ind w:firstLine="720"/>
        <w:rPr>
          <w:rFonts w:eastAsia="Times New Roman" w:cs="Times New Roman"/>
          <w:b/>
          <w:szCs w:val="24"/>
        </w:rPr>
      </w:pPr>
      <w:r w:rsidRPr="008B64BB">
        <w:rPr>
          <w:rFonts w:eastAsia="Times New Roman" w:cs="Times New Roman"/>
          <w:b/>
          <w:szCs w:val="24"/>
        </w:rPr>
        <w:t>_______________________________________________________________________</w:t>
      </w:r>
    </w:p>
    <w:p w14:paraId="15CE7D1E" w14:textId="70634BE9" w:rsidR="00914F05" w:rsidRPr="00D30755" w:rsidRDefault="00C203C4" w:rsidP="00D30755">
      <w:pPr>
        <w:widowControl w:val="0"/>
        <w:spacing w:after="0" w:line="240" w:lineRule="auto"/>
        <w:jc w:val="center"/>
        <w:rPr>
          <w:rFonts w:eastAsia="Times New Roman" w:cs="Times New Roman"/>
          <w:bCs/>
          <w:i/>
          <w:iCs/>
          <w:szCs w:val="24"/>
        </w:rPr>
      </w:pPr>
      <w:r w:rsidRPr="008B64BB">
        <w:rPr>
          <w:rFonts w:eastAsia="Times New Roman" w:cs="Times New Roman"/>
          <w:bCs/>
          <w:i/>
          <w:iCs/>
          <w:szCs w:val="24"/>
        </w:rPr>
        <w:t>semnătura, data</w:t>
      </w:r>
      <w:r w:rsidRPr="008B64BB">
        <w:rPr>
          <w:rFonts w:eastAsia="Times New Roman" w:cs="Times New Roman"/>
          <w:bCs/>
          <w:i/>
          <w:iCs/>
          <w:szCs w:val="24"/>
        </w:rPr>
        <w:cr/>
      </w:r>
    </w:p>
    <w:p w14:paraId="73345A80" w14:textId="6587622E" w:rsidR="00C203C4" w:rsidRPr="008B64BB" w:rsidRDefault="00C203C4" w:rsidP="001618D1">
      <w:pPr>
        <w:widowControl w:val="0"/>
        <w:jc w:val="center"/>
        <w:rPr>
          <w:rFonts w:eastAsia="Times New Roman" w:cs="Times New Roman"/>
          <w:szCs w:val="24"/>
        </w:rPr>
      </w:pPr>
      <w:r w:rsidRPr="008B64BB">
        <w:rPr>
          <w:rFonts w:eastAsia="Times New Roman" w:cs="Times New Roman"/>
          <w:b/>
          <w:szCs w:val="24"/>
        </w:rPr>
        <w:t>PLAN CALENDARISTIC</w:t>
      </w:r>
    </w:p>
    <w:tbl>
      <w:tblPr>
        <w:tblW w:w="9670" w:type="dxa"/>
        <w:tblInd w:w="-55" w:type="dxa"/>
        <w:tblLayout w:type="fixed"/>
        <w:tblLook w:val="0000" w:firstRow="0" w:lastRow="0" w:firstColumn="0" w:lastColumn="0" w:noHBand="0" w:noVBand="0"/>
      </w:tblPr>
      <w:tblGrid>
        <w:gridCol w:w="891"/>
        <w:gridCol w:w="5063"/>
        <w:gridCol w:w="2596"/>
        <w:gridCol w:w="1120"/>
      </w:tblGrid>
      <w:tr w:rsidR="00C203C4" w:rsidRPr="008B64BB" w14:paraId="5A2505FF" w14:textId="77777777" w:rsidTr="005566CA">
        <w:trPr>
          <w:trHeight w:val="727"/>
        </w:trPr>
        <w:tc>
          <w:tcPr>
            <w:tcW w:w="891" w:type="dxa"/>
            <w:tcBorders>
              <w:top w:val="single" w:sz="12" w:space="0" w:color="000000"/>
              <w:left w:val="single" w:sz="12" w:space="0" w:color="000000"/>
              <w:bottom w:val="single" w:sz="12" w:space="0" w:color="000000"/>
            </w:tcBorders>
            <w:shd w:val="clear" w:color="auto" w:fill="FFFFFF"/>
            <w:tcMar>
              <w:top w:w="0" w:type="dxa"/>
              <w:left w:w="40" w:type="dxa"/>
              <w:bottom w:w="0" w:type="dxa"/>
              <w:right w:w="40" w:type="dxa"/>
            </w:tcMar>
            <w:vAlign w:val="center"/>
          </w:tcPr>
          <w:p w14:paraId="3A80CE1F" w14:textId="77777777" w:rsidR="00C203C4" w:rsidRPr="008B64BB" w:rsidRDefault="00C203C4" w:rsidP="001618D1">
            <w:pPr>
              <w:widowControl w:val="0"/>
              <w:spacing w:after="200" w:line="276" w:lineRule="auto"/>
              <w:jc w:val="center"/>
              <w:rPr>
                <w:rFonts w:eastAsia="Times New Roman" w:cs="Times New Roman"/>
                <w:szCs w:val="24"/>
              </w:rPr>
            </w:pPr>
            <w:r w:rsidRPr="008B64BB">
              <w:rPr>
                <w:rFonts w:eastAsia="Times New Roman" w:cs="Times New Roman"/>
                <w:b/>
                <w:szCs w:val="24"/>
              </w:rPr>
              <w:t>No. crt.</w:t>
            </w:r>
          </w:p>
        </w:tc>
        <w:tc>
          <w:tcPr>
            <w:tcW w:w="5063" w:type="dxa"/>
            <w:tcBorders>
              <w:top w:val="single" w:sz="12" w:space="0" w:color="000000"/>
              <w:left w:val="single" w:sz="6" w:space="0" w:color="000000"/>
              <w:bottom w:val="single" w:sz="12" w:space="0" w:color="000000"/>
            </w:tcBorders>
            <w:shd w:val="clear" w:color="auto" w:fill="FFFFFF"/>
            <w:tcMar>
              <w:top w:w="0" w:type="dxa"/>
              <w:left w:w="40" w:type="dxa"/>
              <w:bottom w:w="0" w:type="dxa"/>
              <w:right w:w="40" w:type="dxa"/>
            </w:tcMar>
            <w:vAlign w:val="center"/>
          </w:tcPr>
          <w:p w14:paraId="7A704B35" w14:textId="77777777" w:rsidR="00C203C4" w:rsidRPr="008B64BB" w:rsidRDefault="00C203C4" w:rsidP="001618D1">
            <w:pPr>
              <w:widowControl w:val="0"/>
              <w:spacing w:after="200" w:line="276" w:lineRule="auto"/>
              <w:jc w:val="center"/>
              <w:rPr>
                <w:rFonts w:eastAsia="Times New Roman" w:cs="Times New Roman"/>
                <w:szCs w:val="24"/>
              </w:rPr>
            </w:pPr>
            <w:r w:rsidRPr="008B64BB">
              <w:rPr>
                <w:rFonts w:eastAsia="Times New Roman" w:cs="Times New Roman"/>
                <w:b/>
                <w:szCs w:val="24"/>
              </w:rPr>
              <w:t>Denumirea etapelor de elaborare/proiectare</w:t>
            </w:r>
          </w:p>
        </w:tc>
        <w:tc>
          <w:tcPr>
            <w:tcW w:w="2596" w:type="dxa"/>
            <w:tcBorders>
              <w:top w:val="single" w:sz="12" w:space="0" w:color="000000"/>
              <w:left w:val="single" w:sz="6" w:space="0" w:color="000000"/>
              <w:bottom w:val="single" w:sz="12" w:space="0" w:color="000000"/>
            </w:tcBorders>
            <w:shd w:val="clear" w:color="auto" w:fill="FFFFFF"/>
            <w:tcMar>
              <w:top w:w="0" w:type="dxa"/>
              <w:left w:w="40" w:type="dxa"/>
              <w:bottom w:w="0" w:type="dxa"/>
              <w:right w:w="40" w:type="dxa"/>
            </w:tcMar>
            <w:vAlign w:val="center"/>
          </w:tcPr>
          <w:p w14:paraId="41022930" w14:textId="77777777" w:rsidR="00C203C4" w:rsidRPr="008B64BB" w:rsidRDefault="00C203C4" w:rsidP="001618D1">
            <w:pPr>
              <w:widowControl w:val="0"/>
              <w:spacing w:after="0" w:line="276" w:lineRule="auto"/>
              <w:jc w:val="center"/>
              <w:rPr>
                <w:rFonts w:eastAsia="Times New Roman" w:cs="Times New Roman"/>
                <w:b/>
                <w:szCs w:val="24"/>
              </w:rPr>
            </w:pPr>
            <w:r w:rsidRPr="008B64BB">
              <w:rPr>
                <w:rFonts w:eastAsia="Times New Roman" w:cs="Times New Roman"/>
                <w:b/>
                <w:szCs w:val="24"/>
              </w:rPr>
              <w:t>Termenul de</w:t>
            </w:r>
          </w:p>
          <w:p w14:paraId="0AF2F6E0" w14:textId="77777777" w:rsidR="00C203C4" w:rsidRPr="008B64BB" w:rsidRDefault="00C203C4" w:rsidP="001618D1">
            <w:pPr>
              <w:widowControl w:val="0"/>
              <w:spacing w:after="0" w:line="276" w:lineRule="auto"/>
              <w:jc w:val="center"/>
              <w:rPr>
                <w:rFonts w:eastAsia="Times New Roman" w:cs="Times New Roman"/>
                <w:szCs w:val="24"/>
              </w:rPr>
            </w:pPr>
            <w:r w:rsidRPr="008B64BB">
              <w:rPr>
                <w:rFonts w:eastAsia="Times New Roman" w:cs="Times New Roman"/>
                <w:b/>
                <w:szCs w:val="24"/>
              </w:rPr>
              <w:t>realizare a etapelor</w:t>
            </w:r>
          </w:p>
        </w:tc>
        <w:tc>
          <w:tcPr>
            <w:tcW w:w="1120" w:type="dxa"/>
            <w:tcBorders>
              <w:top w:val="single" w:sz="12" w:space="0" w:color="000000"/>
              <w:left w:val="single" w:sz="6" w:space="0" w:color="000000"/>
              <w:bottom w:val="single" w:sz="12" w:space="0" w:color="000000"/>
              <w:right w:val="single" w:sz="12" w:space="0" w:color="000000"/>
            </w:tcBorders>
            <w:shd w:val="clear" w:color="auto" w:fill="FFFFFF"/>
            <w:tcMar>
              <w:top w:w="0" w:type="dxa"/>
              <w:left w:w="40" w:type="dxa"/>
              <w:bottom w:w="0" w:type="dxa"/>
              <w:right w:w="40" w:type="dxa"/>
            </w:tcMar>
            <w:vAlign w:val="bottom"/>
          </w:tcPr>
          <w:p w14:paraId="25F59A16" w14:textId="77777777" w:rsidR="00C203C4" w:rsidRPr="008B64BB" w:rsidRDefault="00C203C4" w:rsidP="001618D1">
            <w:pPr>
              <w:widowControl w:val="0"/>
              <w:spacing w:after="200" w:line="276" w:lineRule="auto"/>
              <w:jc w:val="center"/>
              <w:rPr>
                <w:rFonts w:eastAsia="Times New Roman" w:cs="Times New Roman"/>
                <w:szCs w:val="24"/>
              </w:rPr>
            </w:pPr>
            <w:r w:rsidRPr="008B64BB">
              <w:rPr>
                <w:rFonts w:eastAsia="Times New Roman" w:cs="Times New Roman"/>
                <w:b/>
                <w:szCs w:val="24"/>
              </w:rPr>
              <w:t>Nota</w:t>
            </w:r>
          </w:p>
        </w:tc>
      </w:tr>
      <w:tr w:rsidR="00C203C4" w:rsidRPr="008B64BB" w14:paraId="07ECFD35" w14:textId="77777777" w:rsidTr="00D30755">
        <w:trPr>
          <w:trHeight w:val="341"/>
        </w:trPr>
        <w:tc>
          <w:tcPr>
            <w:tcW w:w="891" w:type="dxa"/>
            <w:tcBorders>
              <w:top w:val="single" w:sz="12" w:space="0" w:color="000000"/>
              <w:left w:val="single" w:sz="12" w:space="0" w:color="000000"/>
              <w:bottom w:val="single" w:sz="6" w:space="0" w:color="000000"/>
            </w:tcBorders>
            <w:shd w:val="clear" w:color="auto" w:fill="FFFFFF"/>
            <w:tcMar>
              <w:top w:w="0" w:type="dxa"/>
              <w:left w:w="40" w:type="dxa"/>
              <w:bottom w:w="0" w:type="dxa"/>
              <w:right w:w="40" w:type="dxa"/>
            </w:tcMar>
          </w:tcPr>
          <w:p w14:paraId="5963F6D4" w14:textId="77777777" w:rsidR="00C203C4" w:rsidRPr="008B64BB" w:rsidRDefault="00C203C4" w:rsidP="001618D1">
            <w:pPr>
              <w:widowControl w:val="0"/>
              <w:spacing w:after="200" w:line="276" w:lineRule="auto"/>
              <w:jc w:val="center"/>
              <w:rPr>
                <w:rFonts w:eastAsia="Times New Roman" w:cs="Times New Roman"/>
                <w:szCs w:val="24"/>
              </w:rPr>
            </w:pPr>
            <w:r w:rsidRPr="008B64BB">
              <w:rPr>
                <w:rFonts w:eastAsia="Times New Roman" w:cs="Times New Roman"/>
                <w:szCs w:val="24"/>
              </w:rPr>
              <w:t>1.</w:t>
            </w:r>
          </w:p>
        </w:tc>
        <w:tc>
          <w:tcPr>
            <w:tcW w:w="5063" w:type="dxa"/>
            <w:tcBorders>
              <w:top w:val="single" w:sz="12" w:space="0" w:color="000000"/>
              <w:left w:val="single" w:sz="6" w:space="0" w:color="000000"/>
              <w:bottom w:val="single" w:sz="6" w:space="0" w:color="000000"/>
            </w:tcBorders>
            <w:shd w:val="clear" w:color="auto" w:fill="FFFFFF"/>
            <w:tcMar>
              <w:top w:w="0" w:type="dxa"/>
              <w:left w:w="40" w:type="dxa"/>
              <w:bottom w:w="0" w:type="dxa"/>
              <w:right w:w="40" w:type="dxa"/>
            </w:tcMar>
          </w:tcPr>
          <w:p w14:paraId="6B011222" w14:textId="40B89385" w:rsidR="00C203C4" w:rsidRPr="008B64BB" w:rsidRDefault="00B8729C" w:rsidP="001618D1">
            <w:pPr>
              <w:widowControl w:val="0"/>
              <w:tabs>
                <w:tab w:val="left" w:pos="2745"/>
              </w:tabs>
              <w:spacing w:after="200" w:line="276" w:lineRule="auto"/>
              <w:rPr>
                <w:rFonts w:eastAsia="Times New Roman" w:cs="Times New Roman"/>
                <w:szCs w:val="24"/>
              </w:rPr>
            </w:pPr>
            <w:r w:rsidRPr="008B64BB">
              <w:rPr>
                <w:rFonts w:eastAsia="Times New Roman" w:cs="Times New Roman"/>
                <w:szCs w:val="24"/>
              </w:rPr>
              <w:t>Analiza domeniului și cercetarea soluțiilor tehnice</w:t>
            </w:r>
          </w:p>
        </w:tc>
        <w:tc>
          <w:tcPr>
            <w:tcW w:w="2596" w:type="dxa"/>
            <w:tcBorders>
              <w:top w:val="single" w:sz="12" w:space="0" w:color="000000"/>
              <w:left w:val="single" w:sz="6" w:space="0" w:color="000000"/>
              <w:bottom w:val="single" w:sz="6" w:space="0" w:color="000000"/>
            </w:tcBorders>
            <w:shd w:val="clear" w:color="auto" w:fill="FFFFFF"/>
          </w:tcPr>
          <w:p w14:paraId="23218A81" w14:textId="66F03FA1" w:rsidR="00C203C4" w:rsidRPr="008B64BB" w:rsidRDefault="00C203C4" w:rsidP="001618D1">
            <w:pPr>
              <w:widowControl w:val="0"/>
              <w:tabs>
                <w:tab w:val="left" w:pos="236"/>
              </w:tabs>
              <w:spacing w:after="0" w:line="240" w:lineRule="auto"/>
              <w:rPr>
                <w:rFonts w:eastAsia="Times New Roman" w:cs="Times New Roman"/>
                <w:color w:val="FF0000"/>
                <w:szCs w:val="24"/>
              </w:rPr>
            </w:pPr>
            <w:r w:rsidRPr="008B64BB">
              <w:rPr>
                <w:rFonts w:eastAsia="Noto Sans CJK SC Regular" w:cs="FreeSans"/>
                <w:i/>
                <w:szCs w:val="24"/>
              </w:rPr>
              <w:t>02.09.24</w:t>
            </w:r>
            <w:r w:rsidR="00B8729C" w:rsidRPr="008B64BB">
              <w:rPr>
                <w:rFonts w:eastAsia="Noto Sans CJK SC Regular" w:cs="FreeSans"/>
                <w:i/>
                <w:szCs w:val="24"/>
              </w:rPr>
              <w:t xml:space="preserve"> – 26.09.24</w:t>
            </w:r>
          </w:p>
        </w:tc>
        <w:tc>
          <w:tcPr>
            <w:tcW w:w="1120" w:type="dxa"/>
            <w:tcBorders>
              <w:top w:val="single" w:sz="12" w:space="0" w:color="000000"/>
              <w:left w:val="single" w:sz="6" w:space="0" w:color="000000"/>
              <w:bottom w:val="single" w:sz="6" w:space="0" w:color="000000"/>
              <w:right w:val="single" w:sz="12" w:space="0" w:color="000000"/>
            </w:tcBorders>
            <w:shd w:val="clear" w:color="auto" w:fill="FFFFFF"/>
          </w:tcPr>
          <w:p w14:paraId="58CB3CEC" w14:textId="77777777" w:rsidR="00C203C4" w:rsidRPr="008B64BB" w:rsidRDefault="00C203C4" w:rsidP="001618D1">
            <w:pPr>
              <w:widowControl w:val="0"/>
              <w:spacing w:after="200" w:line="276" w:lineRule="auto"/>
              <w:rPr>
                <w:rFonts w:eastAsia="Times New Roman" w:cs="Times New Roman"/>
                <w:szCs w:val="24"/>
              </w:rPr>
            </w:pPr>
            <w:r w:rsidRPr="008B64BB">
              <w:rPr>
                <w:rFonts w:eastAsia="Times New Roman" w:cs="Times New Roman"/>
                <w:szCs w:val="24"/>
              </w:rPr>
              <w:t>10 %</w:t>
            </w:r>
          </w:p>
        </w:tc>
      </w:tr>
      <w:tr w:rsidR="00C203C4" w:rsidRPr="008B64BB" w14:paraId="7960E0EA" w14:textId="77777777" w:rsidTr="005566CA">
        <w:trPr>
          <w:trHeight w:val="468"/>
        </w:trPr>
        <w:tc>
          <w:tcPr>
            <w:tcW w:w="891" w:type="dxa"/>
            <w:tcBorders>
              <w:top w:val="single" w:sz="6" w:space="0" w:color="000000"/>
              <w:left w:val="single" w:sz="12" w:space="0" w:color="000000"/>
              <w:bottom w:val="single" w:sz="6" w:space="0" w:color="000000"/>
            </w:tcBorders>
            <w:shd w:val="clear" w:color="auto" w:fill="FFFFFF"/>
            <w:tcMar>
              <w:top w:w="0" w:type="dxa"/>
              <w:left w:w="40" w:type="dxa"/>
              <w:bottom w:w="0" w:type="dxa"/>
              <w:right w:w="40" w:type="dxa"/>
            </w:tcMar>
          </w:tcPr>
          <w:p w14:paraId="29BA9B12" w14:textId="77777777" w:rsidR="00C203C4" w:rsidRPr="008B64BB" w:rsidRDefault="00C203C4" w:rsidP="001618D1">
            <w:pPr>
              <w:widowControl w:val="0"/>
              <w:spacing w:after="200" w:line="276" w:lineRule="auto"/>
              <w:jc w:val="center"/>
              <w:rPr>
                <w:rFonts w:eastAsia="Times New Roman" w:cs="Times New Roman"/>
                <w:szCs w:val="24"/>
              </w:rPr>
            </w:pPr>
            <w:r w:rsidRPr="008B64BB">
              <w:rPr>
                <w:rFonts w:eastAsia="Times New Roman" w:cs="Times New Roman"/>
                <w:szCs w:val="24"/>
              </w:rPr>
              <w:t>2.</w:t>
            </w:r>
          </w:p>
        </w:tc>
        <w:tc>
          <w:tcPr>
            <w:tcW w:w="5063" w:type="dxa"/>
            <w:tcBorders>
              <w:top w:val="single" w:sz="6" w:space="0" w:color="000000"/>
              <w:left w:val="single" w:sz="6" w:space="0" w:color="000000"/>
              <w:bottom w:val="single" w:sz="6" w:space="0" w:color="000000"/>
            </w:tcBorders>
            <w:shd w:val="clear" w:color="auto" w:fill="FFFFFF"/>
            <w:tcMar>
              <w:top w:w="0" w:type="dxa"/>
              <w:left w:w="40" w:type="dxa"/>
              <w:bottom w:w="0" w:type="dxa"/>
              <w:right w:w="40" w:type="dxa"/>
            </w:tcMar>
          </w:tcPr>
          <w:p w14:paraId="76DBB995" w14:textId="7C9AA18A" w:rsidR="00C203C4" w:rsidRPr="008B64BB" w:rsidRDefault="00B8729C" w:rsidP="001618D1">
            <w:pPr>
              <w:widowControl w:val="0"/>
              <w:tabs>
                <w:tab w:val="left" w:pos="2745"/>
              </w:tabs>
              <w:spacing w:after="200" w:line="276" w:lineRule="auto"/>
              <w:rPr>
                <w:rFonts w:eastAsia="Times New Roman" w:cs="Times New Roman"/>
                <w:szCs w:val="24"/>
              </w:rPr>
            </w:pPr>
            <w:r w:rsidRPr="008B64BB">
              <w:rPr>
                <w:rFonts w:eastAsia="Times New Roman" w:cs="Times New Roman"/>
                <w:szCs w:val="24"/>
              </w:rPr>
              <w:t>Configurarea mediului de dezvoltare</w:t>
            </w:r>
          </w:p>
        </w:tc>
        <w:tc>
          <w:tcPr>
            <w:tcW w:w="2596" w:type="dxa"/>
            <w:tcBorders>
              <w:top w:val="single" w:sz="6" w:space="0" w:color="000000"/>
              <w:left w:val="single" w:sz="6" w:space="0" w:color="000000"/>
              <w:bottom w:val="single" w:sz="6" w:space="0" w:color="000000"/>
            </w:tcBorders>
            <w:shd w:val="clear" w:color="auto" w:fill="FFFFFF"/>
          </w:tcPr>
          <w:p w14:paraId="666B843C" w14:textId="21D72A39" w:rsidR="00C203C4" w:rsidRPr="008B64BB" w:rsidRDefault="00B8729C" w:rsidP="001618D1">
            <w:pPr>
              <w:widowControl w:val="0"/>
              <w:tabs>
                <w:tab w:val="left" w:pos="236"/>
              </w:tabs>
              <w:spacing w:after="0" w:line="240" w:lineRule="auto"/>
              <w:rPr>
                <w:rFonts w:eastAsia="Times New Roman" w:cs="Times New Roman"/>
                <w:color w:val="FF0000"/>
                <w:szCs w:val="24"/>
              </w:rPr>
            </w:pPr>
            <w:r w:rsidRPr="008B64BB">
              <w:rPr>
                <w:rFonts w:eastAsia="Noto Sans CJK SC Regular" w:cs="FreeSans"/>
                <w:i/>
                <w:szCs w:val="24"/>
              </w:rPr>
              <w:t>30.09.24 – 04.10.24</w:t>
            </w:r>
          </w:p>
        </w:tc>
        <w:tc>
          <w:tcPr>
            <w:tcW w:w="1120" w:type="dxa"/>
            <w:tcBorders>
              <w:top w:val="single" w:sz="6" w:space="0" w:color="000000"/>
              <w:left w:val="single" w:sz="6" w:space="0" w:color="000000"/>
              <w:bottom w:val="single" w:sz="6" w:space="0" w:color="000000"/>
              <w:right w:val="single" w:sz="12" w:space="0" w:color="000000"/>
            </w:tcBorders>
            <w:shd w:val="clear" w:color="auto" w:fill="FFFFFF"/>
          </w:tcPr>
          <w:p w14:paraId="45BCDC6B" w14:textId="567B8DE5" w:rsidR="00C203C4" w:rsidRPr="008B64BB" w:rsidRDefault="00C203C4" w:rsidP="001618D1">
            <w:pPr>
              <w:widowControl w:val="0"/>
              <w:spacing w:after="200" w:line="276" w:lineRule="auto"/>
              <w:rPr>
                <w:rFonts w:eastAsia="Times New Roman" w:cs="Times New Roman"/>
                <w:szCs w:val="24"/>
              </w:rPr>
            </w:pPr>
            <w:r w:rsidRPr="008B64BB">
              <w:rPr>
                <w:rFonts w:eastAsia="Times New Roman" w:cs="Times New Roman"/>
                <w:szCs w:val="24"/>
              </w:rPr>
              <w:t>5 %</w:t>
            </w:r>
          </w:p>
        </w:tc>
      </w:tr>
      <w:tr w:rsidR="00C203C4" w:rsidRPr="008B64BB" w14:paraId="45DACDF7" w14:textId="77777777" w:rsidTr="005566CA">
        <w:trPr>
          <w:trHeight w:val="450"/>
        </w:trPr>
        <w:tc>
          <w:tcPr>
            <w:tcW w:w="891" w:type="dxa"/>
            <w:tcBorders>
              <w:top w:val="single" w:sz="6" w:space="0" w:color="000000"/>
              <w:left w:val="single" w:sz="12" w:space="0" w:color="000000"/>
              <w:bottom w:val="single" w:sz="6" w:space="0" w:color="000000"/>
            </w:tcBorders>
            <w:shd w:val="clear" w:color="auto" w:fill="FFFFFF"/>
            <w:tcMar>
              <w:top w:w="0" w:type="dxa"/>
              <w:left w:w="40" w:type="dxa"/>
              <w:bottom w:w="0" w:type="dxa"/>
              <w:right w:w="40" w:type="dxa"/>
            </w:tcMar>
          </w:tcPr>
          <w:p w14:paraId="14A16E5E" w14:textId="77777777" w:rsidR="00C203C4" w:rsidRPr="008B64BB" w:rsidRDefault="00C203C4" w:rsidP="001618D1">
            <w:pPr>
              <w:widowControl w:val="0"/>
              <w:spacing w:after="200" w:line="276" w:lineRule="auto"/>
              <w:jc w:val="center"/>
              <w:rPr>
                <w:rFonts w:eastAsia="Times New Roman" w:cs="Times New Roman"/>
                <w:szCs w:val="24"/>
              </w:rPr>
            </w:pPr>
            <w:r w:rsidRPr="008B64BB">
              <w:rPr>
                <w:rFonts w:eastAsia="Times New Roman" w:cs="Times New Roman"/>
                <w:szCs w:val="24"/>
              </w:rPr>
              <w:t>3.</w:t>
            </w:r>
          </w:p>
        </w:tc>
        <w:tc>
          <w:tcPr>
            <w:tcW w:w="5063" w:type="dxa"/>
            <w:tcBorders>
              <w:top w:val="single" w:sz="6" w:space="0" w:color="000000"/>
              <w:left w:val="single" w:sz="6" w:space="0" w:color="000000"/>
              <w:bottom w:val="single" w:sz="6" w:space="0" w:color="000000"/>
            </w:tcBorders>
            <w:shd w:val="clear" w:color="auto" w:fill="FFFFFF"/>
            <w:tcMar>
              <w:top w:w="0" w:type="dxa"/>
              <w:left w:w="40" w:type="dxa"/>
              <w:bottom w:w="0" w:type="dxa"/>
              <w:right w:w="40" w:type="dxa"/>
            </w:tcMar>
          </w:tcPr>
          <w:p w14:paraId="1013BB48" w14:textId="55687870" w:rsidR="00C203C4" w:rsidRPr="008B64BB" w:rsidRDefault="009C7AED" w:rsidP="001618D1">
            <w:pPr>
              <w:widowControl w:val="0"/>
              <w:spacing w:after="200" w:line="276" w:lineRule="auto"/>
              <w:rPr>
                <w:rFonts w:eastAsia="Times New Roman" w:cs="Times New Roman"/>
                <w:szCs w:val="24"/>
              </w:rPr>
            </w:pPr>
            <w:r w:rsidRPr="008B64BB">
              <w:rPr>
                <w:rFonts w:eastAsia="Times New Roman" w:cs="Times New Roman"/>
                <w:szCs w:val="24"/>
              </w:rPr>
              <w:t>Proiectarea arhitecturii</w:t>
            </w:r>
            <w:r w:rsidR="00C203C4" w:rsidRPr="008B64BB">
              <w:rPr>
                <w:rFonts w:eastAsia="Times New Roman" w:cs="Times New Roman"/>
                <w:szCs w:val="24"/>
              </w:rPr>
              <w:t xml:space="preserve"> </w:t>
            </w:r>
            <w:r w:rsidRPr="008B64BB">
              <w:rPr>
                <w:rFonts w:eastAsia="Times New Roman" w:cs="Times New Roman"/>
                <w:szCs w:val="24"/>
              </w:rPr>
              <w:t>și structurii aplicației</w:t>
            </w:r>
          </w:p>
        </w:tc>
        <w:tc>
          <w:tcPr>
            <w:tcW w:w="2596" w:type="dxa"/>
            <w:tcBorders>
              <w:top w:val="single" w:sz="6" w:space="0" w:color="000000"/>
              <w:left w:val="single" w:sz="6" w:space="0" w:color="000000"/>
              <w:bottom w:val="single" w:sz="6" w:space="0" w:color="000000"/>
            </w:tcBorders>
            <w:shd w:val="clear" w:color="auto" w:fill="FFFFFF"/>
          </w:tcPr>
          <w:p w14:paraId="6004764C" w14:textId="06778147" w:rsidR="00C203C4" w:rsidRPr="008B64BB" w:rsidRDefault="009C7AED" w:rsidP="001618D1">
            <w:pPr>
              <w:widowControl w:val="0"/>
              <w:tabs>
                <w:tab w:val="left" w:pos="236"/>
              </w:tabs>
              <w:spacing w:after="0" w:line="240" w:lineRule="auto"/>
              <w:rPr>
                <w:rFonts w:eastAsia="Times New Roman" w:cs="Times New Roman"/>
                <w:color w:val="FF0000"/>
                <w:szCs w:val="24"/>
              </w:rPr>
            </w:pPr>
            <w:r w:rsidRPr="008B64BB">
              <w:rPr>
                <w:rFonts w:eastAsia="Noto Sans CJK SC Regular" w:cs="FreeSans"/>
                <w:i/>
                <w:szCs w:val="24"/>
              </w:rPr>
              <w:t xml:space="preserve">07.10.24 </w:t>
            </w:r>
            <w:r w:rsidR="00C203C4" w:rsidRPr="008B64BB">
              <w:rPr>
                <w:rFonts w:eastAsia="Noto Sans CJK SC Regular" w:cs="FreeSans"/>
                <w:i/>
                <w:szCs w:val="24"/>
              </w:rPr>
              <w:t xml:space="preserve">– </w:t>
            </w:r>
            <w:r w:rsidRPr="008B64BB">
              <w:rPr>
                <w:rFonts w:eastAsia="Noto Sans CJK SC Regular" w:cs="FreeSans"/>
                <w:i/>
                <w:szCs w:val="24"/>
              </w:rPr>
              <w:t>20</w:t>
            </w:r>
            <w:r w:rsidR="00C203C4" w:rsidRPr="008B64BB">
              <w:rPr>
                <w:rFonts w:eastAsia="Noto Sans CJK SC Regular" w:cs="FreeSans"/>
                <w:i/>
                <w:szCs w:val="24"/>
              </w:rPr>
              <w:t>.1</w:t>
            </w:r>
            <w:r w:rsidRPr="008B64BB">
              <w:rPr>
                <w:rFonts w:eastAsia="Noto Sans CJK SC Regular" w:cs="FreeSans"/>
                <w:i/>
                <w:szCs w:val="24"/>
              </w:rPr>
              <w:t>0</w:t>
            </w:r>
            <w:r w:rsidR="00C203C4" w:rsidRPr="008B64BB">
              <w:rPr>
                <w:rFonts w:eastAsia="Noto Sans CJK SC Regular" w:cs="FreeSans"/>
                <w:i/>
                <w:szCs w:val="24"/>
              </w:rPr>
              <w:t>.2</w:t>
            </w:r>
            <w:r w:rsidRPr="008B64BB">
              <w:rPr>
                <w:rFonts w:eastAsia="Noto Sans CJK SC Regular" w:cs="FreeSans"/>
                <w:i/>
                <w:szCs w:val="24"/>
              </w:rPr>
              <w:t>4</w:t>
            </w:r>
          </w:p>
        </w:tc>
        <w:tc>
          <w:tcPr>
            <w:tcW w:w="1120" w:type="dxa"/>
            <w:tcBorders>
              <w:top w:val="single" w:sz="6" w:space="0" w:color="000000"/>
              <w:left w:val="single" w:sz="6" w:space="0" w:color="000000"/>
              <w:bottom w:val="single" w:sz="6" w:space="0" w:color="000000"/>
              <w:right w:val="single" w:sz="12" w:space="0" w:color="000000"/>
            </w:tcBorders>
            <w:shd w:val="clear" w:color="auto" w:fill="FFFFFF"/>
          </w:tcPr>
          <w:p w14:paraId="263B23D8" w14:textId="77777777" w:rsidR="00C203C4" w:rsidRPr="008B64BB" w:rsidRDefault="00C203C4" w:rsidP="001618D1">
            <w:pPr>
              <w:widowControl w:val="0"/>
              <w:spacing w:after="200" w:line="276" w:lineRule="auto"/>
              <w:rPr>
                <w:rFonts w:eastAsia="Times New Roman" w:cs="Times New Roman"/>
                <w:szCs w:val="24"/>
              </w:rPr>
            </w:pPr>
            <w:r w:rsidRPr="008B64BB">
              <w:rPr>
                <w:rFonts w:eastAsia="Times New Roman" w:cs="Times New Roman"/>
                <w:szCs w:val="24"/>
              </w:rPr>
              <w:t>15 %</w:t>
            </w:r>
          </w:p>
        </w:tc>
      </w:tr>
      <w:tr w:rsidR="00C203C4" w:rsidRPr="008B64BB" w14:paraId="2DB937ED" w14:textId="77777777" w:rsidTr="005566CA">
        <w:trPr>
          <w:trHeight w:val="450"/>
        </w:trPr>
        <w:tc>
          <w:tcPr>
            <w:tcW w:w="891" w:type="dxa"/>
            <w:tcBorders>
              <w:top w:val="single" w:sz="6" w:space="0" w:color="000000"/>
              <w:left w:val="single" w:sz="12" w:space="0" w:color="000000"/>
              <w:bottom w:val="single" w:sz="6" w:space="0" w:color="000000"/>
            </w:tcBorders>
            <w:shd w:val="clear" w:color="auto" w:fill="FFFFFF"/>
            <w:tcMar>
              <w:top w:w="0" w:type="dxa"/>
              <w:left w:w="40" w:type="dxa"/>
              <w:bottom w:w="0" w:type="dxa"/>
              <w:right w:w="40" w:type="dxa"/>
            </w:tcMar>
          </w:tcPr>
          <w:p w14:paraId="761C54EB" w14:textId="77777777" w:rsidR="00C203C4" w:rsidRPr="008B64BB" w:rsidRDefault="00C203C4" w:rsidP="001618D1">
            <w:pPr>
              <w:widowControl w:val="0"/>
              <w:spacing w:after="200" w:line="276" w:lineRule="auto"/>
              <w:jc w:val="center"/>
              <w:rPr>
                <w:rFonts w:eastAsia="Times New Roman" w:cs="Times New Roman"/>
                <w:szCs w:val="24"/>
              </w:rPr>
            </w:pPr>
            <w:r w:rsidRPr="008B64BB">
              <w:rPr>
                <w:rFonts w:eastAsia="Times New Roman" w:cs="Times New Roman"/>
                <w:szCs w:val="24"/>
              </w:rPr>
              <w:t>4.</w:t>
            </w:r>
          </w:p>
        </w:tc>
        <w:tc>
          <w:tcPr>
            <w:tcW w:w="5063" w:type="dxa"/>
            <w:tcBorders>
              <w:top w:val="single" w:sz="6" w:space="0" w:color="000000"/>
              <w:left w:val="single" w:sz="6" w:space="0" w:color="000000"/>
              <w:bottom w:val="single" w:sz="6" w:space="0" w:color="000000"/>
            </w:tcBorders>
            <w:shd w:val="clear" w:color="auto" w:fill="FFFFFF"/>
            <w:tcMar>
              <w:top w:w="0" w:type="dxa"/>
              <w:left w:w="40" w:type="dxa"/>
              <w:bottom w:w="0" w:type="dxa"/>
              <w:right w:w="40" w:type="dxa"/>
            </w:tcMar>
          </w:tcPr>
          <w:p w14:paraId="37F2B38F" w14:textId="77777777" w:rsidR="00C203C4" w:rsidRPr="008B64BB" w:rsidRDefault="00C203C4" w:rsidP="001618D1">
            <w:pPr>
              <w:widowControl w:val="0"/>
              <w:tabs>
                <w:tab w:val="left" w:pos="2552"/>
                <w:tab w:val="left" w:pos="9072"/>
              </w:tabs>
              <w:spacing w:after="200" w:line="240" w:lineRule="auto"/>
              <w:rPr>
                <w:rFonts w:eastAsia="Times New Roman" w:cs="Times New Roman"/>
                <w:szCs w:val="24"/>
              </w:rPr>
            </w:pPr>
            <w:r w:rsidRPr="008B64BB">
              <w:rPr>
                <w:rFonts w:eastAsia="Times New Roman" w:cs="Times New Roman"/>
                <w:szCs w:val="24"/>
              </w:rPr>
              <w:t>Dezvoltarea aplicației</w:t>
            </w:r>
          </w:p>
        </w:tc>
        <w:tc>
          <w:tcPr>
            <w:tcW w:w="2596" w:type="dxa"/>
            <w:tcBorders>
              <w:top w:val="single" w:sz="6" w:space="0" w:color="000000"/>
              <w:left w:val="single" w:sz="6" w:space="0" w:color="000000"/>
              <w:bottom w:val="single" w:sz="6" w:space="0" w:color="000000"/>
            </w:tcBorders>
            <w:shd w:val="clear" w:color="auto" w:fill="FFFFFF"/>
          </w:tcPr>
          <w:p w14:paraId="74DF35E9" w14:textId="30D4BED5" w:rsidR="00C203C4" w:rsidRPr="008B64BB" w:rsidRDefault="009C7AED" w:rsidP="001618D1">
            <w:pPr>
              <w:widowControl w:val="0"/>
              <w:tabs>
                <w:tab w:val="left" w:pos="236"/>
              </w:tabs>
              <w:spacing w:after="0" w:line="240" w:lineRule="auto"/>
              <w:rPr>
                <w:rFonts w:eastAsia="Times New Roman" w:cs="Times New Roman"/>
                <w:szCs w:val="24"/>
              </w:rPr>
            </w:pPr>
            <w:r w:rsidRPr="008B64BB">
              <w:rPr>
                <w:rFonts w:eastAsia="Noto Sans CJK SC Regular" w:cs="FreeSans"/>
                <w:i/>
                <w:szCs w:val="24"/>
              </w:rPr>
              <w:t>23</w:t>
            </w:r>
            <w:r w:rsidR="00C203C4" w:rsidRPr="008B64BB">
              <w:rPr>
                <w:rFonts w:eastAsia="Noto Sans CJK SC Regular" w:cs="FreeSans"/>
                <w:i/>
                <w:szCs w:val="24"/>
              </w:rPr>
              <w:t>.1</w:t>
            </w:r>
            <w:r w:rsidRPr="008B64BB">
              <w:rPr>
                <w:rFonts w:eastAsia="Noto Sans CJK SC Regular" w:cs="FreeSans"/>
                <w:i/>
                <w:szCs w:val="24"/>
              </w:rPr>
              <w:t>0</w:t>
            </w:r>
            <w:r w:rsidR="00C203C4" w:rsidRPr="008B64BB">
              <w:rPr>
                <w:rFonts w:eastAsia="Noto Sans CJK SC Regular" w:cs="FreeSans"/>
                <w:i/>
                <w:szCs w:val="24"/>
              </w:rPr>
              <w:t>.24 – 15.0</w:t>
            </w:r>
            <w:r w:rsidRPr="008B64BB">
              <w:rPr>
                <w:rFonts w:eastAsia="Noto Sans CJK SC Regular" w:cs="FreeSans"/>
                <w:i/>
                <w:szCs w:val="24"/>
              </w:rPr>
              <w:t>2</w:t>
            </w:r>
            <w:r w:rsidR="00C203C4" w:rsidRPr="008B64BB">
              <w:rPr>
                <w:rFonts w:eastAsia="Noto Sans CJK SC Regular" w:cs="FreeSans"/>
                <w:i/>
                <w:szCs w:val="24"/>
              </w:rPr>
              <w:t>.2</w:t>
            </w:r>
            <w:r w:rsidRPr="008B64BB">
              <w:rPr>
                <w:rFonts w:eastAsia="Noto Sans CJK SC Regular" w:cs="FreeSans"/>
                <w:i/>
                <w:szCs w:val="24"/>
              </w:rPr>
              <w:t>5</w:t>
            </w:r>
          </w:p>
        </w:tc>
        <w:tc>
          <w:tcPr>
            <w:tcW w:w="1120" w:type="dxa"/>
            <w:tcBorders>
              <w:top w:val="single" w:sz="6" w:space="0" w:color="000000"/>
              <w:left w:val="single" w:sz="6" w:space="0" w:color="000000"/>
              <w:bottom w:val="single" w:sz="6" w:space="0" w:color="000000"/>
              <w:right w:val="single" w:sz="12" w:space="0" w:color="000000"/>
            </w:tcBorders>
            <w:shd w:val="clear" w:color="auto" w:fill="FFFFFF"/>
          </w:tcPr>
          <w:p w14:paraId="322417FE" w14:textId="3287853F" w:rsidR="00C203C4" w:rsidRPr="008B64BB" w:rsidRDefault="00C203C4" w:rsidP="001618D1">
            <w:pPr>
              <w:widowControl w:val="0"/>
              <w:spacing w:after="200" w:line="276" w:lineRule="auto"/>
              <w:rPr>
                <w:rFonts w:eastAsia="Times New Roman" w:cs="Times New Roman"/>
                <w:szCs w:val="24"/>
              </w:rPr>
            </w:pPr>
            <w:r w:rsidRPr="008B64BB">
              <w:rPr>
                <w:rFonts w:eastAsia="Times New Roman" w:cs="Times New Roman"/>
                <w:szCs w:val="24"/>
              </w:rPr>
              <w:t>3</w:t>
            </w:r>
            <w:r w:rsidR="009C7AED" w:rsidRPr="008B64BB">
              <w:rPr>
                <w:rFonts w:eastAsia="Times New Roman" w:cs="Times New Roman"/>
                <w:szCs w:val="24"/>
              </w:rPr>
              <w:t>5</w:t>
            </w:r>
            <w:r w:rsidRPr="008B64BB">
              <w:rPr>
                <w:rFonts w:eastAsia="Times New Roman" w:cs="Times New Roman"/>
                <w:szCs w:val="24"/>
              </w:rPr>
              <w:t> %</w:t>
            </w:r>
          </w:p>
        </w:tc>
      </w:tr>
      <w:tr w:rsidR="00C203C4" w:rsidRPr="008B64BB" w14:paraId="510A3D51" w14:textId="77777777" w:rsidTr="005566CA">
        <w:trPr>
          <w:trHeight w:val="453"/>
        </w:trPr>
        <w:tc>
          <w:tcPr>
            <w:tcW w:w="891" w:type="dxa"/>
            <w:tcBorders>
              <w:top w:val="single" w:sz="6" w:space="0" w:color="000000"/>
              <w:left w:val="single" w:sz="12" w:space="0" w:color="000000"/>
              <w:bottom w:val="single" w:sz="6" w:space="0" w:color="000000"/>
            </w:tcBorders>
            <w:shd w:val="clear" w:color="auto" w:fill="FFFFFF"/>
            <w:tcMar>
              <w:top w:w="0" w:type="dxa"/>
              <w:left w:w="40" w:type="dxa"/>
              <w:bottom w:w="0" w:type="dxa"/>
              <w:right w:w="40" w:type="dxa"/>
            </w:tcMar>
          </w:tcPr>
          <w:p w14:paraId="35A351F8" w14:textId="77777777" w:rsidR="00C203C4" w:rsidRPr="008B64BB" w:rsidRDefault="00C203C4" w:rsidP="001618D1">
            <w:pPr>
              <w:widowControl w:val="0"/>
              <w:spacing w:after="200" w:line="276" w:lineRule="auto"/>
              <w:jc w:val="center"/>
              <w:rPr>
                <w:rFonts w:eastAsia="Times New Roman" w:cs="Times New Roman"/>
                <w:szCs w:val="24"/>
              </w:rPr>
            </w:pPr>
            <w:r w:rsidRPr="008B64BB">
              <w:rPr>
                <w:rFonts w:eastAsia="Times New Roman" w:cs="Times New Roman"/>
                <w:szCs w:val="24"/>
              </w:rPr>
              <w:t>5.</w:t>
            </w:r>
          </w:p>
        </w:tc>
        <w:tc>
          <w:tcPr>
            <w:tcW w:w="5063" w:type="dxa"/>
            <w:tcBorders>
              <w:top w:val="single" w:sz="6" w:space="0" w:color="000000"/>
              <w:left w:val="single" w:sz="6" w:space="0" w:color="000000"/>
              <w:bottom w:val="single" w:sz="6" w:space="0" w:color="000000"/>
            </w:tcBorders>
            <w:shd w:val="clear" w:color="auto" w:fill="FFFFFF"/>
            <w:tcMar>
              <w:top w:w="0" w:type="dxa"/>
              <w:left w:w="40" w:type="dxa"/>
              <w:bottom w:w="0" w:type="dxa"/>
              <w:right w:w="40" w:type="dxa"/>
            </w:tcMar>
          </w:tcPr>
          <w:p w14:paraId="558C6CE3" w14:textId="72DBD37F" w:rsidR="00C203C4" w:rsidRPr="008B64BB" w:rsidRDefault="009C7AED" w:rsidP="001618D1">
            <w:pPr>
              <w:widowControl w:val="0"/>
              <w:spacing w:after="200" w:line="276" w:lineRule="auto"/>
              <w:rPr>
                <w:rFonts w:eastAsia="Times New Roman" w:cs="Times New Roman"/>
                <w:szCs w:val="24"/>
              </w:rPr>
            </w:pPr>
            <w:r w:rsidRPr="008B64BB">
              <w:rPr>
                <w:rFonts w:eastAsia="Times New Roman" w:cs="Times New Roman"/>
                <w:szCs w:val="24"/>
              </w:rPr>
              <w:t>D</w:t>
            </w:r>
            <w:r w:rsidR="00C203C4" w:rsidRPr="008B64BB">
              <w:rPr>
                <w:rFonts w:eastAsia="Times New Roman" w:cs="Times New Roman"/>
                <w:szCs w:val="24"/>
              </w:rPr>
              <w:t>escri</w:t>
            </w:r>
            <w:r w:rsidRPr="008B64BB">
              <w:rPr>
                <w:rFonts w:eastAsia="Times New Roman" w:cs="Times New Roman"/>
                <w:szCs w:val="24"/>
              </w:rPr>
              <w:t>erea</w:t>
            </w:r>
            <w:r w:rsidR="00C203C4" w:rsidRPr="008B64BB">
              <w:rPr>
                <w:rFonts w:eastAsia="Times New Roman" w:cs="Times New Roman"/>
                <w:szCs w:val="24"/>
              </w:rPr>
              <w:t xml:space="preserve"> aplicației</w:t>
            </w:r>
          </w:p>
        </w:tc>
        <w:tc>
          <w:tcPr>
            <w:tcW w:w="2596" w:type="dxa"/>
            <w:tcBorders>
              <w:top w:val="single" w:sz="6" w:space="0" w:color="000000"/>
              <w:left w:val="single" w:sz="6" w:space="0" w:color="000000"/>
              <w:bottom w:val="single" w:sz="6" w:space="0" w:color="000000"/>
            </w:tcBorders>
            <w:shd w:val="clear" w:color="auto" w:fill="FFFFFF"/>
          </w:tcPr>
          <w:p w14:paraId="073A197C" w14:textId="5868F694" w:rsidR="00C203C4" w:rsidRPr="008B64BB" w:rsidRDefault="009C7AED" w:rsidP="001618D1">
            <w:pPr>
              <w:widowControl w:val="0"/>
              <w:tabs>
                <w:tab w:val="left" w:pos="236"/>
              </w:tabs>
              <w:spacing w:after="0" w:line="240" w:lineRule="auto"/>
              <w:rPr>
                <w:rFonts w:eastAsia="Times New Roman" w:cs="Times New Roman"/>
                <w:szCs w:val="24"/>
              </w:rPr>
            </w:pPr>
            <w:r w:rsidRPr="008B64BB">
              <w:rPr>
                <w:rFonts w:eastAsia="Noto Sans CJK SC Regular" w:cs="FreeSans"/>
                <w:i/>
                <w:szCs w:val="24"/>
              </w:rPr>
              <w:t>18</w:t>
            </w:r>
            <w:r w:rsidR="00C203C4" w:rsidRPr="008B64BB">
              <w:rPr>
                <w:rFonts w:eastAsia="Noto Sans CJK SC Regular" w:cs="FreeSans"/>
                <w:i/>
                <w:szCs w:val="24"/>
              </w:rPr>
              <w:t>.0</w:t>
            </w:r>
            <w:r w:rsidRPr="008B64BB">
              <w:rPr>
                <w:rFonts w:eastAsia="Noto Sans CJK SC Regular" w:cs="FreeSans"/>
                <w:i/>
                <w:szCs w:val="24"/>
              </w:rPr>
              <w:t>2</w:t>
            </w:r>
            <w:r w:rsidR="00C203C4" w:rsidRPr="008B64BB">
              <w:rPr>
                <w:rFonts w:eastAsia="Noto Sans CJK SC Regular" w:cs="FreeSans"/>
                <w:i/>
                <w:szCs w:val="24"/>
              </w:rPr>
              <w:t>.2</w:t>
            </w:r>
            <w:r w:rsidRPr="008B64BB">
              <w:rPr>
                <w:rFonts w:eastAsia="Noto Sans CJK SC Regular" w:cs="FreeSans"/>
                <w:i/>
                <w:szCs w:val="24"/>
              </w:rPr>
              <w:t>5</w:t>
            </w:r>
            <w:r w:rsidR="00C203C4" w:rsidRPr="008B64BB">
              <w:rPr>
                <w:rFonts w:eastAsia="Noto Sans CJK SC Regular" w:cs="FreeSans"/>
                <w:i/>
                <w:szCs w:val="24"/>
              </w:rPr>
              <w:t xml:space="preserve"> – 31.0</w:t>
            </w:r>
            <w:r w:rsidRPr="008B64BB">
              <w:rPr>
                <w:rFonts w:eastAsia="Noto Sans CJK SC Regular" w:cs="FreeSans"/>
                <w:i/>
                <w:szCs w:val="24"/>
              </w:rPr>
              <w:t>3</w:t>
            </w:r>
            <w:r w:rsidR="00C203C4" w:rsidRPr="008B64BB">
              <w:rPr>
                <w:rFonts w:eastAsia="Noto Sans CJK SC Regular" w:cs="FreeSans"/>
                <w:i/>
                <w:szCs w:val="24"/>
              </w:rPr>
              <w:t>.2</w:t>
            </w:r>
            <w:r w:rsidRPr="008B64BB">
              <w:rPr>
                <w:rFonts w:eastAsia="Noto Sans CJK SC Regular" w:cs="FreeSans"/>
                <w:i/>
                <w:szCs w:val="24"/>
              </w:rPr>
              <w:t>5</w:t>
            </w:r>
          </w:p>
        </w:tc>
        <w:tc>
          <w:tcPr>
            <w:tcW w:w="1120" w:type="dxa"/>
            <w:tcBorders>
              <w:top w:val="single" w:sz="6" w:space="0" w:color="000000"/>
              <w:left w:val="single" w:sz="6" w:space="0" w:color="000000"/>
              <w:bottom w:val="single" w:sz="6" w:space="0" w:color="000000"/>
              <w:right w:val="single" w:sz="12" w:space="0" w:color="000000"/>
            </w:tcBorders>
            <w:shd w:val="clear" w:color="auto" w:fill="FFFFFF"/>
          </w:tcPr>
          <w:p w14:paraId="5AF0556E" w14:textId="187214B8" w:rsidR="00C203C4" w:rsidRPr="008B64BB" w:rsidRDefault="00C203C4" w:rsidP="001618D1">
            <w:pPr>
              <w:widowControl w:val="0"/>
              <w:spacing w:after="200" w:line="276" w:lineRule="auto"/>
              <w:rPr>
                <w:rFonts w:eastAsia="Times New Roman" w:cs="Times New Roman"/>
                <w:szCs w:val="24"/>
              </w:rPr>
            </w:pPr>
            <w:r w:rsidRPr="008B64BB">
              <w:rPr>
                <w:rFonts w:eastAsia="Times New Roman" w:cs="Times New Roman"/>
                <w:szCs w:val="24"/>
              </w:rPr>
              <w:t>1</w:t>
            </w:r>
            <w:r w:rsidR="00D76F28">
              <w:rPr>
                <w:rFonts w:eastAsia="Times New Roman" w:cs="Times New Roman"/>
                <w:szCs w:val="24"/>
              </w:rPr>
              <w:t>5</w:t>
            </w:r>
            <w:r w:rsidRPr="008B64BB">
              <w:rPr>
                <w:rFonts w:eastAsia="Times New Roman" w:cs="Times New Roman"/>
                <w:szCs w:val="24"/>
              </w:rPr>
              <w:t> %</w:t>
            </w:r>
          </w:p>
        </w:tc>
      </w:tr>
      <w:tr w:rsidR="00C203C4" w:rsidRPr="008B64BB" w14:paraId="4B25F9A6" w14:textId="77777777" w:rsidTr="005566CA">
        <w:trPr>
          <w:trHeight w:val="450"/>
        </w:trPr>
        <w:tc>
          <w:tcPr>
            <w:tcW w:w="891" w:type="dxa"/>
            <w:tcBorders>
              <w:top w:val="single" w:sz="6" w:space="0" w:color="000000"/>
              <w:left w:val="single" w:sz="12" w:space="0" w:color="000000"/>
              <w:bottom w:val="single" w:sz="6" w:space="0" w:color="000000"/>
            </w:tcBorders>
            <w:shd w:val="clear" w:color="auto" w:fill="FFFFFF"/>
            <w:tcMar>
              <w:top w:w="0" w:type="dxa"/>
              <w:left w:w="40" w:type="dxa"/>
              <w:bottom w:w="0" w:type="dxa"/>
              <w:right w:w="40" w:type="dxa"/>
            </w:tcMar>
          </w:tcPr>
          <w:p w14:paraId="10DF3CE5" w14:textId="77777777" w:rsidR="00C203C4" w:rsidRPr="008B64BB" w:rsidRDefault="00C203C4" w:rsidP="001618D1">
            <w:pPr>
              <w:widowControl w:val="0"/>
              <w:spacing w:after="200" w:line="276" w:lineRule="auto"/>
              <w:jc w:val="center"/>
              <w:rPr>
                <w:rFonts w:eastAsia="Times New Roman" w:cs="Times New Roman"/>
                <w:szCs w:val="24"/>
              </w:rPr>
            </w:pPr>
            <w:r w:rsidRPr="008B64BB">
              <w:rPr>
                <w:rFonts w:eastAsia="Times New Roman" w:cs="Times New Roman"/>
                <w:szCs w:val="24"/>
              </w:rPr>
              <w:t>6.</w:t>
            </w:r>
          </w:p>
        </w:tc>
        <w:tc>
          <w:tcPr>
            <w:tcW w:w="5063" w:type="dxa"/>
            <w:tcBorders>
              <w:top w:val="single" w:sz="6" w:space="0" w:color="000000"/>
              <w:left w:val="single" w:sz="6" w:space="0" w:color="000000"/>
              <w:bottom w:val="single" w:sz="6" w:space="0" w:color="000000"/>
            </w:tcBorders>
            <w:shd w:val="clear" w:color="auto" w:fill="FFFFFF"/>
            <w:tcMar>
              <w:top w:w="0" w:type="dxa"/>
              <w:left w:w="40" w:type="dxa"/>
              <w:bottom w:w="0" w:type="dxa"/>
              <w:right w:w="40" w:type="dxa"/>
            </w:tcMar>
          </w:tcPr>
          <w:p w14:paraId="5F2FE951" w14:textId="77777777" w:rsidR="00C203C4" w:rsidRPr="008B64BB" w:rsidRDefault="00C203C4" w:rsidP="001618D1">
            <w:pPr>
              <w:widowControl w:val="0"/>
              <w:spacing w:after="200" w:line="276" w:lineRule="auto"/>
              <w:rPr>
                <w:rFonts w:eastAsia="Times New Roman" w:cs="Times New Roman"/>
                <w:szCs w:val="24"/>
              </w:rPr>
            </w:pPr>
            <w:r w:rsidRPr="008B64BB">
              <w:rPr>
                <w:rFonts w:eastAsia="Times New Roman" w:cs="Times New Roman"/>
                <w:szCs w:val="24"/>
              </w:rPr>
              <w:t>Testarea aplicației</w:t>
            </w:r>
          </w:p>
        </w:tc>
        <w:tc>
          <w:tcPr>
            <w:tcW w:w="2596" w:type="dxa"/>
            <w:tcBorders>
              <w:top w:val="single" w:sz="6" w:space="0" w:color="000000"/>
              <w:left w:val="single" w:sz="6" w:space="0" w:color="000000"/>
              <w:bottom w:val="single" w:sz="6" w:space="0" w:color="000000"/>
            </w:tcBorders>
            <w:shd w:val="clear" w:color="auto" w:fill="FFFFFF"/>
          </w:tcPr>
          <w:p w14:paraId="4C16B73F" w14:textId="2A29DF40" w:rsidR="00C203C4" w:rsidRPr="008B64BB" w:rsidRDefault="00C203C4" w:rsidP="001618D1">
            <w:pPr>
              <w:widowControl w:val="0"/>
              <w:tabs>
                <w:tab w:val="left" w:pos="236"/>
              </w:tabs>
              <w:spacing w:after="0" w:line="240" w:lineRule="auto"/>
              <w:rPr>
                <w:rFonts w:eastAsia="Times New Roman" w:cs="Times New Roman"/>
                <w:szCs w:val="24"/>
              </w:rPr>
            </w:pPr>
            <w:r w:rsidRPr="008B64BB">
              <w:rPr>
                <w:rFonts w:eastAsia="Noto Sans CJK SC Regular" w:cs="FreeSans"/>
                <w:i/>
                <w:szCs w:val="24"/>
              </w:rPr>
              <w:t>01.0</w:t>
            </w:r>
            <w:r w:rsidR="009C7AED" w:rsidRPr="008B64BB">
              <w:rPr>
                <w:rFonts w:eastAsia="Noto Sans CJK SC Regular" w:cs="FreeSans"/>
                <w:i/>
                <w:szCs w:val="24"/>
              </w:rPr>
              <w:t>4</w:t>
            </w:r>
            <w:r w:rsidRPr="008B64BB">
              <w:rPr>
                <w:rFonts w:eastAsia="Noto Sans CJK SC Regular" w:cs="FreeSans"/>
                <w:i/>
                <w:szCs w:val="24"/>
              </w:rPr>
              <w:t>.2</w:t>
            </w:r>
            <w:r w:rsidR="009C7AED" w:rsidRPr="008B64BB">
              <w:rPr>
                <w:rFonts w:eastAsia="Noto Sans CJK SC Regular" w:cs="FreeSans"/>
                <w:i/>
                <w:szCs w:val="24"/>
              </w:rPr>
              <w:t>5</w:t>
            </w:r>
            <w:r w:rsidRPr="008B64BB">
              <w:rPr>
                <w:rFonts w:eastAsia="Noto Sans CJK SC Regular" w:cs="FreeSans"/>
                <w:i/>
                <w:szCs w:val="24"/>
              </w:rPr>
              <w:t xml:space="preserve"> – 09.05.2</w:t>
            </w:r>
            <w:r w:rsidR="009C7AED" w:rsidRPr="008B64BB">
              <w:rPr>
                <w:rFonts w:eastAsia="Noto Sans CJK SC Regular" w:cs="FreeSans"/>
                <w:i/>
                <w:szCs w:val="24"/>
              </w:rPr>
              <w:t>5</w:t>
            </w:r>
          </w:p>
        </w:tc>
        <w:tc>
          <w:tcPr>
            <w:tcW w:w="1120" w:type="dxa"/>
            <w:tcBorders>
              <w:top w:val="single" w:sz="6" w:space="0" w:color="000000"/>
              <w:left w:val="single" w:sz="6" w:space="0" w:color="000000"/>
              <w:bottom w:val="single" w:sz="6" w:space="0" w:color="000000"/>
              <w:right w:val="single" w:sz="12" w:space="0" w:color="000000"/>
            </w:tcBorders>
            <w:shd w:val="clear" w:color="auto" w:fill="FFFFFF"/>
          </w:tcPr>
          <w:p w14:paraId="1E80B82B" w14:textId="78B9FAB8" w:rsidR="00C203C4" w:rsidRPr="008B64BB" w:rsidRDefault="009C7AED" w:rsidP="001618D1">
            <w:pPr>
              <w:widowControl w:val="0"/>
              <w:spacing w:after="200" w:line="276" w:lineRule="auto"/>
              <w:rPr>
                <w:rFonts w:eastAsia="Times New Roman" w:cs="Times New Roman"/>
                <w:szCs w:val="24"/>
              </w:rPr>
            </w:pPr>
            <w:r w:rsidRPr="008B64BB">
              <w:rPr>
                <w:rFonts w:eastAsia="Times New Roman" w:cs="Times New Roman"/>
                <w:szCs w:val="24"/>
              </w:rPr>
              <w:t>15</w:t>
            </w:r>
            <w:r w:rsidR="00C203C4" w:rsidRPr="008B64BB">
              <w:rPr>
                <w:rFonts w:eastAsia="Times New Roman" w:cs="Times New Roman"/>
                <w:szCs w:val="24"/>
              </w:rPr>
              <w:t> %</w:t>
            </w:r>
          </w:p>
        </w:tc>
      </w:tr>
      <w:tr w:rsidR="00C203C4" w:rsidRPr="008B64BB" w14:paraId="33039B74" w14:textId="77777777" w:rsidTr="005566CA">
        <w:trPr>
          <w:trHeight w:val="447"/>
        </w:trPr>
        <w:tc>
          <w:tcPr>
            <w:tcW w:w="891" w:type="dxa"/>
            <w:tcBorders>
              <w:top w:val="single" w:sz="6" w:space="0" w:color="000000"/>
              <w:left w:val="single" w:sz="12" w:space="0" w:color="000000"/>
              <w:bottom w:val="single" w:sz="6" w:space="0" w:color="000000"/>
            </w:tcBorders>
            <w:shd w:val="clear" w:color="auto" w:fill="FFFFFF"/>
            <w:tcMar>
              <w:top w:w="0" w:type="dxa"/>
              <w:left w:w="40" w:type="dxa"/>
              <w:bottom w:w="0" w:type="dxa"/>
              <w:right w:w="40" w:type="dxa"/>
            </w:tcMar>
          </w:tcPr>
          <w:p w14:paraId="0AE73FB5" w14:textId="77777777" w:rsidR="00C203C4" w:rsidRPr="008B64BB" w:rsidRDefault="00C203C4" w:rsidP="001618D1">
            <w:pPr>
              <w:widowControl w:val="0"/>
              <w:spacing w:after="200" w:line="276" w:lineRule="auto"/>
              <w:jc w:val="center"/>
              <w:rPr>
                <w:rFonts w:eastAsia="Times New Roman" w:cs="Times New Roman"/>
                <w:szCs w:val="24"/>
              </w:rPr>
            </w:pPr>
            <w:r w:rsidRPr="008B64BB">
              <w:rPr>
                <w:rFonts w:eastAsia="Times New Roman" w:cs="Times New Roman"/>
                <w:szCs w:val="24"/>
              </w:rPr>
              <w:t>7.</w:t>
            </w:r>
          </w:p>
        </w:tc>
        <w:tc>
          <w:tcPr>
            <w:tcW w:w="5063" w:type="dxa"/>
            <w:tcBorders>
              <w:top w:val="single" w:sz="6" w:space="0" w:color="000000"/>
              <w:left w:val="single" w:sz="6" w:space="0" w:color="000000"/>
              <w:bottom w:val="single" w:sz="6" w:space="0" w:color="000000"/>
            </w:tcBorders>
            <w:shd w:val="clear" w:color="auto" w:fill="FFFFFF"/>
            <w:tcMar>
              <w:top w:w="0" w:type="dxa"/>
              <w:left w:w="40" w:type="dxa"/>
              <w:bottom w:w="0" w:type="dxa"/>
              <w:right w:w="40" w:type="dxa"/>
            </w:tcMar>
          </w:tcPr>
          <w:p w14:paraId="6483B388" w14:textId="77777777" w:rsidR="00C203C4" w:rsidRPr="008B64BB" w:rsidRDefault="00C203C4" w:rsidP="001618D1">
            <w:pPr>
              <w:widowControl w:val="0"/>
              <w:spacing w:after="200" w:line="276" w:lineRule="auto"/>
              <w:rPr>
                <w:rFonts w:eastAsia="Times New Roman" w:cs="Times New Roman"/>
                <w:szCs w:val="24"/>
              </w:rPr>
            </w:pPr>
            <w:r w:rsidRPr="008B64BB">
              <w:rPr>
                <w:rFonts w:eastAsia="Times New Roman" w:cs="Times New Roman"/>
                <w:szCs w:val="24"/>
              </w:rPr>
              <w:t>Finalizarea proiectului</w:t>
            </w:r>
          </w:p>
        </w:tc>
        <w:tc>
          <w:tcPr>
            <w:tcW w:w="2596" w:type="dxa"/>
            <w:tcBorders>
              <w:top w:val="single" w:sz="6" w:space="0" w:color="000000"/>
              <w:left w:val="single" w:sz="6" w:space="0" w:color="000000"/>
              <w:bottom w:val="single" w:sz="6" w:space="0" w:color="000000"/>
            </w:tcBorders>
            <w:shd w:val="clear" w:color="auto" w:fill="FFFFFF"/>
          </w:tcPr>
          <w:p w14:paraId="2B8B4BC3" w14:textId="1AE648E2" w:rsidR="00C203C4" w:rsidRPr="008B64BB" w:rsidRDefault="00C203C4" w:rsidP="001618D1">
            <w:pPr>
              <w:widowControl w:val="0"/>
              <w:tabs>
                <w:tab w:val="left" w:pos="236"/>
              </w:tabs>
              <w:spacing w:after="0" w:line="240" w:lineRule="auto"/>
              <w:rPr>
                <w:rFonts w:eastAsia="Times New Roman" w:cs="Times New Roman"/>
                <w:szCs w:val="24"/>
              </w:rPr>
            </w:pPr>
            <w:r w:rsidRPr="008B64BB">
              <w:rPr>
                <w:rFonts w:eastAsia="Noto Sans CJK SC Regular" w:cs="FreeSans"/>
                <w:i/>
                <w:szCs w:val="24"/>
              </w:rPr>
              <w:t>10.05.2</w:t>
            </w:r>
            <w:r w:rsidR="009C7AED" w:rsidRPr="008B64BB">
              <w:rPr>
                <w:rFonts w:eastAsia="Noto Sans CJK SC Regular" w:cs="FreeSans"/>
                <w:i/>
                <w:szCs w:val="24"/>
              </w:rPr>
              <w:t>5</w:t>
            </w:r>
            <w:r w:rsidRPr="008B64BB">
              <w:rPr>
                <w:rFonts w:eastAsia="Noto Sans CJK SC Regular" w:cs="FreeSans"/>
                <w:i/>
                <w:szCs w:val="24"/>
              </w:rPr>
              <w:t xml:space="preserve"> – 24.05.25</w:t>
            </w:r>
          </w:p>
        </w:tc>
        <w:tc>
          <w:tcPr>
            <w:tcW w:w="1120" w:type="dxa"/>
            <w:tcBorders>
              <w:top w:val="single" w:sz="6" w:space="0" w:color="000000"/>
              <w:left w:val="single" w:sz="6" w:space="0" w:color="000000"/>
              <w:bottom w:val="single" w:sz="6" w:space="0" w:color="000000"/>
              <w:right w:val="single" w:sz="12" w:space="0" w:color="000000"/>
            </w:tcBorders>
            <w:shd w:val="clear" w:color="auto" w:fill="FFFFFF"/>
          </w:tcPr>
          <w:p w14:paraId="19E64C23" w14:textId="77777777" w:rsidR="00C203C4" w:rsidRPr="008B64BB" w:rsidRDefault="00C203C4" w:rsidP="001618D1">
            <w:pPr>
              <w:widowControl w:val="0"/>
              <w:spacing w:after="200" w:line="276" w:lineRule="auto"/>
              <w:rPr>
                <w:rFonts w:eastAsia="Times New Roman" w:cs="Times New Roman"/>
                <w:szCs w:val="24"/>
              </w:rPr>
            </w:pPr>
            <w:r w:rsidRPr="008B64BB">
              <w:rPr>
                <w:rFonts w:eastAsia="Times New Roman" w:cs="Times New Roman"/>
                <w:szCs w:val="24"/>
              </w:rPr>
              <w:t>5 %</w:t>
            </w:r>
          </w:p>
        </w:tc>
      </w:tr>
    </w:tbl>
    <w:p w14:paraId="2C6F8895" w14:textId="77777777" w:rsidR="00C203C4" w:rsidRPr="008B64BB" w:rsidRDefault="00C203C4" w:rsidP="001618D1">
      <w:pPr>
        <w:widowControl w:val="0"/>
        <w:spacing w:after="0" w:line="240" w:lineRule="auto"/>
        <w:rPr>
          <w:rFonts w:eastAsia="Times New Roman" w:cs="Times New Roman"/>
          <w:szCs w:val="24"/>
        </w:rPr>
      </w:pPr>
    </w:p>
    <w:p w14:paraId="627BBE72" w14:textId="43120120" w:rsidR="00C203C4" w:rsidRPr="008B64BB" w:rsidRDefault="00C203C4" w:rsidP="001618D1">
      <w:pPr>
        <w:widowControl w:val="0"/>
        <w:tabs>
          <w:tab w:val="left" w:pos="2552"/>
          <w:tab w:val="left" w:pos="9072"/>
        </w:tabs>
        <w:spacing w:after="0"/>
        <w:rPr>
          <w:rFonts w:eastAsia="Times New Roman" w:cs="Times New Roman"/>
          <w:szCs w:val="24"/>
        </w:rPr>
      </w:pPr>
      <w:r w:rsidRPr="008B64BB">
        <w:rPr>
          <w:rFonts w:eastAsia="Times New Roman" w:cs="Times New Roman"/>
          <w:b/>
          <w:szCs w:val="24"/>
        </w:rPr>
        <w:tab/>
        <w:t xml:space="preserve">      Student      </w:t>
      </w:r>
      <w:r w:rsidR="00E61CFF">
        <w:rPr>
          <w:rFonts w:eastAsia="Times New Roman" w:cs="Times New Roman"/>
          <w:szCs w:val="24"/>
          <w:u w:val="single"/>
        </w:rPr>
        <w:t>Chihai Adrian</w:t>
      </w:r>
      <w:r w:rsidRPr="008B64BB">
        <w:rPr>
          <w:rFonts w:eastAsia="Times New Roman" w:cs="Times New Roman"/>
          <w:szCs w:val="24"/>
          <w:u w:val="single"/>
        </w:rPr>
        <w:t xml:space="preserve"> (semnătura)      </w:t>
      </w:r>
    </w:p>
    <w:p w14:paraId="42006978" w14:textId="77777777" w:rsidR="00D30755" w:rsidRDefault="00C46ABB" w:rsidP="00D30755">
      <w:pPr>
        <w:widowControl w:val="0"/>
        <w:tabs>
          <w:tab w:val="left" w:pos="2552"/>
          <w:tab w:val="left" w:pos="9072"/>
        </w:tabs>
        <w:spacing w:after="0"/>
        <w:rPr>
          <w:rFonts w:eastAsia="Times New Roman" w:cs="Times New Roman"/>
          <w:szCs w:val="24"/>
        </w:rPr>
      </w:pPr>
      <w:r>
        <w:rPr>
          <w:rFonts w:eastAsia="Times New Roman" w:cs="Times New Roman"/>
          <w:b/>
          <w:szCs w:val="24"/>
        </w:rPr>
        <w:t xml:space="preserve">         </w:t>
      </w:r>
      <w:r w:rsidR="00C203C4" w:rsidRPr="008B64BB">
        <w:rPr>
          <w:rFonts w:eastAsia="Times New Roman" w:cs="Times New Roman"/>
          <w:b/>
          <w:szCs w:val="24"/>
        </w:rPr>
        <w:t xml:space="preserve">Coordonator de teză de licență  </w:t>
      </w:r>
      <w:r w:rsidR="00C203C4" w:rsidRPr="008B64BB">
        <w:rPr>
          <w:rFonts w:eastAsia="Times New Roman" w:cs="Times New Roman"/>
          <w:b/>
          <w:color w:val="FFFFFF" w:themeColor="background1"/>
          <w:szCs w:val="24"/>
          <w:shd w:val="clear" w:color="auto" w:fill="FFFFFF" w:themeFill="background1"/>
        </w:rPr>
        <w:t xml:space="preserve"> </w:t>
      </w:r>
      <w:r w:rsidR="00C203C4" w:rsidRPr="008B64BB">
        <w:rPr>
          <w:rFonts w:eastAsia="Times New Roman" w:cs="Times New Roman"/>
          <w:color w:val="FFFFFF" w:themeColor="background1"/>
          <w:szCs w:val="24"/>
          <w:u w:val="single"/>
          <w:shd w:val="clear" w:color="auto" w:fill="FFFFFF" w:themeFill="background1"/>
        </w:rPr>
        <w:t xml:space="preserve">   </w:t>
      </w:r>
      <w:r w:rsidR="00765688" w:rsidRPr="008B64BB">
        <w:rPr>
          <w:rFonts w:eastAsia="Times New Roman" w:cs="Times New Roman"/>
          <w:szCs w:val="24"/>
          <w:u w:val="single"/>
        </w:rPr>
        <w:t xml:space="preserve">Masiutin Maxim </w:t>
      </w:r>
      <w:r w:rsidR="00C203C4" w:rsidRPr="008B64BB">
        <w:rPr>
          <w:rFonts w:eastAsia="Times New Roman" w:cs="Times New Roman"/>
          <w:szCs w:val="24"/>
          <w:u w:val="single"/>
        </w:rPr>
        <w:t xml:space="preserve">(semnătura)      </w:t>
      </w:r>
    </w:p>
    <w:p w14:paraId="42643CD3" w14:textId="228ACDA8" w:rsidR="00C203C4" w:rsidRPr="00D30755" w:rsidRDefault="00C203C4" w:rsidP="00D30755">
      <w:pPr>
        <w:widowControl w:val="0"/>
        <w:tabs>
          <w:tab w:val="left" w:pos="2552"/>
          <w:tab w:val="left" w:pos="9072"/>
        </w:tabs>
        <w:spacing w:after="0"/>
        <w:jc w:val="center"/>
        <w:rPr>
          <w:rFonts w:eastAsia="Times New Roman" w:cs="Times New Roman"/>
          <w:szCs w:val="24"/>
        </w:rPr>
      </w:pPr>
      <w:r w:rsidRPr="00D30755">
        <w:rPr>
          <w:rFonts w:eastAsia="Times New Roman" w:cs="Times New Roman"/>
          <w:b/>
          <w:szCs w:val="24"/>
        </w:rPr>
        <w:lastRenderedPageBreak/>
        <w:t>Declarația studentului</w:t>
      </w:r>
    </w:p>
    <w:p w14:paraId="1A7E4CD0" w14:textId="77777777" w:rsidR="00C203C4" w:rsidRPr="008B64BB" w:rsidRDefault="00C203C4" w:rsidP="001618D1">
      <w:pPr>
        <w:widowControl w:val="0"/>
        <w:spacing w:after="0" w:line="240" w:lineRule="auto"/>
        <w:jc w:val="center"/>
        <w:rPr>
          <w:rFonts w:eastAsia="Times New Roman" w:cs="Times New Roman"/>
          <w:b/>
          <w:szCs w:val="24"/>
        </w:rPr>
      </w:pPr>
    </w:p>
    <w:p w14:paraId="7A559017" w14:textId="77777777" w:rsidR="00C203C4" w:rsidRPr="008B64BB" w:rsidRDefault="00C203C4" w:rsidP="001618D1">
      <w:pPr>
        <w:widowControl w:val="0"/>
        <w:rPr>
          <w:rFonts w:eastAsia="Times New Roman" w:cs="Times New Roman"/>
          <w:b/>
          <w:szCs w:val="24"/>
        </w:rPr>
      </w:pPr>
      <w:r w:rsidRPr="008B64BB">
        <w:rPr>
          <w:rFonts w:eastAsia="Times New Roman" w:cs="Times New Roman"/>
          <w:b/>
          <w:szCs w:val="24"/>
        </w:rPr>
        <w:br w:type="page"/>
      </w:r>
    </w:p>
    <w:p w14:paraId="3F85BBF7" w14:textId="77777777" w:rsidR="00C203C4" w:rsidRPr="008B64BB" w:rsidRDefault="00C203C4" w:rsidP="001618D1">
      <w:pPr>
        <w:widowControl w:val="0"/>
        <w:spacing w:after="0" w:line="240" w:lineRule="auto"/>
        <w:jc w:val="center"/>
        <w:rPr>
          <w:rFonts w:eastAsia="Times New Roman" w:cs="Times New Roman"/>
          <w:b/>
          <w:szCs w:val="24"/>
        </w:rPr>
      </w:pPr>
      <w:r w:rsidRPr="008B64BB">
        <w:rPr>
          <w:rFonts w:eastAsia="Times New Roman" w:cs="Times New Roman"/>
          <w:b/>
          <w:szCs w:val="24"/>
        </w:rPr>
        <w:lastRenderedPageBreak/>
        <w:t xml:space="preserve">UNIVERSITAEA TEHNICĂ A MOLDOVEI </w:t>
      </w:r>
    </w:p>
    <w:p w14:paraId="0888C515" w14:textId="77777777" w:rsidR="00C203C4" w:rsidRPr="008B64BB" w:rsidRDefault="00C203C4" w:rsidP="001618D1">
      <w:pPr>
        <w:widowControl w:val="0"/>
        <w:spacing w:after="0" w:line="240" w:lineRule="auto"/>
        <w:rPr>
          <w:rFonts w:eastAsia="Times New Roman" w:cs="Times New Roman"/>
          <w:b/>
          <w:bCs/>
          <w:szCs w:val="24"/>
        </w:rPr>
      </w:pPr>
      <w:r w:rsidRPr="008B64BB">
        <w:rPr>
          <w:rFonts w:eastAsia="Times New Roman" w:cs="Times New Roman"/>
          <w:b/>
          <w:szCs w:val="24"/>
        </w:rPr>
        <w:br/>
      </w:r>
      <w:bookmarkStart w:id="3" w:name="_Hlk159092613"/>
      <w:r w:rsidRPr="008B64BB">
        <w:rPr>
          <w:rFonts w:eastAsia="Times New Roman" w:cs="Times New Roman"/>
          <w:b/>
          <w:bCs/>
          <w:szCs w:val="24"/>
        </w:rPr>
        <w:t>FACULTATEA CALCULATOARE INFORMATICA ȘI MICROELECTRONICA</w:t>
      </w:r>
    </w:p>
    <w:p w14:paraId="01FD5BA6" w14:textId="77777777" w:rsidR="00C203C4" w:rsidRPr="008B64BB" w:rsidRDefault="00C203C4" w:rsidP="001618D1">
      <w:pPr>
        <w:widowControl w:val="0"/>
        <w:spacing w:after="0" w:line="240" w:lineRule="auto"/>
        <w:rPr>
          <w:rFonts w:eastAsia="Times New Roman" w:cs="Times New Roman"/>
          <w:b/>
          <w:bCs/>
          <w:szCs w:val="24"/>
        </w:rPr>
      </w:pPr>
      <w:r w:rsidRPr="008B64BB">
        <w:rPr>
          <w:rFonts w:eastAsia="Times New Roman" w:cs="Times New Roman"/>
          <w:b/>
          <w:bCs/>
          <w:szCs w:val="24"/>
        </w:rPr>
        <w:t>DEPARTAMENTUL INGINERIA SOFTWARE ȘI AUTOMATICA</w:t>
      </w:r>
    </w:p>
    <w:p w14:paraId="6FB19870" w14:textId="77777777" w:rsidR="00C203C4" w:rsidRPr="008B64BB" w:rsidRDefault="00C203C4" w:rsidP="001618D1">
      <w:pPr>
        <w:widowControl w:val="0"/>
        <w:spacing w:after="0" w:line="240" w:lineRule="auto"/>
        <w:rPr>
          <w:rFonts w:eastAsia="Times New Roman" w:cs="Times New Roman"/>
          <w:b/>
          <w:bCs/>
          <w:szCs w:val="24"/>
        </w:rPr>
      </w:pPr>
      <w:r w:rsidRPr="008B64BB">
        <w:rPr>
          <w:rFonts w:eastAsia="Times New Roman" w:cs="Times New Roman"/>
          <w:b/>
          <w:bCs/>
          <w:szCs w:val="24"/>
        </w:rPr>
        <w:t xml:space="preserve">PROGRAMUL DE STUDII SECURITATE INFORMAȚIONALA </w:t>
      </w:r>
    </w:p>
    <w:bookmarkEnd w:id="3"/>
    <w:p w14:paraId="0B31F62E" w14:textId="77777777" w:rsidR="00C203C4" w:rsidRPr="008B64BB" w:rsidRDefault="00C203C4" w:rsidP="001618D1">
      <w:pPr>
        <w:widowControl w:val="0"/>
        <w:spacing w:after="0" w:line="240" w:lineRule="auto"/>
        <w:jc w:val="center"/>
        <w:rPr>
          <w:rFonts w:eastAsia="Times New Roman" w:cs="Times New Roman"/>
          <w:b/>
          <w:bCs/>
          <w:szCs w:val="24"/>
        </w:rPr>
      </w:pPr>
    </w:p>
    <w:p w14:paraId="16BE0613" w14:textId="77777777" w:rsidR="00C203C4" w:rsidRPr="008B64BB" w:rsidRDefault="00C203C4" w:rsidP="001618D1">
      <w:pPr>
        <w:widowControl w:val="0"/>
        <w:spacing w:after="0"/>
        <w:jc w:val="center"/>
        <w:rPr>
          <w:rFonts w:cs="Times New Roman"/>
          <w:b/>
          <w:bCs/>
          <w:szCs w:val="24"/>
        </w:rPr>
      </w:pPr>
      <w:r w:rsidRPr="008B64BB">
        <w:rPr>
          <w:rFonts w:cs="Times New Roman"/>
          <w:b/>
          <w:bCs/>
          <w:szCs w:val="24"/>
        </w:rPr>
        <w:t>AVIZ</w:t>
      </w:r>
    </w:p>
    <w:p w14:paraId="12FBC5B2" w14:textId="77777777" w:rsidR="00C203C4" w:rsidRPr="008B64BB" w:rsidRDefault="00C203C4" w:rsidP="001618D1">
      <w:pPr>
        <w:widowControl w:val="0"/>
        <w:spacing w:after="0"/>
        <w:jc w:val="center"/>
        <w:rPr>
          <w:rFonts w:cs="Times New Roman"/>
          <w:szCs w:val="24"/>
        </w:rPr>
      </w:pPr>
      <w:r w:rsidRPr="008B64BB">
        <w:rPr>
          <w:rFonts w:cs="Times New Roman"/>
          <w:szCs w:val="24"/>
        </w:rPr>
        <w:t>la proiectul/teza de licenţă</w:t>
      </w:r>
    </w:p>
    <w:p w14:paraId="5FDBF961" w14:textId="77777777" w:rsidR="00C203C4" w:rsidRPr="008B64BB" w:rsidRDefault="00C203C4" w:rsidP="001618D1">
      <w:pPr>
        <w:widowControl w:val="0"/>
        <w:spacing w:after="0"/>
        <w:jc w:val="center"/>
        <w:rPr>
          <w:rFonts w:cs="Times New Roman"/>
          <w:szCs w:val="24"/>
        </w:rPr>
      </w:pPr>
    </w:p>
    <w:p w14:paraId="14FAF587" w14:textId="1CE813F1" w:rsidR="00C203C4" w:rsidRPr="008B64BB" w:rsidRDefault="00C203C4" w:rsidP="001618D1">
      <w:pPr>
        <w:widowControl w:val="0"/>
        <w:spacing w:after="0"/>
        <w:rPr>
          <w:rFonts w:cs="Times New Roman"/>
          <w:szCs w:val="24"/>
        </w:rPr>
      </w:pPr>
      <w:r w:rsidRPr="008B64BB">
        <w:rPr>
          <w:rFonts w:cs="Times New Roman"/>
          <w:b/>
          <w:bCs/>
          <w:szCs w:val="24"/>
        </w:rPr>
        <w:t>Titlul:</w:t>
      </w:r>
      <w:r w:rsidRPr="008B64BB">
        <w:t xml:space="preserve"> </w:t>
      </w:r>
      <w:r w:rsidRPr="008B64BB">
        <w:rPr>
          <w:rFonts w:cs="Times New Roman"/>
          <w:szCs w:val="24"/>
          <w:u w:val="single"/>
        </w:rPr>
        <w:t>_____________</w:t>
      </w:r>
      <w:r w:rsidR="009C7AED" w:rsidRPr="008B64BB">
        <w:rPr>
          <w:rFonts w:cs="Times New Roman"/>
          <w:szCs w:val="24"/>
          <w:u w:val="single"/>
        </w:rPr>
        <w:t xml:space="preserve"> </w:t>
      </w:r>
      <w:r w:rsidR="00B8729C" w:rsidRPr="008B64BB">
        <w:rPr>
          <w:rFonts w:cs="Times New Roman"/>
          <w:szCs w:val="24"/>
          <w:u w:val="single"/>
        </w:rPr>
        <w:t>Aplicație pentru identificarea hash-ului</w:t>
      </w:r>
      <w:r w:rsidRPr="008B64BB">
        <w:rPr>
          <w:rFonts w:cs="Times New Roman"/>
          <w:szCs w:val="24"/>
          <w:u w:val="single"/>
        </w:rPr>
        <w:t>__________________</w:t>
      </w:r>
      <w:r w:rsidRPr="008B64BB">
        <w:rPr>
          <w:rFonts w:cs="Times New Roman"/>
          <w:szCs w:val="24"/>
        </w:rPr>
        <w:t xml:space="preserve"> </w:t>
      </w:r>
    </w:p>
    <w:p w14:paraId="7AA9F61C" w14:textId="77777777" w:rsidR="00C203C4" w:rsidRPr="008B64BB" w:rsidRDefault="00C203C4" w:rsidP="001618D1">
      <w:pPr>
        <w:widowControl w:val="0"/>
        <w:spacing w:after="0"/>
        <w:rPr>
          <w:rFonts w:cs="Times New Roman"/>
          <w:b/>
          <w:bCs/>
          <w:szCs w:val="24"/>
        </w:rPr>
      </w:pPr>
    </w:p>
    <w:p w14:paraId="6553879B" w14:textId="159444EB" w:rsidR="00C203C4" w:rsidRPr="008B64BB" w:rsidRDefault="00C203C4" w:rsidP="001618D1">
      <w:pPr>
        <w:widowControl w:val="0"/>
        <w:spacing w:after="0"/>
        <w:rPr>
          <w:rFonts w:cs="Times New Roman"/>
          <w:szCs w:val="24"/>
        </w:rPr>
      </w:pPr>
      <w:r w:rsidRPr="008B64BB">
        <w:rPr>
          <w:rFonts w:cs="Times New Roman"/>
          <w:b/>
          <w:bCs/>
          <w:szCs w:val="24"/>
        </w:rPr>
        <w:t>Studentul(a)</w:t>
      </w:r>
      <w:r w:rsidRPr="008B64BB">
        <w:t xml:space="preserve"> </w:t>
      </w:r>
      <w:r w:rsidRPr="008B64BB">
        <w:rPr>
          <w:u w:val="single"/>
        </w:rPr>
        <w:t>_____</w:t>
      </w:r>
      <w:r w:rsidR="00765688" w:rsidRPr="008B64BB">
        <w:rPr>
          <w:u w:val="single"/>
        </w:rPr>
        <w:t>Chihai Adrian</w:t>
      </w:r>
      <w:r w:rsidRPr="008B64BB">
        <w:rPr>
          <w:rFonts w:cs="Times New Roman"/>
          <w:color w:val="FF0000"/>
          <w:szCs w:val="24"/>
          <w:u w:val="single"/>
        </w:rPr>
        <w:t xml:space="preserve"> </w:t>
      </w:r>
      <w:r w:rsidRPr="008B64BB">
        <w:rPr>
          <w:rFonts w:cs="Times New Roman"/>
          <w:szCs w:val="24"/>
        </w:rPr>
        <w:t xml:space="preserve">__________,               grupa </w:t>
      </w:r>
      <w:r w:rsidRPr="008B64BB">
        <w:rPr>
          <w:rFonts w:cs="Times New Roman"/>
          <w:szCs w:val="24"/>
          <w:u w:val="single"/>
        </w:rPr>
        <w:t>SI-211_____________________________</w:t>
      </w:r>
    </w:p>
    <w:p w14:paraId="0F017024" w14:textId="77777777" w:rsidR="00A51FDD" w:rsidRPr="008B64BB" w:rsidRDefault="00C203C4" w:rsidP="001618D1">
      <w:pPr>
        <w:widowControl w:val="0"/>
        <w:spacing w:after="0"/>
        <w:rPr>
          <w:rFonts w:cs="Times New Roman"/>
          <w:szCs w:val="24"/>
        </w:rPr>
      </w:pPr>
      <w:r w:rsidRPr="008B64BB">
        <w:rPr>
          <w:rFonts w:cs="Times New Roman"/>
          <w:b/>
          <w:bCs/>
          <w:szCs w:val="24"/>
        </w:rPr>
        <w:t>1. Actualitatea temei:</w:t>
      </w:r>
      <w:r w:rsidRPr="008B64BB">
        <w:rPr>
          <w:rFonts w:cs="Times New Roman"/>
          <w:szCs w:val="24"/>
        </w:rPr>
        <w:t xml:space="preserve"> </w:t>
      </w:r>
    </w:p>
    <w:p w14:paraId="508633D4" w14:textId="000D083B" w:rsidR="00C203C4" w:rsidRPr="008B64BB" w:rsidRDefault="00A51FDD" w:rsidP="001618D1">
      <w:pPr>
        <w:widowControl w:val="0"/>
        <w:spacing w:after="0"/>
        <w:rPr>
          <w:rFonts w:cs="Times New Roman"/>
          <w:szCs w:val="24"/>
        </w:rPr>
      </w:pPr>
      <w:r w:rsidRPr="008B64BB">
        <w:rPr>
          <w:rFonts w:cs="Times New Roman"/>
          <w:szCs w:val="24"/>
        </w:rPr>
        <w:t>Tema abordată este de actualitate, întrucât securitatea informațională este un domeniu esențial în societatea digitală, iar funcțiile de hash sunt folosite pe scară largă pentru protejarea datelor. Analiza și testarea metodelor de spargere a hash-urilor permit înțelegerea limitelor acestora și contribuie la îmbunătățirea nivelului de securitate al sistemelor.</w:t>
      </w:r>
    </w:p>
    <w:p w14:paraId="477F22C8" w14:textId="4537CB1A" w:rsidR="00C203C4" w:rsidRPr="008B64BB" w:rsidRDefault="00C203C4" w:rsidP="001618D1">
      <w:pPr>
        <w:widowControl w:val="0"/>
        <w:spacing w:after="0"/>
        <w:rPr>
          <w:rFonts w:cs="Times New Roman"/>
          <w:szCs w:val="24"/>
        </w:rPr>
      </w:pPr>
      <w:r w:rsidRPr="008B64BB">
        <w:rPr>
          <w:rFonts w:cs="Times New Roman"/>
          <w:b/>
          <w:bCs/>
          <w:szCs w:val="24"/>
        </w:rPr>
        <w:t>2. Caracteristica proioectului/tezei de licenţă</w:t>
      </w:r>
      <w:r w:rsidRPr="008B64BB">
        <w:rPr>
          <w:rFonts w:cs="Times New Roman"/>
          <w:szCs w:val="24"/>
        </w:rPr>
        <w:t xml:space="preserve">: </w:t>
      </w:r>
    </w:p>
    <w:p w14:paraId="6D09CB0F" w14:textId="24730E51" w:rsidR="00A51FDD" w:rsidRPr="008B64BB" w:rsidRDefault="00A51FDD" w:rsidP="001618D1">
      <w:pPr>
        <w:widowControl w:val="0"/>
        <w:spacing w:after="0"/>
        <w:rPr>
          <w:rFonts w:cs="Times New Roman"/>
          <w:szCs w:val="24"/>
        </w:rPr>
      </w:pPr>
      <w:r w:rsidRPr="008B64BB">
        <w:rPr>
          <w:rFonts w:cs="Times New Roman"/>
          <w:szCs w:val="24"/>
        </w:rPr>
        <w:t>Proiectul pune accent pe abordarea completă – atât teoretică, cât și practică – a tehnicilor brute-force aplicate asupra valorilor hash. Are o arhitectură modulară, cu motorul de spargere a hash-urilor implementat în Go și interfața grafică în Python.</w:t>
      </w:r>
    </w:p>
    <w:p w14:paraId="73663988" w14:textId="6CF90879" w:rsidR="00C203C4" w:rsidRPr="008B64BB" w:rsidRDefault="00C203C4" w:rsidP="001618D1">
      <w:pPr>
        <w:widowControl w:val="0"/>
        <w:spacing w:after="0"/>
        <w:rPr>
          <w:rFonts w:cs="Times New Roman"/>
          <w:szCs w:val="24"/>
        </w:rPr>
      </w:pPr>
      <w:r w:rsidRPr="008B64BB">
        <w:rPr>
          <w:rFonts w:cs="Times New Roman"/>
          <w:b/>
          <w:bCs/>
          <w:szCs w:val="24"/>
        </w:rPr>
        <w:t>3. Analiza prototipului:</w:t>
      </w:r>
      <w:r w:rsidRPr="008B64BB">
        <w:rPr>
          <w:rFonts w:cs="Times New Roman"/>
          <w:szCs w:val="24"/>
        </w:rPr>
        <w:t xml:space="preserve"> </w:t>
      </w:r>
    </w:p>
    <w:p w14:paraId="1ACF7E81" w14:textId="5F04D254" w:rsidR="00A51FDD" w:rsidRPr="00295600" w:rsidRDefault="00A51FDD" w:rsidP="001618D1">
      <w:pPr>
        <w:widowControl w:val="0"/>
        <w:spacing w:after="0"/>
        <w:rPr>
          <w:rFonts w:cs="Times New Roman"/>
          <w:szCs w:val="24"/>
        </w:rPr>
      </w:pPr>
      <w:r w:rsidRPr="008B64BB">
        <w:rPr>
          <w:rFonts w:cs="Times New Roman"/>
          <w:szCs w:val="24"/>
        </w:rPr>
        <w:t xml:space="preserve">Prototipul realizat este funcțional, bine organizat și acoperă toate cerințele </w:t>
      </w:r>
      <w:r w:rsidRPr="008B64BB">
        <w:rPr>
          <w:rFonts w:cs="Times New Roman"/>
          <w:szCs w:val="24"/>
        </w:rPr>
        <w:tab/>
        <w:t>stabilite în propunerea de proiect. Aplicația permite detectarea automată a tipului de hash, rularea atacurilor brute-force sau pe bază de wordlist, gestionarea sesiunilor (pauză, reluare, stop), precum și generarea de rapoarte PDF.</w:t>
      </w:r>
    </w:p>
    <w:p w14:paraId="33B9FF4F" w14:textId="7F3E79B1" w:rsidR="00C203C4" w:rsidRPr="008B64BB" w:rsidRDefault="00C203C4" w:rsidP="001618D1">
      <w:pPr>
        <w:widowControl w:val="0"/>
        <w:spacing w:after="0"/>
        <w:rPr>
          <w:rFonts w:cs="Times New Roman"/>
          <w:szCs w:val="24"/>
        </w:rPr>
      </w:pPr>
      <w:r w:rsidRPr="008B64BB">
        <w:rPr>
          <w:rFonts w:cs="Times New Roman"/>
          <w:b/>
          <w:bCs/>
          <w:szCs w:val="24"/>
        </w:rPr>
        <w:t>4. Estimarea rezultatelor obţinute:</w:t>
      </w:r>
      <w:r w:rsidRPr="008B64BB">
        <w:rPr>
          <w:rFonts w:cs="Times New Roman"/>
          <w:szCs w:val="24"/>
        </w:rPr>
        <w:t xml:space="preserve"> </w:t>
      </w:r>
    </w:p>
    <w:p w14:paraId="37EAC2FD" w14:textId="2F5A794A" w:rsidR="00693288" w:rsidRPr="008B64BB" w:rsidRDefault="00693288" w:rsidP="001618D1">
      <w:pPr>
        <w:widowControl w:val="0"/>
        <w:spacing w:after="0"/>
        <w:rPr>
          <w:rFonts w:cs="Times New Roman"/>
          <w:szCs w:val="24"/>
        </w:rPr>
      </w:pPr>
      <w:r w:rsidRPr="008B64BB">
        <w:rPr>
          <w:rFonts w:cs="Times New Roman"/>
          <w:szCs w:val="24"/>
        </w:rPr>
        <w:t xml:space="preserve">Rezultatul final al aplicației HashSentinel nu urmează în </w:t>
      </w:r>
      <w:r w:rsidR="001207BE" w:rsidRPr="008B64BB">
        <w:rPr>
          <w:rFonts w:cs="Times New Roman"/>
          <w:szCs w:val="24"/>
        </w:rPr>
        <w:t xml:space="preserve">totalitate </w:t>
      </w:r>
      <w:r w:rsidRPr="008B64BB">
        <w:rPr>
          <w:rFonts w:cs="Times New Roman"/>
          <w:szCs w:val="24"/>
        </w:rPr>
        <w:t>designul propus inițial, însă modificările realizate pe parcurs nu au avut un impact negativ. Aceste schimbări au fost determinate de analiza continuă a cerințelor și de identificarea unor soluții mai potrivite pentru problemele apărute în timpul dezvoltării</w:t>
      </w:r>
    </w:p>
    <w:p w14:paraId="01843891" w14:textId="0712931F" w:rsidR="00C203C4" w:rsidRPr="008B64BB" w:rsidRDefault="00C203C4" w:rsidP="001618D1">
      <w:pPr>
        <w:widowControl w:val="0"/>
        <w:spacing w:after="0"/>
        <w:rPr>
          <w:rFonts w:cs="Times New Roman"/>
          <w:szCs w:val="24"/>
        </w:rPr>
      </w:pPr>
      <w:r w:rsidRPr="008B64BB">
        <w:rPr>
          <w:rFonts w:cs="Times New Roman"/>
          <w:b/>
          <w:bCs/>
          <w:szCs w:val="24"/>
        </w:rPr>
        <w:lastRenderedPageBreak/>
        <w:t>5. Corectitudinea materialului expus:</w:t>
      </w:r>
      <w:r w:rsidRPr="008B64BB">
        <w:rPr>
          <w:rFonts w:cs="Times New Roman"/>
          <w:szCs w:val="24"/>
        </w:rPr>
        <w:t xml:space="preserve"> </w:t>
      </w:r>
    </w:p>
    <w:p w14:paraId="764BF430" w14:textId="2FB8D723" w:rsidR="00693288" w:rsidRPr="008B64BB" w:rsidRDefault="00693288" w:rsidP="001618D1">
      <w:pPr>
        <w:widowControl w:val="0"/>
        <w:spacing w:after="0"/>
        <w:rPr>
          <w:rFonts w:cs="Times New Roman"/>
          <w:szCs w:val="24"/>
        </w:rPr>
      </w:pPr>
      <w:r w:rsidRPr="008B64BB">
        <w:rPr>
          <w:rFonts w:cs="Times New Roman"/>
          <w:szCs w:val="24"/>
        </w:rPr>
        <w:t>Materialul este structurat logic și scris clar. Explicațiile sunt corecte, argumentate și susținute de diagrame, cod sursă și capturi de ecran relevante. Lucrarea reflectă o bună înțelegere a conceptelor de securitate și a procesului de dezvoltare software.</w:t>
      </w:r>
    </w:p>
    <w:p w14:paraId="487AD55D" w14:textId="0E02D789" w:rsidR="00C203C4" w:rsidRPr="008B64BB" w:rsidRDefault="00C203C4" w:rsidP="001618D1">
      <w:pPr>
        <w:widowControl w:val="0"/>
        <w:spacing w:after="0"/>
        <w:rPr>
          <w:rFonts w:cs="Times New Roman"/>
          <w:b/>
          <w:bCs/>
          <w:szCs w:val="24"/>
        </w:rPr>
      </w:pPr>
      <w:r w:rsidRPr="008B64BB">
        <w:rPr>
          <w:rFonts w:cs="Times New Roman"/>
          <w:b/>
          <w:bCs/>
          <w:szCs w:val="24"/>
        </w:rPr>
        <w:t xml:space="preserve">6. Calitatea materialului grafic: </w:t>
      </w:r>
    </w:p>
    <w:p w14:paraId="65CC8CF9" w14:textId="728BBEFF" w:rsidR="00693288" w:rsidRPr="008B64BB" w:rsidRDefault="00693288" w:rsidP="001618D1">
      <w:pPr>
        <w:widowControl w:val="0"/>
        <w:spacing w:after="0"/>
        <w:rPr>
          <w:rFonts w:cs="Times New Roman"/>
          <w:szCs w:val="24"/>
        </w:rPr>
      </w:pPr>
      <w:r w:rsidRPr="008B64BB">
        <w:rPr>
          <w:rFonts w:cs="Times New Roman"/>
          <w:szCs w:val="24"/>
        </w:rPr>
        <w:t>Diagramele, graficele de performanță și interfața aplicației sunt bine realizate și contribuie la înțelegerea proiectului. Documentarea vizuală este completă și profesională.</w:t>
      </w:r>
    </w:p>
    <w:p w14:paraId="3CF2CEC4" w14:textId="77777777" w:rsidR="00693288" w:rsidRPr="008B64BB" w:rsidRDefault="00C203C4" w:rsidP="001618D1">
      <w:pPr>
        <w:widowControl w:val="0"/>
        <w:spacing w:after="0"/>
        <w:rPr>
          <w:rFonts w:cs="Times New Roman"/>
          <w:szCs w:val="24"/>
        </w:rPr>
      </w:pPr>
      <w:r w:rsidRPr="008B64BB">
        <w:rPr>
          <w:rFonts w:cs="Times New Roman"/>
          <w:b/>
          <w:bCs/>
          <w:szCs w:val="24"/>
        </w:rPr>
        <w:t>7. Valoarea practică a proiectului/tezei:</w:t>
      </w:r>
      <w:r w:rsidRPr="008B64BB">
        <w:rPr>
          <w:rFonts w:cs="Times New Roman"/>
          <w:szCs w:val="24"/>
        </w:rPr>
        <w:t xml:space="preserve"> </w:t>
      </w:r>
    </w:p>
    <w:p w14:paraId="09842DFA" w14:textId="77777777" w:rsidR="00693288" w:rsidRPr="008B64BB" w:rsidRDefault="00693288" w:rsidP="001618D1">
      <w:pPr>
        <w:widowControl w:val="0"/>
        <w:spacing w:after="0"/>
        <w:rPr>
          <w:rFonts w:cs="Times New Roman"/>
          <w:szCs w:val="24"/>
        </w:rPr>
      </w:pPr>
      <w:r w:rsidRPr="008B64BB">
        <w:rPr>
          <w:rFonts w:cs="Times New Roman"/>
          <w:szCs w:val="24"/>
        </w:rPr>
        <w:t>Aplicația HashSentinel are valoare practică reală, putând fi utilizată atât în scopuri educaționale, cât și în cadrul testelor de securitate. Platforma este extensibilă, ușor de utilizat și poate servi drept punct de plecare pentru cercetări și aplicații mai avansate.</w:t>
      </w:r>
    </w:p>
    <w:p w14:paraId="282B57F2" w14:textId="79C63AC6" w:rsidR="00693288" w:rsidRPr="008B64BB" w:rsidRDefault="00C203C4" w:rsidP="001618D1">
      <w:pPr>
        <w:widowControl w:val="0"/>
        <w:spacing w:after="0"/>
        <w:rPr>
          <w:rFonts w:cs="Times New Roman"/>
          <w:szCs w:val="24"/>
        </w:rPr>
      </w:pPr>
      <w:r w:rsidRPr="008B64BB">
        <w:rPr>
          <w:rFonts w:cs="Times New Roman"/>
          <w:b/>
          <w:bCs/>
          <w:szCs w:val="24"/>
        </w:rPr>
        <w:t>8. Observaţii şi recomandări:</w:t>
      </w:r>
      <w:r w:rsidRPr="008B64BB">
        <w:rPr>
          <w:rFonts w:cs="Times New Roman"/>
          <w:szCs w:val="24"/>
        </w:rPr>
        <w:t xml:space="preserve"> </w:t>
      </w:r>
      <w:r w:rsidR="00693288" w:rsidRPr="008B64BB">
        <w:rPr>
          <w:rFonts w:cs="Times New Roman"/>
          <w:szCs w:val="24"/>
        </w:rPr>
        <w:t>Se recomandă extinderea ulterioară a aplicației prin adăugarea de algoritmi mai complecși (bcrypt, scrypt), integrarea unui mecanism de salvare distribuită a sesiunilor și posibilitatea de rulare pe GPU sau în cloud.</w:t>
      </w:r>
    </w:p>
    <w:p w14:paraId="70C1F7BC" w14:textId="6D3BCC36" w:rsidR="00C203C4" w:rsidRPr="008B64BB" w:rsidRDefault="00C203C4" w:rsidP="001618D1">
      <w:pPr>
        <w:widowControl w:val="0"/>
        <w:spacing w:after="0"/>
        <w:rPr>
          <w:rFonts w:cs="Times New Roman"/>
          <w:szCs w:val="24"/>
        </w:rPr>
      </w:pPr>
      <w:r w:rsidRPr="008B64BB">
        <w:rPr>
          <w:rFonts w:cs="Times New Roman"/>
          <w:b/>
          <w:bCs/>
          <w:szCs w:val="24"/>
        </w:rPr>
        <w:t>9. Caracteristica studentului şi titlul conferit:</w:t>
      </w:r>
      <w:r w:rsidRPr="008B64BB">
        <w:rPr>
          <w:rFonts w:cs="Times New Roman"/>
          <w:szCs w:val="24"/>
        </w:rPr>
        <w:t xml:space="preserve"> </w:t>
      </w:r>
      <w:r w:rsidR="00693288" w:rsidRPr="008B64BB">
        <w:rPr>
          <w:rFonts w:cs="Times New Roman"/>
          <w:szCs w:val="24"/>
        </w:rPr>
        <w:t>Pe parcursul realizării tezei de licență studentul a dat dovadă de responsabilitate și a aplicat cunoștințele tehnice necesare pentru realizarea sarcinilor propuse. Din cele relatate lucrarea de licență poate fi admisă spre susținere cu nota _______ .</w:t>
      </w:r>
    </w:p>
    <w:p w14:paraId="5C49D6B7" w14:textId="77777777" w:rsidR="00C203C4" w:rsidRPr="008B64BB" w:rsidRDefault="00C203C4" w:rsidP="001618D1">
      <w:pPr>
        <w:widowControl w:val="0"/>
        <w:spacing w:after="0"/>
        <w:rPr>
          <w:rFonts w:cs="Times New Roman"/>
          <w:szCs w:val="24"/>
        </w:rPr>
      </w:pPr>
    </w:p>
    <w:p w14:paraId="17BF0838" w14:textId="77777777" w:rsidR="00C203C4" w:rsidRPr="008B64BB" w:rsidRDefault="00C203C4" w:rsidP="001618D1">
      <w:pPr>
        <w:widowControl w:val="0"/>
        <w:spacing w:after="0"/>
        <w:rPr>
          <w:rFonts w:cs="Times New Roman"/>
          <w:szCs w:val="24"/>
        </w:rPr>
      </w:pPr>
      <w:r w:rsidRPr="008B64BB">
        <w:rPr>
          <w:rFonts w:cs="Times New Roman"/>
          <w:b/>
          <w:bCs/>
          <w:i/>
          <w:iCs/>
          <w:szCs w:val="24"/>
        </w:rPr>
        <w:t xml:space="preserve">Lucrarea în forma electronică corespunde originalului prezentat către susținere publică. </w:t>
      </w:r>
    </w:p>
    <w:p w14:paraId="16AB08BD" w14:textId="77777777" w:rsidR="00C203C4" w:rsidRPr="008B64BB" w:rsidRDefault="00C203C4" w:rsidP="001618D1">
      <w:pPr>
        <w:widowControl w:val="0"/>
        <w:spacing w:after="0"/>
        <w:rPr>
          <w:rFonts w:cs="Times New Roman"/>
          <w:szCs w:val="24"/>
        </w:rPr>
      </w:pPr>
    </w:p>
    <w:p w14:paraId="3A7AFD92" w14:textId="19B7C7EA" w:rsidR="00C203C4" w:rsidRPr="008B64BB" w:rsidRDefault="00C203C4" w:rsidP="001618D1">
      <w:pPr>
        <w:widowControl w:val="0"/>
        <w:spacing w:after="0"/>
        <w:rPr>
          <w:rFonts w:eastAsia="Times New Roman" w:cs="Times New Roman"/>
          <w:b/>
          <w:szCs w:val="24"/>
        </w:rPr>
      </w:pPr>
      <w:r w:rsidRPr="008B64BB">
        <w:rPr>
          <w:rFonts w:cs="Times New Roman"/>
          <w:b/>
          <w:bCs/>
          <w:szCs w:val="24"/>
        </w:rPr>
        <w:t xml:space="preserve">Coordonatorul proiectului/tezei de licenţă </w:t>
      </w:r>
      <w:r w:rsidR="00765688" w:rsidRPr="008B64BB">
        <w:rPr>
          <w:rFonts w:cs="Times New Roman"/>
          <w:szCs w:val="24"/>
          <w:u w:val="single"/>
        </w:rPr>
        <w:t>asist.</w:t>
      </w:r>
      <w:r w:rsidRPr="008B64BB">
        <w:rPr>
          <w:rFonts w:cs="Times New Roman"/>
          <w:szCs w:val="24"/>
          <w:u w:val="single"/>
        </w:rPr>
        <w:t xml:space="preserve"> univ., </w:t>
      </w:r>
      <w:r w:rsidR="00765688" w:rsidRPr="008B64BB">
        <w:rPr>
          <w:rFonts w:cs="Times New Roman"/>
          <w:szCs w:val="24"/>
          <w:u w:val="single"/>
        </w:rPr>
        <w:t>Masiutin Maxim</w:t>
      </w:r>
      <w:r w:rsidRPr="008B64BB">
        <w:rPr>
          <w:rFonts w:cs="Times New Roman"/>
          <w:szCs w:val="24"/>
          <w:u w:val="single"/>
        </w:rPr>
        <w:t xml:space="preserve">, </w:t>
      </w:r>
      <w:r w:rsidRPr="008B64BB">
        <w:rPr>
          <w:rFonts w:eastAsia="Times New Roman" w:cs="Times New Roman"/>
          <w:szCs w:val="24"/>
          <w:u w:val="single"/>
        </w:rPr>
        <w:t>__</w:t>
      </w:r>
      <w:r w:rsidR="00765688" w:rsidRPr="008B64BB">
        <w:rPr>
          <w:rFonts w:eastAsia="Times New Roman" w:cs="Times New Roman"/>
          <w:szCs w:val="24"/>
          <w:u w:val="single"/>
        </w:rPr>
        <w:t>__</w:t>
      </w:r>
      <w:r w:rsidRPr="008B64BB">
        <w:rPr>
          <w:rFonts w:eastAsia="Times New Roman" w:cs="Times New Roman"/>
          <w:szCs w:val="24"/>
          <w:u w:val="single"/>
        </w:rPr>
        <w:t>________________________</w:t>
      </w:r>
      <w:r w:rsidRPr="008B64BB">
        <w:rPr>
          <w:rFonts w:cs="Times New Roman"/>
          <w:szCs w:val="24"/>
        </w:rPr>
        <w:t xml:space="preserve"> </w:t>
      </w:r>
    </w:p>
    <w:p w14:paraId="6B14C8BA" w14:textId="4F44E628" w:rsidR="00C203C4" w:rsidRPr="008B64BB" w:rsidRDefault="00C203C4" w:rsidP="001618D1">
      <w:pPr>
        <w:widowControl w:val="0"/>
        <w:spacing w:after="0"/>
        <w:jc w:val="right"/>
        <w:rPr>
          <w:rFonts w:cs="Times New Roman"/>
          <w:i/>
          <w:iCs/>
          <w:sz w:val="18"/>
          <w:szCs w:val="18"/>
        </w:rPr>
      </w:pPr>
      <w:r w:rsidRPr="008B64BB">
        <w:rPr>
          <w:rFonts w:cs="Times New Roman"/>
          <w:i/>
          <w:iCs/>
          <w:sz w:val="18"/>
          <w:szCs w:val="18"/>
        </w:rPr>
        <w:t>(titlul ştiinţifico-didactic, titlul ştiinţific, semnătura, data, numele, prenumele)</w:t>
      </w:r>
      <w:bookmarkEnd w:id="1"/>
    </w:p>
    <w:p w14:paraId="1B00A619" w14:textId="70F5C72C" w:rsidR="00C203C4" w:rsidRPr="008B64BB" w:rsidRDefault="00C203C4" w:rsidP="001618D1">
      <w:pPr>
        <w:widowControl w:val="0"/>
        <w:spacing w:before="0" w:after="160" w:line="259" w:lineRule="auto"/>
        <w:jc w:val="left"/>
        <w:rPr>
          <w:rFonts w:cs="Times New Roman"/>
          <w:i/>
          <w:iCs/>
          <w:sz w:val="18"/>
          <w:szCs w:val="18"/>
        </w:rPr>
      </w:pPr>
      <w:r w:rsidRPr="008B64BB">
        <w:rPr>
          <w:rFonts w:cs="Times New Roman"/>
          <w:i/>
          <w:iCs/>
          <w:sz w:val="18"/>
          <w:szCs w:val="18"/>
        </w:rPr>
        <w:br w:type="page"/>
      </w:r>
    </w:p>
    <w:p w14:paraId="597BCD8D" w14:textId="4A869125" w:rsidR="001207BE" w:rsidRPr="008B64BB" w:rsidRDefault="001207BE" w:rsidP="001618D1">
      <w:pPr>
        <w:widowControl w:val="0"/>
        <w:contextualSpacing/>
        <w:jc w:val="center"/>
        <w:rPr>
          <w:szCs w:val="24"/>
        </w:rPr>
      </w:pPr>
      <w:r w:rsidRPr="008B64BB">
        <w:rPr>
          <w:b/>
          <w:bCs/>
          <w:sz w:val="26"/>
          <w:szCs w:val="26"/>
        </w:rPr>
        <w:lastRenderedPageBreak/>
        <w:t>REZUMAT</w:t>
      </w:r>
      <w:r w:rsidRPr="008B64BB">
        <w:rPr>
          <w:szCs w:val="24"/>
        </w:rPr>
        <w:t xml:space="preserve"> </w:t>
      </w:r>
    </w:p>
    <w:p w14:paraId="233B6F75" w14:textId="6345CDD0" w:rsidR="001207BE" w:rsidRPr="001207BE" w:rsidRDefault="001207BE" w:rsidP="001618D1">
      <w:pPr>
        <w:widowControl w:val="0"/>
        <w:ind w:firstLine="720"/>
        <w:contextualSpacing/>
      </w:pPr>
      <w:r w:rsidRPr="001207BE">
        <w:t xml:space="preserve">În cadrul acestui proiect de licență, se urmărește dezvoltarea unei aplicații dedicate </w:t>
      </w:r>
      <w:r w:rsidR="001B0465" w:rsidRPr="008B64BB">
        <w:t xml:space="preserve">spargerii algoritmilor de hash </w:t>
      </w:r>
      <w:r w:rsidRPr="001207BE">
        <w:t xml:space="preserve">prin aplicarea tehnicilor brute-force. </w:t>
      </w:r>
      <w:r w:rsidR="001B0465" w:rsidRPr="008B64BB">
        <w:t xml:space="preserve">Astfel utilizatorii vor avea </w:t>
      </w:r>
      <w:r w:rsidRPr="001207BE">
        <w:t>un instrument interactiv și eficient care să permită testarea, precum și identificarea</w:t>
      </w:r>
      <w:r w:rsidRPr="008B64BB">
        <w:t xml:space="preserve"> tipurilor de hash</w:t>
      </w:r>
      <w:r w:rsidRPr="001207BE">
        <w:t>. În prima parte a lucrării este realizată o analiză detaliată a metodelor brute-force, evidențiindu-se avantajele</w:t>
      </w:r>
      <w:r w:rsidR="001B0465" w:rsidRPr="008B64BB">
        <w:t xml:space="preserve"> și dezavantajele</w:t>
      </w:r>
      <w:r w:rsidRPr="001207BE">
        <w:t>. Totodată, sunt analizate aplicații similare existente pentru a identifica elementele utile, precum și lipsurile pe care această lucrare își propune să le acopere.</w:t>
      </w:r>
    </w:p>
    <w:p w14:paraId="3A2FA95B" w14:textId="0E31865C" w:rsidR="001207BE" w:rsidRPr="001207BE" w:rsidRDefault="001207BE" w:rsidP="001618D1">
      <w:pPr>
        <w:widowControl w:val="0"/>
        <w:ind w:firstLine="720"/>
        <w:contextualSpacing/>
      </w:pPr>
      <w:r w:rsidRPr="001207BE">
        <w:t xml:space="preserve">Următoarea etapă, prezentată în capitolul al doilea, constă în proiectarea arhitecturii aplicației. Sunt identificate cerințele funcționale și non-funcționale ale sistemului, sunt elaborate diagrame UML, iar interfața grafică este schițată pentru a stabili </w:t>
      </w:r>
      <w:r w:rsidRPr="008B64BB">
        <w:t xml:space="preserve">modul </w:t>
      </w:r>
      <w:r w:rsidRPr="001207BE">
        <w:t xml:space="preserve">de utilizare. Acest capitol definește structura logică a sistemului, precum și modul în care interacționează cele două componente esențiale: interfața dezvoltată în Python și motorul de </w:t>
      </w:r>
      <w:r w:rsidRPr="008B64BB">
        <w:t xml:space="preserve">spargere </w:t>
      </w:r>
      <w:r w:rsidRPr="001207BE">
        <w:t>implementat în Go.</w:t>
      </w:r>
    </w:p>
    <w:p w14:paraId="5180D755" w14:textId="6D3D111F" w:rsidR="001207BE" w:rsidRPr="001207BE" w:rsidRDefault="001207BE" w:rsidP="001618D1">
      <w:pPr>
        <w:widowControl w:val="0"/>
        <w:ind w:firstLine="720"/>
        <w:contextualSpacing/>
      </w:pPr>
      <w:r w:rsidRPr="001207BE">
        <w:t>În capitolul trei este detaliat procesul de implementare. Sunt descrise limbajele, bibliotecile și tehnologiile utilizate, precum și structura codului sursă. Este explicată funcționarea sistemului de identificare a tipului hash, modul de inițializare a atacului, algoritmii de cracking, gestionarea sesiunilor de lucru și generarea rapoartelor.</w:t>
      </w:r>
    </w:p>
    <w:p w14:paraId="56D1B876" w14:textId="77777777" w:rsidR="001207BE" w:rsidRPr="001207BE" w:rsidRDefault="001207BE" w:rsidP="001618D1">
      <w:pPr>
        <w:widowControl w:val="0"/>
        <w:ind w:firstLine="720"/>
        <w:contextualSpacing/>
      </w:pPr>
      <w:r w:rsidRPr="001207BE">
        <w:t>După implementare, în capitolul patru este realizată documentarea completă a aplicației. Sunt incluse capturi de ecran, explicații pentru fiecare fereastră și funcționalitate, precum și indicații clare pentru utilizatori privind rularea aplicației și interpretarea rezultatelor. Tot aici se regăsește și structura directoarelor și fișierelor generate automat de sistem.</w:t>
      </w:r>
    </w:p>
    <w:p w14:paraId="469E65E0" w14:textId="77777777" w:rsidR="001207BE" w:rsidRPr="001207BE" w:rsidRDefault="001207BE" w:rsidP="001618D1">
      <w:pPr>
        <w:widowControl w:val="0"/>
        <w:ind w:firstLine="720"/>
        <w:contextualSpacing/>
      </w:pPr>
      <w:r w:rsidRPr="001207BE">
        <w:t>Capitolul cinci oferă o privire de ansamblu asupra desfășurării proiectului, prin prezentarea unei diagrame WBS care evidențiază etapele principale de dezvoltare. Este inclusă o diagramă Gantt care detaliază planificarea temporală a sarcinilor, precum și o estimare a costurilor pentru fiecare etapă, reflectând efortul depus și resursele implicate.</w:t>
      </w:r>
    </w:p>
    <w:p w14:paraId="45B72881" w14:textId="07F59F00" w:rsidR="001207BE" w:rsidRPr="008B64BB" w:rsidRDefault="001207BE" w:rsidP="001618D1">
      <w:pPr>
        <w:widowControl w:val="0"/>
        <w:ind w:firstLine="720"/>
        <w:contextualSpacing/>
      </w:pPr>
      <w:r w:rsidRPr="001207BE">
        <w:t>Prin finalizarea acestui proiect, se oferă o soluție modernă și funcțională pentru testarea securității criptografice, ușor de utilizat și adaptabilă nevoilor reale din domeniul securității informaționale.</w:t>
      </w:r>
    </w:p>
    <w:p w14:paraId="5149E74D" w14:textId="77777777" w:rsidR="001B0465" w:rsidRPr="001207BE" w:rsidRDefault="001B0465" w:rsidP="001618D1">
      <w:pPr>
        <w:widowControl w:val="0"/>
        <w:contextualSpacing/>
      </w:pPr>
    </w:p>
    <w:p w14:paraId="21AB475C" w14:textId="77777777" w:rsidR="001618D1" w:rsidRDefault="001618D1" w:rsidP="001618D1">
      <w:pPr>
        <w:widowControl w:val="0"/>
        <w:contextualSpacing/>
        <w:jc w:val="center"/>
        <w:rPr>
          <w:b/>
          <w:bCs/>
          <w:sz w:val="26"/>
        </w:rPr>
      </w:pPr>
    </w:p>
    <w:p w14:paraId="4101B2DC" w14:textId="77777777" w:rsidR="001618D1" w:rsidRDefault="001618D1" w:rsidP="001618D1">
      <w:pPr>
        <w:widowControl w:val="0"/>
        <w:contextualSpacing/>
        <w:jc w:val="center"/>
        <w:rPr>
          <w:b/>
          <w:bCs/>
          <w:sz w:val="26"/>
        </w:rPr>
      </w:pPr>
    </w:p>
    <w:p w14:paraId="62262768" w14:textId="77777777" w:rsidR="001618D1" w:rsidRDefault="001618D1" w:rsidP="001618D1">
      <w:pPr>
        <w:widowControl w:val="0"/>
        <w:contextualSpacing/>
        <w:jc w:val="center"/>
        <w:rPr>
          <w:b/>
          <w:bCs/>
          <w:sz w:val="26"/>
        </w:rPr>
      </w:pPr>
    </w:p>
    <w:p w14:paraId="006D9A8B" w14:textId="77777777" w:rsidR="001618D1" w:rsidRDefault="001618D1" w:rsidP="001618D1">
      <w:pPr>
        <w:widowControl w:val="0"/>
        <w:contextualSpacing/>
        <w:jc w:val="center"/>
        <w:rPr>
          <w:b/>
          <w:bCs/>
          <w:sz w:val="26"/>
        </w:rPr>
      </w:pPr>
    </w:p>
    <w:p w14:paraId="0DB9F16E" w14:textId="77777777" w:rsidR="00EA50D4" w:rsidRDefault="00EA50D4" w:rsidP="001618D1">
      <w:pPr>
        <w:widowControl w:val="0"/>
        <w:contextualSpacing/>
        <w:jc w:val="center"/>
        <w:rPr>
          <w:b/>
          <w:bCs/>
          <w:sz w:val="26"/>
        </w:rPr>
      </w:pPr>
    </w:p>
    <w:p w14:paraId="2DA2C9BC" w14:textId="243E867B" w:rsidR="001207BE" w:rsidRPr="008B64BB" w:rsidRDefault="001B0465" w:rsidP="001618D1">
      <w:pPr>
        <w:widowControl w:val="0"/>
        <w:contextualSpacing/>
        <w:jc w:val="center"/>
        <w:rPr>
          <w:b/>
          <w:bCs/>
          <w:sz w:val="26"/>
        </w:rPr>
      </w:pPr>
      <w:r w:rsidRPr="008B64BB">
        <w:rPr>
          <w:b/>
          <w:bCs/>
          <w:sz w:val="26"/>
        </w:rPr>
        <w:lastRenderedPageBreak/>
        <w:t>ABSTRACT</w:t>
      </w:r>
    </w:p>
    <w:p w14:paraId="05AC0006" w14:textId="5CA893C0" w:rsidR="001B0465" w:rsidRPr="008B64BB" w:rsidRDefault="001B0465" w:rsidP="001618D1">
      <w:pPr>
        <w:widowControl w:val="0"/>
        <w:ind w:firstLine="720"/>
        <w:contextualSpacing/>
      </w:pPr>
      <w:r w:rsidRPr="008B64BB">
        <w:t>As part of this bachelor's thesis project, the development of an application dedicated to cracking hash algorithms using brute-force techniques is pursued. This way, users will have access to an interactive and efficient tool that enables testing and identification of various hash types. In the first part of the paper, a detailed analysis of brute-force methods is conducted, highlighting both their advantages and limitations. Additionally, existing similar applications are reviewed to identify useful features as well as the gaps that this project aims to address.</w:t>
      </w:r>
    </w:p>
    <w:p w14:paraId="664297E5" w14:textId="29C3EEB0" w:rsidR="001B0465" w:rsidRPr="008B64BB" w:rsidRDefault="001B0465" w:rsidP="001618D1">
      <w:pPr>
        <w:widowControl w:val="0"/>
        <w:ind w:firstLine="720"/>
        <w:contextualSpacing/>
      </w:pPr>
      <w:r w:rsidRPr="008B64BB">
        <w:t>The next step, presented in the second chapter, focuses on designing the application’s architecture. Functional and non-functional requirements are identified, UML diagrams are developed, and the user interface is sketched to define the intended user flow. This chapter establishes the logical structure of the system and describes how the two main components interact: the frontend developed in Python and the cracking engine implemented in Go.</w:t>
      </w:r>
    </w:p>
    <w:p w14:paraId="1D77D77B" w14:textId="6984E14B" w:rsidR="001B0465" w:rsidRPr="008B64BB" w:rsidRDefault="001B0465" w:rsidP="001618D1">
      <w:pPr>
        <w:widowControl w:val="0"/>
        <w:ind w:firstLine="720"/>
        <w:contextualSpacing/>
      </w:pPr>
      <w:r w:rsidRPr="008B64BB">
        <w:t>Chapter three details the implementation process. It presents the programming languages, libraries, and technologies used, as well as the structure of the source code. The chapter explains the mechanism for detecting the hash type, initiating the attack, implementing the cracking algorithms, managing session states, and generating reports.</w:t>
      </w:r>
    </w:p>
    <w:p w14:paraId="19A8C66C" w14:textId="6213F2F4" w:rsidR="001B0465" w:rsidRPr="008B64BB" w:rsidRDefault="001B0465" w:rsidP="001618D1">
      <w:pPr>
        <w:widowControl w:val="0"/>
        <w:ind w:firstLine="720"/>
        <w:contextualSpacing/>
      </w:pPr>
      <w:r w:rsidRPr="008B64BB">
        <w:t>After implementation, chapter four provides complete documentation of the application. It includes screenshots, explanations for each window and feature, and clear user instructions for running the application and interpreting the results. The structure of the automatically generated folders and files is also described.</w:t>
      </w:r>
    </w:p>
    <w:p w14:paraId="3BCEDAA8" w14:textId="6C5DB5CA" w:rsidR="001B0465" w:rsidRPr="008B64BB" w:rsidRDefault="001B0465" w:rsidP="001618D1">
      <w:pPr>
        <w:widowControl w:val="0"/>
        <w:ind w:firstLine="720"/>
        <w:contextualSpacing/>
      </w:pPr>
      <w:r w:rsidRPr="008B64BB">
        <w:t>Chapter five offers an overview of the project development process through a WBS (Work Breakdown Structure) diagram that outlines the main development stages. A Gantt chart is also included, detailing the project timeline, along with a cost estimate for each development phase, reflecting the effort and resources involved.</w:t>
      </w:r>
    </w:p>
    <w:p w14:paraId="62E5348D" w14:textId="09A725B1" w:rsidR="001207BE" w:rsidRPr="008B64BB" w:rsidRDefault="001B0465" w:rsidP="001618D1">
      <w:pPr>
        <w:widowControl w:val="0"/>
        <w:ind w:firstLine="720"/>
        <w:contextualSpacing/>
      </w:pPr>
      <w:r w:rsidRPr="008B64BB">
        <w:t>By completing this project, a modern and functional solution is provided for testing cryptographic security. The resulting application is user-friendly and adaptable to real-world needs in the field of information security.</w:t>
      </w:r>
    </w:p>
    <w:p w14:paraId="505D133D" w14:textId="77777777" w:rsidR="001207BE" w:rsidRDefault="001207BE" w:rsidP="001618D1">
      <w:pPr>
        <w:widowControl w:val="0"/>
        <w:contextualSpacing/>
      </w:pPr>
    </w:p>
    <w:p w14:paraId="14B1B396" w14:textId="77777777" w:rsidR="001618D1" w:rsidRDefault="001618D1" w:rsidP="001618D1">
      <w:pPr>
        <w:widowControl w:val="0"/>
        <w:contextualSpacing/>
      </w:pPr>
    </w:p>
    <w:p w14:paraId="5BB4629E" w14:textId="77777777" w:rsidR="001618D1" w:rsidRDefault="001618D1" w:rsidP="001618D1">
      <w:pPr>
        <w:widowControl w:val="0"/>
        <w:contextualSpacing/>
      </w:pPr>
    </w:p>
    <w:p w14:paraId="7FF80C39" w14:textId="77777777" w:rsidR="00CD6BB1" w:rsidRDefault="00CD6BB1" w:rsidP="001618D1">
      <w:pPr>
        <w:widowControl w:val="0"/>
        <w:contextualSpacing/>
      </w:pPr>
    </w:p>
    <w:p w14:paraId="1007FF41" w14:textId="77777777" w:rsidR="001618D1" w:rsidRDefault="001618D1" w:rsidP="001618D1">
      <w:pPr>
        <w:widowControl w:val="0"/>
        <w:contextualSpacing/>
      </w:pPr>
    </w:p>
    <w:p w14:paraId="159C3775" w14:textId="77777777" w:rsidR="001618D1" w:rsidRPr="008B64BB" w:rsidRDefault="001618D1" w:rsidP="001618D1">
      <w:pPr>
        <w:widowControl w:val="0"/>
        <w:contextualSpacing/>
      </w:pPr>
    </w:p>
    <w:p w14:paraId="0BA5F7AE" w14:textId="77777777" w:rsidR="00AB55AC" w:rsidRDefault="00AB55AC" w:rsidP="00AB55AC"/>
    <w:p w14:paraId="10DFD1DA" w14:textId="334ECE7C" w:rsidR="00CD6BB1" w:rsidRPr="00295600" w:rsidRDefault="00CD6BB1" w:rsidP="00CD6BB1">
      <w:pPr>
        <w:jc w:val="center"/>
        <w:rPr>
          <w:b/>
          <w:bCs/>
          <w:sz w:val="26"/>
          <w:szCs w:val="26"/>
        </w:rPr>
      </w:pPr>
      <w:r w:rsidRPr="00295600">
        <w:rPr>
          <w:b/>
          <w:bCs/>
          <w:sz w:val="26"/>
          <w:szCs w:val="26"/>
        </w:rPr>
        <w:lastRenderedPageBreak/>
        <w:t>CUPRINS</w:t>
      </w:r>
    </w:p>
    <w:sdt>
      <w:sdtPr>
        <w:id w:val="2144083926"/>
        <w:docPartObj>
          <w:docPartGallery w:val="Table of Contents"/>
          <w:docPartUnique/>
        </w:docPartObj>
      </w:sdtPr>
      <w:sdtContent>
        <w:p w14:paraId="55909307" w14:textId="55802330" w:rsidR="00AB55AC" w:rsidRPr="00EA50D4" w:rsidRDefault="00AB55AC" w:rsidP="00B82F96">
          <w:pPr>
            <w:keepNext/>
            <w:keepLines/>
            <w:spacing w:before="0" w:after="0" w:line="240" w:lineRule="auto"/>
            <w:contextualSpacing/>
            <w:mirrorIndents/>
            <w:jc w:val="left"/>
          </w:pPr>
        </w:p>
        <w:p w14:paraId="2F676356" w14:textId="57C4F064" w:rsidR="00EA50D4" w:rsidRPr="00EA50D4" w:rsidRDefault="00890EA1" w:rsidP="00B82F96">
          <w:pPr>
            <w:pStyle w:val="TOC1"/>
            <w:keepNext/>
            <w:keepLines/>
            <w:spacing w:before="0" w:after="0"/>
            <w:rPr>
              <w:rFonts w:asciiTheme="minorHAnsi" w:eastAsiaTheme="minorEastAsia" w:hAnsiTheme="minorHAnsi"/>
              <w:b w:val="0"/>
              <w:bCs w:val="0"/>
              <w:szCs w:val="24"/>
              <w:lang w:val="en-US"/>
            </w:rPr>
          </w:pPr>
          <w:r w:rsidRPr="00EA50D4">
            <w:rPr>
              <w:b w:val="0"/>
              <w:bCs w:val="0"/>
              <w:noProof w:val="0"/>
            </w:rPr>
            <w:fldChar w:fldCharType="begin"/>
          </w:r>
          <w:r w:rsidRPr="00EA50D4">
            <w:rPr>
              <w:b w:val="0"/>
              <w:bCs w:val="0"/>
              <w:noProof w:val="0"/>
            </w:rPr>
            <w:instrText xml:space="preserve"> TOC \o "1-3" \h \z \u </w:instrText>
          </w:r>
          <w:r w:rsidRPr="00EA50D4">
            <w:rPr>
              <w:b w:val="0"/>
              <w:bCs w:val="0"/>
              <w:noProof w:val="0"/>
            </w:rPr>
            <w:fldChar w:fldCharType="separate"/>
          </w:r>
          <w:hyperlink w:anchor="_Toc198815849" w:history="1">
            <w:r w:rsidR="00EA50D4" w:rsidRPr="00EA50D4">
              <w:rPr>
                <w:rStyle w:val="Hyperlink"/>
                <w:b w:val="0"/>
                <w:bCs w:val="0"/>
              </w:rPr>
              <w:t>INTRODUCERE</w:t>
            </w:r>
            <w:r w:rsidR="00B82F96">
              <w:rPr>
                <w:rStyle w:val="Hyperlink"/>
                <w:b w:val="0"/>
                <w:bCs w:val="0"/>
              </w:rPr>
              <w:t>...............................................................................................................................................</w:t>
            </w:r>
            <w:r w:rsidR="00EA50D4" w:rsidRPr="00EA50D4">
              <w:rPr>
                <w:b w:val="0"/>
                <w:bCs w:val="0"/>
                <w:webHidden/>
              </w:rPr>
              <w:fldChar w:fldCharType="begin"/>
            </w:r>
            <w:r w:rsidR="00EA50D4" w:rsidRPr="00EA50D4">
              <w:rPr>
                <w:b w:val="0"/>
                <w:bCs w:val="0"/>
                <w:webHidden/>
              </w:rPr>
              <w:instrText xml:space="preserve"> PAGEREF _Toc198815849 \h </w:instrText>
            </w:r>
            <w:r w:rsidR="00EA50D4" w:rsidRPr="00EA50D4">
              <w:rPr>
                <w:b w:val="0"/>
                <w:bCs w:val="0"/>
                <w:webHidden/>
              </w:rPr>
            </w:r>
            <w:r w:rsidR="00EA50D4" w:rsidRPr="00EA50D4">
              <w:rPr>
                <w:b w:val="0"/>
                <w:bCs w:val="0"/>
                <w:webHidden/>
              </w:rPr>
              <w:fldChar w:fldCharType="separate"/>
            </w:r>
            <w:r w:rsidR="00B82F96">
              <w:rPr>
                <w:b w:val="0"/>
                <w:bCs w:val="0"/>
                <w:webHidden/>
              </w:rPr>
              <w:t>13</w:t>
            </w:r>
            <w:r w:rsidR="00EA50D4" w:rsidRPr="00EA50D4">
              <w:rPr>
                <w:b w:val="0"/>
                <w:bCs w:val="0"/>
                <w:webHidden/>
              </w:rPr>
              <w:fldChar w:fldCharType="end"/>
            </w:r>
          </w:hyperlink>
        </w:p>
        <w:p w14:paraId="2C5A9B82" w14:textId="74FDEEB4" w:rsidR="00EA50D4" w:rsidRPr="00EA50D4" w:rsidRDefault="00EA50D4" w:rsidP="00B82F96">
          <w:pPr>
            <w:pStyle w:val="TOC1"/>
            <w:keepNext/>
            <w:keepLines/>
            <w:spacing w:before="0" w:after="0"/>
            <w:rPr>
              <w:rFonts w:asciiTheme="minorHAnsi" w:eastAsiaTheme="minorEastAsia" w:hAnsiTheme="minorHAnsi"/>
              <w:b w:val="0"/>
              <w:bCs w:val="0"/>
              <w:szCs w:val="24"/>
              <w:lang w:val="en-US"/>
            </w:rPr>
          </w:pPr>
          <w:hyperlink w:anchor="_Toc198815850" w:history="1">
            <w:r w:rsidRPr="00EA50D4">
              <w:rPr>
                <w:rStyle w:val="Hyperlink"/>
                <w:b w:val="0"/>
                <w:bCs w:val="0"/>
              </w:rPr>
              <w:t>1 ANALIZA ȘI DEFINIREA DOMENIULUI DE STUDIU</w:t>
            </w:r>
            <w:r w:rsidR="00B82F96">
              <w:rPr>
                <w:b w:val="0"/>
                <w:bCs w:val="0"/>
                <w:webHidden/>
              </w:rPr>
              <w:t>............................................................................</w:t>
            </w:r>
            <w:r w:rsidRPr="00EA50D4">
              <w:rPr>
                <w:b w:val="0"/>
                <w:bCs w:val="0"/>
                <w:webHidden/>
              </w:rPr>
              <w:fldChar w:fldCharType="begin"/>
            </w:r>
            <w:r w:rsidRPr="00EA50D4">
              <w:rPr>
                <w:b w:val="0"/>
                <w:bCs w:val="0"/>
                <w:webHidden/>
              </w:rPr>
              <w:instrText xml:space="preserve"> PAGEREF _Toc198815850 \h </w:instrText>
            </w:r>
            <w:r w:rsidRPr="00EA50D4">
              <w:rPr>
                <w:b w:val="0"/>
                <w:bCs w:val="0"/>
                <w:webHidden/>
              </w:rPr>
            </w:r>
            <w:r w:rsidRPr="00EA50D4">
              <w:rPr>
                <w:b w:val="0"/>
                <w:bCs w:val="0"/>
                <w:webHidden/>
              </w:rPr>
              <w:fldChar w:fldCharType="separate"/>
            </w:r>
            <w:r w:rsidR="00B82F96">
              <w:rPr>
                <w:b w:val="0"/>
                <w:bCs w:val="0"/>
                <w:webHidden/>
              </w:rPr>
              <w:t>14</w:t>
            </w:r>
            <w:r w:rsidRPr="00EA50D4">
              <w:rPr>
                <w:b w:val="0"/>
                <w:bCs w:val="0"/>
                <w:webHidden/>
              </w:rPr>
              <w:fldChar w:fldCharType="end"/>
            </w:r>
          </w:hyperlink>
        </w:p>
        <w:p w14:paraId="2B0C85B9" w14:textId="4CC93692" w:rsidR="00EA50D4" w:rsidRPr="00EA50D4" w:rsidRDefault="00EA50D4" w:rsidP="00B82F96">
          <w:pPr>
            <w:pStyle w:val="TOC2"/>
            <w:keepNext/>
            <w:keepLines/>
            <w:jc w:val="left"/>
            <w:rPr>
              <w:rFonts w:asciiTheme="minorHAnsi" w:eastAsiaTheme="minorEastAsia" w:hAnsiTheme="minorHAnsi"/>
              <w:noProof/>
              <w:szCs w:val="24"/>
              <w:lang w:val="en-US"/>
            </w:rPr>
          </w:pPr>
          <w:hyperlink w:anchor="_Toc198815851" w:history="1">
            <w:r w:rsidRPr="00EA50D4">
              <w:rPr>
                <w:rStyle w:val="Hyperlink"/>
                <w:noProof/>
              </w:rPr>
              <w:t>1.1 Analiza și cercetarea soluțiilor existente</w:t>
            </w:r>
            <w:r w:rsidRPr="00EA50D4">
              <w:rPr>
                <w:noProof/>
                <w:webHidden/>
              </w:rPr>
              <w:tab/>
            </w:r>
            <w:r w:rsidRPr="00EA50D4">
              <w:rPr>
                <w:noProof/>
                <w:webHidden/>
              </w:rPr>
              <w:fldChar w:fldCharType="begin"/>
            </w:r>
            <w:r w:rsidRPr="00EA50D4">
              <w:rPr>
                <w:noProof/>
                <w:webHidden/>
              </w:rPr>
              <w:instrText xml:space="preserve"> PAGEREF _Toc198815851 \h </w:instrText>
            </w:r>
            <w:r w:rsidRPr="00EA50D4">
              <w:rPr>
                <w:noProof/>
                <w:webHidden/>
              </w:rPr>
            </w:r>
            <w:r w:rsidRPr="00EA50D4">
              <w:rPr>
                <w:noProof/>
                <w:webHidden/>
              </w:rPr>
              <w:fldChar w:fldCharType="separate"/>
            </w:r>
            <w:r w:rsidR="00B82F96">
              <w:rPr>
                <w:noProof/>
                <w:webHidden/>
              </w:rPr>
              <w:t>15</w:t>
            </w:r>
            <w:r w:rsidRPr="00EA50D4">
              <w:rPr>
                <w:noProof/>
                <w:webHidden/>
              </w:rPr>
              <w:fldChar w:fldCharType="end"/>
            </w:r>
          </w:hyperlink>
        </w:p>
        <w:p w14:paraId="1A72C63A" w14:textId="3F21E2D5" w:rsidR="00EA50D4" w:rsidRPr="00EA50D4" w:rsidRDefault="00EA50D4" w:rsidP="00B82F96">
          <w:pPr>
            <w:pStyle w:val="TOC2"/>
            <w:keepNext/>
            <w:keepLines/>
            <w:jc w:val="left"/>
            <w:rPr>
              <w:rFonts w:asciiTheme="minorHAnsi" w:eastAsiaTheme="minorEastAsia" w:hAnsiTheme="minorHAnsi"/>
              <w:noProof/>
              <w:szCs w:val="24"/>
              <w:lang w:val="en-US"/>
            </w:rPr>
          </w:pPr>
          <w:hyperlink w:anchor="_Toc198815852" w:history="1">
            <w:r w:rsidRPr="00EA50D4">
              <w:rPr>
                <w:rStyle w:val="Hyperlink"/>
                <w:noProof/>
              </w:rPr>
              <w:t>1.2 Definirea scopului și obiectivul proiectului</w:t>
            </w:r>
            <w:r w:rsidRPr="00EA50D4">
              <w:rPr>
                <w:noProof/>
                <w:webHidden/>
              </w:rPr>
              <w:tab/>
            </w:r>
            <w:r w:rsidRPr="00EA50D4">
              <w:rPr>
                <w:noProof/>
                <w:webHidden/>
              </w:rPr>
              <w:fldChar w:fldCharType="begin"/>
            </w:r>
            <w:r w:rsidRPr="00EA50D4">
              <w:rPr>
                <w:noProof/>
                <w:webHidden/>
              </w:rPr>
              <w:instrText xml:space="preserve"> PAGEREF _Toc198815852 \h </w:instrText>
            </w:r>
            <w:r w:rsidRPr="00EA50D4">
              <w:rPr>
                <w:noProof/>
                <w:webHidden/>
              </w:rPr>
            </w:r>
            <w:r w:rsidRPr="00EA50D4">
              <w:rPr>
                <w:noProof/>
                <w:webHidden/>
              </w:rPr>
              <w:fldChar w:fldCharType="separate"/>
            </w:r>
            <w:r w:rsidR="00B82F96">
              <w:rPr>
                <w:noProof/>
                <w:webHidden/>
              </w:rPr>
              <w:t>18</w:t>
            </w:r>
            <w:r w:rsidRPr="00EA50D4">
              <w:rPr>
                <w:noProof/>
                <w:webHidden/>
              </w:rPr>
              <w:fldChar w:fldCharType="end"/>
            </w:r>
          </w:hyperlink>
        </w:p>
        <w:p w14:paraId="402B6581" w14:textId="54054DC3" w:rsidR="00EA50D4" w:rsidRPr="00EA50D4" w:rsidRDefault="00EA50D4" w:rsidP="00B82F96">
          <w:pPr>
            <w:pStyle w:val="TOC1"/>
            <w:keepNext/>
            <w:keepLines/>
            <w:spacing w:before="0" w:after="0"/>
            <w:rPr>
              <w:rFonts w:asciiTheme="minorHAnsi" w:eastAsiaTheme="minorEastAsia" w:hAnsiTheme="minorHAnsi"/>
              <w:b w:val="0"/>
              <w:bCs w:val="0"/>
              <w:szCs w:val="24"/>
              <w:lang w:val="en-US"/>
            </w:rPr>
          </w:pPr>
          <w:hyperlink w:anchor="_Toc198815853" w:history="1">
            <w:r w:rsidRPr="00EA50D4">
              <w:rPr>
                <w:rStyle w:val="Hyperlink"/>
                <w:b w:val="0"/>
                <w:bCs w:val="0"/>
              </w:rPr>
              <w:t>2 PROIECTAREA ȘI ARHITECTURA SISTEMUL INFORMATIC</w:t>
            </w:r>
            <w:r w:rsidR="00B82F96">
              <w:rPr>
                <w:b w:val="0"/>
                <w:bCs w:val="0"/>
                <w:webHidden/>
              </w:rPr>
              <w:t>..............................................................</w:t>
            </w:r>
            <w:r w:rsidRPr="00EA50D4">
              <w:rPr>
                <w:b w:val="0"/>
                <w:bCs w:val="0"/>
                <w:webHidden/>
              </w:rPr>
              <w:fldChar w:fldCharType="begin"/>
            </w:r>
            <w:r w:rsidRPr="00EA50D4">
              <w:rPr>
                <w:b w:val="0"/>
                <w:bCs w:val="0"/>
                <w:webHidden/>
              </w:rPr>
              <w:instrText xml:space="preserve"> PAGEREF _Toc198815853 \h </w:instrText>
            </w:r>
            <w:r w:rsidRPr="00EA50D4">
              <w:rPr>
                <w:b w:val="0"/>
                <w:bCs w:val="0"/>
                <w:webHidden/>
              </w:rPr>
            </w:r>
            <w:r w:rsidRPr="00EA50D4">
              <w:rPr>
                <w:b w:val="0"/>
                <w:bCs w:val="0"/>
                <w:webHidden/>
              </w:rPr>
              <w:fldChar w:fldCharType="separate"/>
            </w:r>
            <w:r w:rsidR="00B82F96">
              <w:rPr>
                <w:b w:val="0"/>
                <w:bCs w:val="0"/>
                <w:webHidden/>
              </w:rPr>
              <w:t>20</w:t>
            </w:r>
            <w:r w:rsidRPr="00EA50D4">
              <w:rPr>
                <w:b w:val="0"/>
                <w:bCs w:val="0"/>
                <w:webHidden/>
              </w:rPr>
              <w:fldChar w:fldCharType="end"/>
            </w:r>
          </w:hyperlink>
        </w:p>
        <w:p w14:paraId="5BE1D5CF" w14:textId="10CF9956" w:rsidR="00EA50D4" w:rsidRPr="00EA50D4" w:rsidRDefault="00EA50D4" w:rsidP="00B82F96">
          <w:pPr>
            <w:pStyle w:val="TOC2"/>
            <w:keepNext/>
            <w:keepLines/>
            <w:jc w:val="left"/>
            <w:rPr>
              <w:rFonts w:asciiTheme="minorHAnsi" w:eastAsiaTheme="minorEastAsia" w:hAnsiTheme="minorHAnsi"/>
              <w:noProof/>
              <w:szCs w:val="24"/>
              <w:lang w:val="en-US"/>
            </w:rPr>
          </w:pPr>
          <w:hyperlink w:anchor="_Toc198815854" w:history="1">
            <w:r w:rsidRPr="00EA50D4">
              <w:rPr>
                <w:rStyle w:val="Hyperlink"/>
                <w:noProof/>
              </w:rPr>
              <w:t>2.1 Cerințele funcționale ale sistemului</w:t>
            </w:r>
            <w:r w:rsidRPr="00EA50D4">
              <w:rPr>
                <w:noProof/>
                <w:webHidden/>
              </w:rPr>
              <w:tab/>
            </w:r>
            <w:r w:rsidRPr="00EA50D4">
              <w:rPr>
                <w:noProof/>
                <w:webHidden/>
              </w:rPr>
              <w:fldChar w:fldCharType="begin"/>
            </w:r>
            <w:r w:rsidRPr="00EA50D4">
              <w:rPr>
                <w:noProof/>
                <w:webHidden/>
              </w:rPr>
              <w:instrText xml:space="preserve"> PAGEREF _Toc198815854 \h </w:instrText>
            </w:r>
            <w:r w:rsidRPr="00EA50D4">
              <w:rPr>
                <w:noProof/>
                <w:webHidden/>
              </w:rPr>
            </w:r>
            <w:r w:rsidRPr="00EA50D4">
              <w:rPr>
                <w:noProof/>
                <w:webHidden/>
              </w:rPr>
              <w:fldChar w:fldCharType="separate"/>
            </w:r>
            <w:r w:rsidR="00B82F96">
              <w:rPr>
                <w:noProof/>
                <w:webHidden/>
              </w:rPr>
              <w:t>20</w:t>
            </w:r>
            <w:r w:rsidRPr="00EA50D4">
              <w:rPr>
                <w:noProof/>
                <w:webHidden/>
              </w:rPr>
              <w:fldChar w:fldCharType="end"/>
            </w:r>
          </w:hyperlink>
        </w:p>
        <w:p w14:paraId="01D45F23" w14:textId="616378B5" w:rsidR="00EA50D4" w:rsidRPr="00EA50D4" w:rsidRDefault="00EA50D4" w:rsidP="00B82F96">
          <w:pPr>
            <w:pStyle w:val="TOC2"/>
            <w:keepNext/>
            <w:keepLines/>
            <w:jc w:val="left"/>
            <w:rPr>
              <w:rFonts w:asciiTheme="minorHAnsi" w:eastAsiaTheme="minorEastAsia" w:hAnsiTheme="minorHAnsi"/>
              <w:noProof/>
              <w:szCs w:val="24"/>
              <w:lang w:val="en-US"/>
            </w:rPr>
          </w:pPr>
          <w:hyperlink w:anchor="_Toc198815855" w:history="1">
            <w:r w:rsidRPr="00EA50D4">
              <w:rPr>
                <w:rStyle w:val="Hyperlink"/>
                <w:noProof/>
              </w:rPr>
              <w:t>2.2 Cerințele non-funcționale ale sistemului</w:t>
            </w:r>
            <w:r w:rsidRPr="00EA50D4">
              <w:rPr>
                <w:noProof/>
                <w:webHidden/>
              </w:rPr>
              <w:tab/>
            </w:r>
            <w:r w:rsidRPr="00EA50D4">
              <w:rPr>
                <w:noProof/>
                <w:webHidden/>
              </w:rPr>
              <w:fldChar w:fldCharType="begin"/>
            </w:r>
            <w:r w:rsidRPr="00EA50D4">
              <w:rPr>
                <w:noProof/>
                <w:webHidden/>
              </w:rPr>
              <w:instrText xml:space="preserve"> PAGEREF _Toc198815855 \h </w:instrText>
            </w:r>
            <w:r w:rsidRPr="00EA50D4">
              <w:rPr>
                <w:noProof/>
                <w:webHidden/>
              </w:rPr>
            </w:r>
            <w:r w:rsidRPr="00EA50D4">
              <w:rPr>
                <w:noProof/>
                <w:webHidden/>
              </w:rPr>
              <w:fldChar w:fldCharType="separate"/>
            </w:r>
            <w:r w:rsidR="00B82F96">
              <w:rPr>
                <w:noProof/>
                <w:webHidden/>
              </w:rPr>
              <w:t>21</w:t>
            </w:r>
            <w:r w:rsidRPr="00EA50D4">
              <w:rPr>
                <w:noProof/>
                <w:webHidden/>
              </w:rPr>
              <w:fldChar w:fldCharType="end"/>
            </w:r>
          </w:hyperlink>
        </w:p>
        <w:p w14:paraId="4B527BA2" w14:textId="58CB894F" w:rsidR="00EA50D4" w:rsidRPr="00EA50D4" w:rsidRDefault="00EA50D4" w:rsidP="00B82F96">
          <w:pPr>
            <w:pStyle w:val="TOC2"/>
            <w:keepNext/>
            <w:keepLines/>
            <w:jc w:val="left"/>
            <w:rPr>
              <w:rFonts w:asciiTheme="minorHAnsi" w:eastAsiaTheme="minorEastAsia" w:hAnsiTheme="minorHAnsi"/>
              <w:noProof/>
              <w:szCs w:val="24"/>
              <w:lang w:val="en-US"/>
            </w:rPr>
          </w:pPr>
          <w:hyperlink w:anchor="_Toc198815856" w:history="1">
            <w:r w:rsidRPr="00EA50D4">
              <w:rPr>
                <w:rStyle w:val="Hyperlink"/>
                <w:noProof/>
              </w:rPr>
              <w:t>2.3 Modelarea comportamentală a sistemului</w:t>
            </w:r>
            <w:r w:rsidRPr="00EA50D4">
              <w:rPr>
                <w:noProof/>
                <w:webHidden/>
              </w:rPr>
              <w:tab/>
            </w:r>
            <w:r w:rsidRPr="00EA50D4">
              <w:rPr>
                <w:noProof/>
                <w:webHidden/>
              </w:rPr>
              <w:fldChar w:fldCharType="begin"/>
            </w:r>
            <w:r w:rsidRPr="00EA50D4">
              <w:rPr>
                <w:noProof/>
                <w:webHidden/>
              </w:rPr>
              <w:instrText xml:space="preserve"> PAGEREF _Toc198815856 \h </w:instrText>
            </w:r>
            <w:r w:rsidRPr="00EA50D4">
              <w:rPr>
                <w:noProof/>
                <w:webHidden/>
              </w:rPr>
            </w:r>
            <w:r w:rsidRPr="00EA50D4">
              <w:rPr>
                <w:noProof/>
                <w:webHidden/>
              </w:rPr>
              <w:fldChar w:fldCharType="separate"/>
            </w:r>
            <w:r w:rsidR="00B82F96">
              <w:rPr>
                <w:noProof/>
                <w:webHidden/>
              </w:rPr>
              <w:t>22</w:t>
            </w:r>
            <w:r w:rsidRPr="00EA50D4">
              <w:rPr>
                <w:noProof/>
                <w:webHidden/>
              </w:rPr>
              <w:fldChar w:fldCharType="end"/>
            </w:r>
          </w:hyperlink>
        </w:p>
        <w:p w14:paraId="365DDF5B" w14:textId="519A1061" w:rsidR="00EA50D4" w:rsidRPr="00EA50D4" w:rsidRDefault="00EA50D4" w:rsidP="00B82F96">
          <w:pPr>
            <w:pStyle w:val="TOC2"/>
            <w:keepNext/>
            <w:keepLines/>
            <w:jc w:val="left"/>
            <w:rPr>
              <w:rFonts w:asciiTheme="minorHAnsi" w:eastAsiaTheme="minorEastAsia" w:hAnsiTheme="minorHAnsi"/>
              <w:noProof/>
              <w:szCs w:val="24"/>
              <w:lang w:val="en-US"/>
            </w:rPr>
          </w:pPr>
          <w:hyperlink w:anchor="_Toc198815857" w:history="1">
            <w:r w:rsidRPr="00EA50D4">
              <w:rPr>
                <w:rStyle w:val="Hyperlink"/>
                <w:noProof/>
              </w:rPr>
              <w:t>2.3.1 Generalitățile sistemului informatic</w:t>
            </w:r>
            <w:r w:rsidRPr="00EA50D4">
              <w:rPr>
                <w:noProof/>
                <w:webHidden/>
              </w:rPr>
              <w:tab/>
            </w:r>
            <w:r w:rsidRPr="00EA50D4">
              <w:rPr>
                <w:noProof/>
                <w:webHidden/>
              </w:rPr>
              <w:fldChar w:fldCharType="begin"/>
            </w:r>
            <w:r w:rsidRPr="00EA50D4">
              <w:rPr>
                <w:noProof/>
                <w:webHidden/>
              </w:rPr>
              <w:instrText xml:space="preserve"> PAGEREF _Toc198815857 \h </w:instrText>
            </w:r>
            <w:r w:rsidRPr="00EA50D4">
              <w:rPr>
                <w:noProof/>
                <w:webHidden/>
              </w:rPr>
            </w:r>
            <w:r w:rsidRPr="00EA50D4">
              <w:rPr>
                <w:noProof/>
                <w:webHidden/>
              </w:rPr>
              <w:fldChar w:fldCharType="separate"/>
            </w:r>
            <w:r w:rsidR="00B82F96">
              <w:rPr>
                <w:noProof/>
                <w:webHidden/>
              </w:rPr>
              <w:t>23</w:t>
            </w:r>
            <w:r w:rsidRPr="00EA50D4">
              <w:rPr>
                <w:noProof/>
                <w:webHidden/>
              </w:rPr>
              <w:fldChar w:fldCharType="end"/>
            </w:r>
          </w:hyperlink>
        </w:p>
        <w:p w14:paraId="4A4E66F2" w14:textId="4678210C" w:rsidR="00EA50D4" w:rsidRPr="00EA50D4" w:rsidRDefault="00EA50D4" w:rsidP="00B82F96">
          <w:pPr>
            <w:pStyle w:val="TOC2"/>
            <w:keepNext/>
            <w:keepLines/>
            <w:jc w:val="left"/>
            <w:rPr>
              <w:rFonts w:asciiTheme="minorHAnsi" w:eastAsiaTheme="minorEastAsia" w:hAnsiTheme="minorHAnsi"/>
              <w:noProof/>
              <w:szCs w:val="24"/>
              <w:lang w:val="en-US"/>
            </w:rPr>
          </w:pPr>
          <w:hyperlink w:anchor="_Toc198815858" w:history="1">
            <w:r w:rsidRPr="00EA50D4">
              <w:rPr>
                <w:rStyle w:val="Hyperlink"/>
                <w:noProof/>
              </w:rPr>
              <w:t>2.3.2 Fluxul operațional al aplicației</w:t>
            </w:r>
            <w:r w:rsidRPr="00EA50D4">
              <w:rPr>
                <w:noProof/>
                <w:webHidden/>
              </w:rPr>
              <w:tab/>
            </w:r>
            <w:r w:rsidRPr="00EA50D4">
              <w:rPr>
                <w:noProof/>
                <w:webHidden/>
              </w:rPr>
              <w:fldChar w:fldCharType="begin"/>
            </w:r>
            <w:r w:rsidRPr="00EA50D4">
              <w:rPr>
                <w:noProof/>
                <w:webHidden/>
              </w:rPr>
              <w:instrText xml:space="preserve"> PAGEREF _Toc198815858 \h </w:instrText>
            </w:r>
            <w:r w:rsidRPr="00EA50D4">
              <w:rPr>
                <w:noProof/>
                <w:webHidden/>
              </w:rPr>
            </w:r>
            <w:r w:rsidRPr="00EA50D4">
              <w:rPr>
                <w:noProof/>
                <w:webHidden/>
              </w:rPr>
              <w:fldChar w:fldCharType="separate"/>
            </w:r>
            <w:r w:rsidR="00B82F96">
              <w:rPr>
                <w:noProof/>
                <w:webHidden/>
              </w:rPr>
              <w:t>26</w:t>
            </w:r>
            <w:r w:rsidRPr="00EA50D4">
              <w:rPr>
                <w:noProof/>
                <w:webHidden/>
              </w:rPr>
              <w:fldChar w:fldCharType="end"/>
            </w:r>
          </w:hyperlink>
        </w:p>
        <w:p w14:paraId="3CD0374B" w14:textId="3F944EE1" w:rsidR="00EA50D4" w:rsidRPr="00EA50D4" w:rsidRDefault="00EA50D4" w:rsidP="00B82F96">
          <w:pPr>
            <w:pStyle w:val="TOC2"/>
            <w:keepNext/>
            <w:keepLines/>
            <w:jc w:val="left"/>
            <w:rPr>
              <w:rFonts w:asciiTheme="minorHAnsi" w:eastAsiaTheme="minorEastAsia" w:hAnsiTheme="minorHAnsi"/>
              <w:noProof/>
              <w:szCs w:val="24"/>
              <w:lang w:val="en-US"/>
            </w:rPr>
          </w:pPr>
          <w:hyperlink w:anchor="_Toc198815859" w:history="1">
            <w:r w:rsidRPr="00EA50D4">
              <w:rPr>
                <w:rStyle w:val="Hyperlink"/>
                <w:noProof/>
              </w:rPr>
              <w:t>2.3.3 Modelarea comportamentului sistemului</w:t>
            </w:r>
            <w:r w:rsidRPr="00EA50D4">
              <w:rPr>
                <w:noProof/>
                <w:webHidden/>
              </w:rPr>
              <w:tab/>
            </w:r>
            <w:r w:rsidRPr="00EA50D4">
              <w:rPr>
                <w:noProof/>
                <w:webHidden/>
              </w:rPr>
              <w:fldChar w:fldCharType="begin"/>
            </w:r>
            <w:r w:rsidRPr="00EA50D4">
              <w:rPr>
                <w:noProof/>
                <w:webHidden/>
              </w:rPr>
              <w:instrText xml:space="preserve"> PAGEREF _Toc198815859 \h </w:instrText>
            </w:r>
            <w:r w:rsidRPr="00EA50D4">
              <w:rPr>
                <w:noProof/>
                <w:webHidden/>
              </w:rPr>
            </w:r>
            <w:r w:rsidRPr="00EA50D4">
              <w:rPr>
                <w:noProof/>
                <w:webHidden/>
              </w:rPr>
              <w:fldChar w:fldCharType="separate"/>
            </w:r>
            <w:r w:rsidR="00B82F96">
              <w:rPr>
                <w:noProof/>
                <w:webHidden/>
              </w:rPr>
              <w:t>28</w:t>
            </w:r>
            <w:r w:rsidRPr="00EA50D4">
              <w:rPr>
                <w:noProof/>
                <w:webHidden/>
              </w:rPr>
              <w:fldChar w:fldCharType="end"/>
            </w:r>
          </w:hyperlink>
        </w:p>
        <w:p w14:paraId="1AE608DF" w14:textId="01D130F7" w:rsidR="00EA50D4" w:rsidRPr="00EA50D4" w:rsidRDefault="00EA50D4" w:rsidP="00B82F96">
          <w:pPr>
            <w:pStyle w:val="TOC2"/>
            <w:keepNext/>
            <w:keepLines/>
            <w:jc w:val="left"/>
            <w:rPr>
              <w:rFonts w:asciiTheme="minorHAnsi" w:eastAsiaTheme="minorEastAsia" w:hAnsiTheme="minorHAnsi"/>
              <w:noProof/>
              <w:szCs w:val="24"/>
              <w:lang w:val="en-US"/>
            </w:rPr>
          </w:pPr>
          <w:hyperlink w:anchor="_Toc198815860" w:history="1">
            <w:r w:rsidRPr="00EA50D4">
              <w:rPr>
                <w:rStyle w:val="Hyperlink"/>
                <w:noProof/>
              </w:rPr>
              <w:t>2.3.4 Descrierea fluxurilor de interacțiune utilizator–sistem</w:t>
            </w:r>
            <w:r w:rsidRPr="00EA50D4">
              <w:rPr>
                <w:noProof/>
                <w:webHidden/>
              </w:rPr>
              <w:tab/>
            </w:r>
            <w:r w:rsidRPr="00EA50D4">
              <w:rPr>
                <w:noProof/>
                <w:webHidden/>
              </w:rPr>
              <w:fldChar w:fldCharType="begin"/>
            </w:r>
            <w:r w:rsidRPr="00EA50D4">
              <w:rPr>
                <w:noProof/>
                <w:webHidden/>
              </w:rPr>
              <w:instrText xml:space="preserve"> PAGEREF _Toc198815860 \h </w:instrText>
            </w:r>
            <w:r w:rsidRPr="00EA50D4">
              <w:rPr>
                <w:noProof/>
                <w:webHidden/>
              </w:rPr>
            </w:r>
            <w:r w:rsidRPr="00EA50D4">
              <w:rPr>
                <w:noProof/>
                <w:webHidden/>
              </w:rPr>
              <w:fldChar w:fldCharType="separate"/>
            </w:r>
            <w:r w:rsidR="00B82F96">
              <w:rPr>
                <w:noProof/>
                <w:webHidden/>
              </w:rPr>
              <w:t>29</w:t>
            </w:r>
            <w:r w:rsidRPr="00EA50D4">
              <w:rPr>
                <w:noProof/>
                <w:webHidden/>
              </w:rPr>
              <w:fldChar w:fldCharType="end"/>
            </w:r>
          </w:hyperlink>
        </w:p>
        <w:p w14:paraId="05EF1793" w14:textId="09FD1971" w:rsidR="00EA50D4" w:rsidRPr="00EA50D4" w:rsidRDefault="00EA50D4" w:rsidP="00B82F96">
          <w:pPr>
            <w:pStyle w:val="TOC2"/>
            <w:keepNext/>
            <w:keepLines/>
            <w:jc w:val="left"/>
            <w:rPr>
              <w:rFonts w:asciiTheme="minorHAnsi" w:eastAsiaTheme="minorEastAsia" w:hAnsiTheme="minorHAnsi"/>
              <w:noProof/>
              <w:szCs w:val="24"/>
              <w:lang w:val="en-US"/>
            </w:rPr>
          </w:pPr>
          <w:hyperlink w:anchor="_Toc198815861" w:history="1">
            <w:r w:rsidRPr="00EA50D4">
              <w:rPr>
                <w:rStyle w:val="Hyperlink"/>
                <w:noProof/>
              </w:rPr>
              <w:t>2.3.5 Utilizarea diagramelor de comunicare pentru evidențierea fluxurilor informaționale</w:t>
            </w:r>
            <w:r w:rsidRPr="00EA50D4">
              <w:rPr>
                <w:noProof/>
                <w:webHidden/>
              </w:rPr>
              <w:tab/>
            </w:r>
            <w:r w:rsidRPr="00EA50D4">
              <w:rPr>
                <w:noProof/>
                <w:webHidden/>
              </w:rPr>
              <w:fldChar w:fldCharType="begin"/>
            </w:r>
            <w:r w:rsidRPr="00EA50D4">
              <w:rPr>
                <w:noProof/>
                <w:webHidden/>
              </w:rPr>
              <w:instrText xml:space="preserve"> PAGEREF _Toc198815861 \h </w:instrText>
            </w:r>
            <w:r w:rsidRPr="00EA50D4">
              <w:rPr>
                <w:noProof/>
                <w:webHidden/>
              </w:rPr>
            </w:r>
            <w:r w:rsidRPr="00EA50D4">
              <w:rPr>
                <w:noProof/>
                <w:webHidden/>
              </w:rPr>
              <w:fldChar w:fldCharType="separate"/>
            </w:r>
            <w:r w:rsidR="00B82F96">
              <w:rPr>
                <w:noProof/>
                <w:webHidden/>
              </w:rPr>
              <w:t>32</w:t>
            </w:r>
            <w:r w:rsidRPr="00EA50D4">
              <w:rPr>
                <w:noProof/>
                <w:webHidden/>
              </w:rPr>
              <w:fldChar w:fldCharType="end"/>
            </w:r>
          </w:hyperlink>
        </w:p>
        <w:p w14:paraId="40681D99" w14:textId="35F8FDE3" w:rsidR="00EA50D4" w:rsidRPr="00EA50D4" w:rsidRDefault="00EA50D4" w:rsidP="00B82F96">
          <w:pPr>
            <w:pStyle w:val="TOC2"/>
            <w:keepNext/>
            <w:keepLines/>
            <w:jc w:val="left"/>
            <w:rPr>
              <w:rFonts w:asciiTheme="minorHAnsi" w:eastAsiaTheme="minorEastAsia" w:hAnsiTheme="minorHAnsi"/>
              <w:noProof/>
              <w:szCs w:val="24"/>
              <w:lang w:val="en-US"/>
            </w:rPr>
          </w:pPr>
          <w:hyperlink w:anchor="_Toc198815862" w:history="1">
            <w:r w:rsidRPr="00EA50D4">
              <w:rPr>
                <w:rStyle w:val="Hyperlink"/>
                <w:noProof/>
              </w:rPr>
              <w:t>2.3.6 Utilizarea diagramelor de clasă pentru modelarea componentelor sistemului</w:t>
            </w:r>
            <w:r w:rsidRPr="00EA50D4">
              <w:rPr>
                <w:noProof/>
                <w:webHidden/>
              </w:rPr>
              <w:tab/>
            </w:r>
            <w:r w:rsidRPr="00EA50D4">
              <w:rPr>
                <w:noProof/>
                <w:webHidden/>
              </w:rPr>
              <w:fldChar w:fldCharType="begin"/>
            </w:r>
            <w:r w:rsidRPr="00EA50D4">
              <w:rPr>
                <w:noProof/>
                <w:webHidden/>
              </w:rPr>
              <w:instrText xml:space="preserve"> PAGEREF _Toc198815862 \h </w:instrText>
            </w:r>
            <w:r w:rsidRPr="00EA50D4">
              <w:rPr>
                <w:noProof/>
                <w:webHidden/>
              </w:rPr>
            </w:r>
            <w:r w:rsidRPr="00EA50D4">
              <w:rPr>
                <w:noProof/>
                <w:webHidden/>
              </w:rPr>
              <w:fldChar w:fldCharType="separate"/>
            </w:r>
            <w:r w:rsidR="00B82F96">
              <w:rPr>
                <w:noProof/>
                <w:webHidden/>
              </w:rPr>
              <w:t>33</w:t>
            </w:r>
            <w:r w:rsidRPr="00EA50D4">
              <w:rPr>
                <w:noProof/>
                <w:webHidden/>
              </w:rPr>
              <w:fldChar w:fldCharType="end"/>
            </w:r>
          </w:hyperlink>
        </w:p>
        <w:p w14:paraId="75443D16" w14:textId="655818A5" w:rsidR="00EA50D4" w:rsidRPr="00EA50D4" w:rsidRDefault="00EA50D4" w:rsidP="00B82F96">
          <w:pPr>
            <w:pStyle w:val="TOC2"/>
            <w:keepNext/>
            <w:keepLines/>
            <w:jc w:val="left"/>
            <w:rPr>
              <w:rFonts w:asciiTheme="minorHAnsi" w:eastAsiaTheme="minorEastAsia" w:hAnsiTheme="minorHAnsi"/>
              <w:noProof/>
              <w:szCs w:val="24"/>
              <w:lang w:val="en-US"/>
            </w:rPr>
          </w:pPr>
          <w:hyperlink w:anchor="_Toc198815863" w:history="1">
            <w:r w:rsidRPr="00EA50D4">
              <w:rPr>
                <w:rStyle w:val="Hyperlink"/>
                <w:noProof/>
              </w:rPr>
              <w:t>2.3.7 Modelarea arhitecturii sistemului prin diagrame de componente</w:t>
            </w:r>
            <w:r w:rsidRPr="00EA50D4">
              <w:rPr>
                <w:noProof/>
                <w:webHidden/>
              </w:rPr>
              <w:tab/>
            </w:r>
            <w:r w:rsidRPr="00EA50D4">
              <w:rPr>
                <w:noProof/>
                <w:webHidden/>
              </w:rPr>
              <w:fldChar w:fldCharType="begin"/>
            </w:r>
            <w:r w:rsidRPr="00EA50D4">
              <w:rPr>
                <w:noProof/>
                <w:webHidden/>
              </w:rPr>
              <w:instrText xml:space="preserve"> PAGEREF _Toc198815863 \h </w:instrText>
            </w:r>
            <w:r w:rsidRPr="00EA50D4">
              <w:rPr>
                <w:noProof/>
                <w:webHidden/>
              </w:rPr>
            </w:r>
            <w:r w:rsidRPr="00EA50D4">
              <w:rPr>
                <w:noProof/>
                <w:webHidden/>
              </w:rPr>
              <w:fldChar w:fldCharType="separate"/>
            </w:r>
            <w:r w:rsidR="00B82F96">
              <w:rPr>
                <w:noProof/>
                <w:webHidden/>
              </w:rPr>
              <w:t>35</w:t>
            </w:r>
            <w:r w:rsidRPr="00EA50D4">
              <w:rPr>
                <w:noProof/>
                <w:webHidden/>
              </w:rPr>
              <w:fldChar w:fldCharType="end"/>
            </w:r>
          </w:hyperlink>
        </w:p>
        <w:p w14:paraId="55E87245" w14:textId="134BDDE1" w:rsidR="00EA50D4" w:rsidRPr="00EA50D4" w:rsidRDefault="00EA50D4" w:rsidP="00B82F96">
          <w:pPr>
            <w:pStyle w:val="TOC2"/>
            <w:keepNext/>
            <w:keepLines/>
            <w:jc w:val="left"/>
            <w:rPr>
              <w:rFonts w:asciiTheme="minorHAnsi" w:eastAsiaTheme="minorEastAsia" w:hAnsiTheme="minorHAnsi"/>
              <w:noProof/>
              <w:szCs w:val="24"/>
              <w:lang w:val="en-US"/>
            </w:rPr>
          </w:pPr>
          <w:hyperlink w:anchor="_Toc198815864" w:history="1">
            <w:r w:rsidRPr="00EA50D4">
              <w:rPr>
                <w:rStyle w:val="Hyperlink"/>
                <w:noProof/>
              </w:rPr>
              <w:t>2.3.8 Modelarea implementării aplicației</w:t>
            </w:r>
            <w:r w:rsidRPr="00EA50D4">
              <w:rPr>
                <w:noProof/>
                <w:webHidden/>
              </w:rPr>
              <w:tab/>
            </w:r>
            <w:r w:rsidRPr="00EA50D4">
              <w:rPr>
                <w:noProof/>
                <w:webHidden/>
              </w:rPr>
              <w:fldChar w:fldCharType="begin"/>
            </w:r>
            <w:r w:rsidRPr="00EA50D4">
              <w:rPr>
                <w:noProof/>
                <w:webHidden/>
              </w:rPr>
              <w:instrText xml:space="preserve"> PAGEREF _Toc198815864 \h </w:instrText>
            </w:r>
            <w:r w:rsidRPr="00EA50D4">
              <w:rPr>
                <w:noProof/>
                <w:webHidden/>
              </w:rPr>
            </w:r>
            <w:r w:rsidRPr="00EA50D4">
              <w:rPr>
                <w:noProof/>
                <w:webHidden/>
              </w:rPr>
              <w:fldChar w:fldCharType="separate"/>
            </w:r>
            <w:r w:rsidR="00B82F96">
              <w:rPr>
                <w:noProof/>
                <w:webHidden/>
              </w:rPr>
              <w:t>38</w:t>
            </w:r>
            <w:r w:rsidRPr="00EA50D4">
              <w:rPr>
                <w:noProof/>
                <w:webHidden/>
              </w:rPr>
              <w:fldChar w:fldCharType="end"/>
            </w:r>
          </w:hyperlink>
        </w:p>
        <w:p w14:paraId="5174B5E1" w14:textId="69F7FA60" w:rsidR="00EA50D4" w:rsidRPr="00EA50D4" w:rsidRDefault="00EA50D4" w:rsidP="00B82F96">
          <w:pPr>
            <w:pStyle w:val="TOC1"/>
            <w:keepNext/>
            <w:keepLines/>
            <w:spacing w:before="0" w:after="0"/>
            <w:rPr>
              <w:rFonts w:asciiTheme="minorHAnsi" w:eastAsiaTheme="minorEastAsia" w:hAnsiTheme="minorHAnsi"/>
              <w:b w:val="0"/>
              <w:bCs w:val="0"/>
              <w:szCs w:val="24"/>
              <w:lang w:val="en-US"/>
            </w:rPr>
          </w:pPr>
          <w:hyperlink w:anchor="_Toc198815865" w:history="1">
            <w:r w:rsidRPr="00EA50D4">
              <w:rPr>
                <w:rStyle w:val="Hyperlink"/>
                <w:b w:val="0"/>
                <w:bCs w:val="0"/>
              </w:rPr>
              <w:t>3 ELABORAREA SISTEMULUI</w:t>
            </w:r>
            <w:r w:rsidR="00B82F96">
              <w:rPr>
                <w:b w:val="0"/>
                <w:bCs w:val="0"/>
                <w:webHidden/>
              </w:rPr>
              <w:t>.....................................................................................................................</w:t>
            </w:r>
            <w:r w:rsidRPr="00EA50D4">
              <w:rPr>
                <w:b w:val="0"/>
                <w:bCs w:val="0"/>
                <w:webHidden/>
              </w:rPr>
              <w:fldChar w:fldCharType="begin"/>
            </w:r>
            <w:r w:rsidRPr="00EA50D4">
              <w:rPr>
                <w:b w:val="0"/>
                <w:bCs w:val="0"/>
                <w:webHidden/>
              </w:rPr>
              <w:instrText xml:space="preserve"> PAGEREF _Toc198815865 \h </w:instrText>
            </w:r>
            <w:r w:rsidRPr="00EA50D4">
              <w:rPr>
                <w:b w:val="0"/>
                <w:bCs w:val="0"/>
                <w:webHidden/>
              </w:rPr>
            </w:r>
            <w:r w:rsidRPr="00EA50D4">
              <w:rPr>
                <w:b w:val="0"/>
                <w:bCs w:val="0"/>
                <w:webHidden/>
              </w:rPr>
              <w:fldChar w:fldCharType="separate"/>
            </w:r>
            <w:r w:rsidR="00B82F96">
              <w:rPr>
                <w:b w:val="0"/>
                <w:bCs w:val="0"/>
                <w:webHidden/>
              </w:rPr>
              <w:t>40</w:t>
            </w:r>
            <w:r w:rsidRPr="00EA50D4">
              <w:rPr>
                <w:b w:val="0"/>
                <w:bCs w:val="0"/>
                <w:webHidden/>
              </w:rPr>
              <w:fldChar w:fldCharType="end"/>
            </w:r>
          </w:hyperlink>
        </w:p>
        <w:p w14:paraId="05725966" w14:textId="4F876E21" w:rsidR="00EA50D4" w:rsidRPr="00EA50D4" w:rsidRDefault="00EA50D4" w:rsidP="00B82F96">
          <w:pPr>
            <w:pStyle w:val="TOC2"/>
            <w:keepNext/>
            <w:keepLines/>
            <w:jc w:val="left"/>
            <w:rPr>
              <w:rFonts w:asciiTheme="minorHAnsi" w:eastAsiaTheme="minorEastAsia" w:hAnsiTheme="minorHAnsi"/>
              <w:noProof/>
              <w:szCs w:val="24"/>
              <w:lang w:val="en-US"/>
            </w:rPr>
          </w:pPr>
          <w:hyperlink w:anchor="_Toc198815866" w:history="1">
            <w:r w:rsidRPr="00EA50D4">
              <w:rPr>
                <w:rStyle w:val="Hyperlink"/>
                <w:noProof/>
              </w:rPr>
              <w:t>3.1 Funcționalitatea aplicației</w:t>
            </w:r>
            <w:r w:rsidRPr="00EA50D4">
              <w:rPr>
                <w:noProof/>
                <w:webHidden/>
              </w:rPr>
              <w:tab/>
            </w:r>
            <w:r w:rsidRPr="00EA50D4">
              <w:rPr>
                <w:noProof/>
                <w:webHidden/>
              </w:rPr>
              <w:fldChar w:fldCharType="begin"/>
            </w:r>
            <w:r w:rsidRPr="00EA50D4">
              <w:rPr>
                <w:noProof/>
                <w:webHidden/>
              </w:rPr>
              <w:instrText xml:space="preserve"> PAGEREF _Toc198815866 \h </w:instrText>
            </w:r>
            <w:r w:rsidRPr="00EA50D4">
              <w:rPr>
                <w:noProof/>
                <w:webHidden/>
              </w:rPr>
            </w:r>
            <w:r w:rsidRPr="00EA50D4">
              <w:rPr>
                <w:noProof/>
                <w:webHidden/>
              </w:rPr>
              <w:fldChar w:fldCharType="separate"/>
            </w:r>
            <w:r w:rsidR="00B82F96">
              <w:rPr>
                <w:noProof/>
                <w:webHidden/>
              </w:rPr>
              <w:t>40</w:t>
            </w:r>
            <w:r w:rsidRPr="00EA50D4">
              <w:rPr>
                <w:noProof/>
                <w:webHidden/>
              </w:rPr>
              <w:fldChar w:fldCharType="end"/>
            </w:r>
          </w:hyperlink>
        </w:p>
        <w:p w14:paraId="0EDC5DAC" w14:textId="16A698CA" w:rsidR="00EA50D4" w:rsidRPr="00EA50D4" w:rsidRDefault="00EA50D4" w:rsidP="00B82F96">
          <w:pPr>
            <w:pStyle w:val="TOC2"/>
            <w:keepNext/>
            <w:keepLines/>
            <w:jc w:val="left"/>
            <w:rPr>
              <w:rFonts w:asciiTheme="minorHAnsi" w:eastAsiaTheme="minorEastAsia" w:hAnsiTheme="minorHAnsi"/>
              <w:noProof/>
              <w:szCs w:val="24"/>
              <w:lang w:val="en-US"/>
            </w:rPr>
          </w:pPr>
          <w:hyperlink w:anchor="_Toc198815867" w:history="1">
            <w:r w:rsidRPr="00EA50D4">
              <w:rPr>
                <w:rStyle w:val="Hyperlink"/>
                <w:noProof/>
              </w:rPr>
              <w:t>3.2 Detecția automată a algoritmului de hashing în HashSentinel</w:t>
            </w:r>
            <w:r w:rsidRPr="00EA50D4">
              <w:rPr>
                <w:noProof/>
                <w:webHidden/>
              </w:rPr>
              <w:tab/>
            </w:r>
            <w:r w:rsidRPr="00EA50D4">
              <w:rPr>
                <w:noProof/>
                <w:webHidden/>
              </w:rPr>
              <w:fldChar w:fldCharType="begin"/>
            </w:r>
            <w:r w:rsidRPr="00EA50D4">
              <w:rPr>
                <w:noProof/>
                <w:webHidden/>
              </w:rPr>
              <w:instrText xml:space="preserve"> PAGEREF _Toc198815867 \h </w:instrText>
            </w:r>
            <w:r w:rsidRPr="00EA50D4">
              <w:rPr>
                <w:noProof/>
                <w:webHidden/>
              </w:rPr>
            </w:r>
            <w:r w:rsidRPr="00EA50D4">
              <w:rPr>
                <w:noProof/>
                <w:webHidden/>
              </w:rPr>
              <w:fldChar w:fldCharType="separate"/>
            </w:r>
            <w:r w:rsidR="00B82F96">
              <w:rPr>
                <w:noProof/>
                <w:webHidden/>
              </w:rPr>
              <w:t>41</w:t>
            </w:r>
            <w:r w:rsidRPr="00EA50D4">
              <w:rPr>
                <w:noProof/>
                <w:webHidden/>
              </w:rPr>
              <w:fldChar w:fldCharType="end"/>
            </w:r>
          </w:hyperlink>
        </w:p>
        <w:p w14:paraId="37024B21" w14:textId="0D53CEEB" w:rsidR="00EA50D4" w:rsidRPr="00EA50D4" w:rsidRDefault="00EA50D4" w:rsidP="00B82F96">
          <w:pPr>
            <w:pStyle w:val="TOC2"/>
            <w:keepNext/>
            <w:keepLines/>
            <w:jc w:val="left"/>
            <w:rPr>
              <w:rFonts w:asciiTheme="minorHAnsi" w:eastAsiaTheme="minorEastAsia" w:hAnsiTheme="minorHAnsi"/>
              <w:noProof/>
              <w:szCs w:val="24"/>
              <w:lang w:val="en-US"/>
            </w:rPr>
          </w:pPr>
          <w:hyperlink w:anchor="_Toc198815868" w:history="1">
            <w:r w:rsidRPr="00EA50D4">
              <w:rPr>
                <w:rStyle w:val="Hyperlink"/>
                <w:noProof/>
              </w:rPr>
              <w:t>3.3 Generarea automată de wordlist-uri</w:t>
            </w:r>
            <w:r w:rsidRPr="00EA50D4">
              <w:rPr>
                <w:noProof/>
                <w:webHidden/>
              </w:rPr>
              <w:tab/>
            </w:r>
            <w:r w:rsidRPr="00EA50D4">
              <w:rPr>
                <w:noProof/>
                <w:webHidden/>
              </w:rPr>
              <w:fldChar w:fldCharType="begin"/>
            </w:r>
            <w:r w:rsidRPr="00EA50D4">
              <w:rPr>
                <w:noProof/>
                <w:webHidden/>
              </w:rPr>
              <w:instrText xml:space="preserve"> PAGEREF _Toc198815868 \h </w:instrText>
            </w:r>
            <w:r w:rsidRPr="00EA50D4">
              <w:rPr>
                <w:noProof/>
                <w:webHidden/>
              </w:rPr>
            </w:r>
            <w:r w:rsidRPr="00EA50D4">
              <w:rPr>
                <w:noProof/>
                <w:webHidden/>
              </w:rPr>
              <w:fldChar w:fldCharType="separate"/>
            </w:r>
            <w:r w:rsidR="00B82F96">
              <w:rPr>
                <w:noProof/>
                <w:webHidden/>
              </w:rPr>
              <w:t>42</w:t>
            </w:r>
            <w:r w:rsidRPr="00EA50D4">
              <w:rPr>
                <w:noProof/>
                <w:webHidden/>
              </w:rPr>
              <w:fldChar w:fldCharType="end"/>
            </w:r>
          </w:hyperlink>
        </w:p>
        <w:p w14:paraId="6E08FAF1" w14:textId="234D72D0" w:rsidR="00EA50D4" w:rsidRPr="00EA50D4" w:rsidRDefault="00EA50D4" w:rsidP="00B82F96">
          <w:pPr>
            <w:pStyle w:val="TOC2"/>
            <w:keepNext/>
            <w:keepLines/>
            <w:jc w:val="left"/>
            <w:rPr>
              <w:rFonts w:asciiTheme="minorHAnsi" w:eastAsiaTheme="minorEastAsia" w:hAnsiTheme="minorHAnsi"/>
              <w:noProof/>
              <w:szCs w:val="24"/>
              <w:lang w:val="en-US"/>
            </w:rPr>
          </w:pPr>
          <w:hyperlink w:anchor="_Toc198815869" w:history="1">
            <w:r w:rsidRPr="00EA50D4">
              <w:rPr>
                <w:rStyle w:val="Hyperlink"/>
                <w:noProof/>
              </w:rPr>
              <w:t>3.4 Arhitectura și optimizarea algoritmilor de spargere hash</w:t>
            </w:r>
            <w:r w:rsidRPr="00EA50D4">
              <w:rPr>
                <w:noProof/>
                <w:webHidden/>
              </w:rPr>
              <w:tab/>
            </w:r>
            <w:r w:rsidRPr="00EA50D4">
              <w:rPr>
                <w:noProof/>
                <w:webHidden/>
              </w:rPr>
              <w:fldChar w:fldCharType="begin"/>
            </w:r>
            <w:r w:rsidRPr="00EA50D4">
              <w:rPr>
                <w:noProof/>
                <w:webHidden/>
              </w:rPr>
              <w:instrText xml:space="preserve"> PAGEREF _Toc198815869 \h </w:instrText>
            </w:r>
            <w:r w:rsidRPr="00EA50D4">
              <w:rPr>
                <w:noProof/>
                <w:webHidden/>
              </w:rPr>
            </w:r>
            <w:r w:rsidRPr="00EA50D4">
              <w:rPr>
                <w:noProof/>
                <w:webHidden/>
              </w:rPr>
              <w:fldChar w:fldCharType="separate"/>
            </w:r>
            <w:r w:rsidR="00B82F96">
              <w:rPr>
                <w:noProof/>
                <w:webHidden/>
              </w:rPr>
              <w:t>44</w:t>
            </w:r>
            <w:r w:rsidRPr="00EA50D4">
              <w:rPr>
                <w:noProof/>
                <w:webHidden/>
              </w:rPr>
              <w:fldChar w:fldCharType="end"/>
            </w:r>
          </w:hyperlink>
        </w:p>
        <w:p w14:paraId="698FD41A" w14:textId="7204FFCD" w:rsidR="00EA50D4" w:rsidRPr="00EA50D4" w:rsidRDefault="00EA50D4" w:rsidP="00B82F96">
          <w:pPr>
            <w:pStyle w:val="TOC2"/>
            <w:keepNext/>
            <w:keepLines/>
            <w:jc w:val="left"/>
            <w:rPr>
              <w:rFonts w:asciiTheme="minorHAnsi" w:eastAsiaTheme="minorEastAsia" w:hAnsiTheme="minorHAnsi"/>
              <w:noProof/>
              <w:szCs w:val="24"/>
              <w:lang w:val="en-US"/>
            </w:rPr>
          </w:pPr>
          <w:hyperlink w:anchor="_Toc198815870" w:history="1">
            <w:r w:rsidRPr="00EA50D4">
              <w:rPr>
                <w:rStyle w:val="Hyperlink"/>
                <w:noProof/>
              </w:rPr>
              <w:t>3.5 Mecanismul de control al sesiunii de cracking</w:t>
            </w:r>
            <w:r w:rsidRPr="00EA50D4">
              <w:rPr>
                <w:noProof/>
                <w:webHidden/>
              </w:rPr>
              <w:tab/>
            </w:r>
            <w:r w:rsidRPr="00EA50D4">
              <w:rPr>
                <w:noProof/>
                <w:webHidden/>
              </w:rPr>
              <w:fldChar w:fldCharType="begin"/>
            </w:r>
            <w:r w:rsidRPr="00EA50D4">
              <w:rPr>
                <w:noProof/>
                <w:webHidden/>
              </w:rPr>
              <w:instrText xml:space="preserve"> PAGEREF _Toc198815870 \h </w:instrText>
            </w:r>
            <w:r w:rsidRPr="00EA50D4">
              <w:rPr>
                <w:noProof/>
                <w:webHidden/>
              </w:rPr>
            </w:r>
            <w:r w:rsidRPr="00EA50D4">
              <w:rPr>
                <w:noProof/>
                <w:webHidden/>
              </w:rPr>
              <w:fldChar w:fldCharType="separate"/>
            </w:r>
            <w:r w:rsidR="00B82F96">
              <w:rPr>
                <w:noProof/>
                <w:webHidden/>
              </w:rPr>
              <w:t>45</w:t>
            </w:r>
            <w:r w:rsidRPr="00EA50D4">
              <w:rPr>
                <w:noProof/>
                <w:webHidden/>
              </w:rPr>
              <w:fldChar w:fldCharType="end"/>
            </w:r>
          </w:hyperlink>
        </w:p>
        <w:p w14:paraId="4DC8E0A8" w14:textId="6A7CFC26" w:rsidR="00EA50D4" w:rsidRPr="00EA50D4" w:rsidRDefault="00EA50D4" w:rsidP="00B82F96">
          <w:pPr>
            <w:pStyle w:val="TOC2"/>
            <w:keepNext/>
            <w:keepLines/>
            <w:jc w:val="left"/>
            <w:rPr>
              <w:rFonts w:asciiTheme="minorHAnsi" w:eastAsiaTheme="minorEastAsia" w:hAnsiTheme="minorHAnsi"/>
              <w:noProof/>
              <w:szCs w:val="24"/>
              <w:lang w:val="en-US"/>
            </w:rPr>
          </w:pPr>
          <w:hyperlink w:anchor="_Toc198815871" w:history="1">
            <w:r w:rsidRPr="00EA50D4">
              <w:rPr>
                <w:rStyle w:val="Hyperlink"/>
                <w:noProof/>
              </w:rPr>
              <w:t>3.6 Generarea raportului</w:t>
            </w:r>
            <w:r w:rsidRPr="00EA50D4">
              <w:rPr>
                <w:noProof/>
                <w:webHidden/>
              </w:rPr>
              <w:tab/>
            </w:r>
            <w:r w:rsidRPr="00EA50D4">
              <w:rPr>
                <w:noProof/>
                <w:webHidden/>
              </w:rPr>
              <w:fldChar w:fldCharType="begin"/>
            </w:r>
            <w:r w:rsidRPr="00EA50D4">
              <w:rPr>
                <w:noProof/>
                <w:webHidden/>
              </w:rPr>
              <w:instrText xml:space="preserve"> PAGEREF _Toc198815871 \h </w:instrText>
            </w:r>
            <w:r w:rsidRPr="00EA50D4">
              <w:rPr>
                <w:noProof/>
                <w:webHidden/>
              </w:rPr>
            </w:r>
            <w:r w:rsidRPr="00EA50D4">
              <w:rPr>
                <w:noProof/>
                <w:webHidden/>
              </w:rPr>
              <w:fldChar w:fldCharType="separate"/>
            </w:r>
            <w:r w:rsidR="00B82F96">
              <w:rPr>
                <w:noProof/>
                <w:webHidden/>
              </w:rPr>
              <w:t>47</w:t>
            </w:r>
            <w:r w:rsidRPr="00EA50D4">
              <w:rPr>
                <w:noProof/>
                <w:webHidden/>
              </w:rPr>
              <w:fldChar w:fldCharType="end"/>
            </w:r>
          </w:hyperlink>
        </w:p>
        <w:p w14:paraId="2E5F667F" w14:textId="1C88CEE0" w:rsidR="00EA50D4" w:rsidRPr="00EA50D4" w:rsidRDefault="00EA50D4" w:rsidP="00B82F96">
          <w:pPr>
            <w:pStyle w:val="TOC2"/>
            <w:keepNext/>
            <w:keepLines/>
            <w:jc w:val="left"/>
            <w:rPr>
              <w:rFonts w:asciiTheme="minorHAnsi" w:eastAsiaTheme="minorEastAsia" w:hAnsiTheme="minorHAnsi"/>
              <w:noProof/>
              <w:szCs w:val="24"/>
              <w:lang w:val="en-US"/>
            </w:rPr>
          </w:pPr>
          <w:hyperlink w:anchor="_Toc198815872" w:history="1">
            <w:r w:rsidRPr="00EA50D4">
              <w:rPr>
                <w:rStyle w:val="Hyperlink"/>
                <w:noProof/>
              </w:rPr>
              <w:t>3.7 Testarea componentelor aplicției</w:t>
            </w:r>
            <w:r w:rsidRPr="00EA50D4">
              <w:rPr>
                <w:noProof/>
                <w:webHidden/>
              </w:rPr>
              <w:tab/>
            </w:r>
            <w:r w:rsidRPr="00EA50D4">
              <w:rPr>
                <w:noProof/>
                <w:webHidden/>
              </w:rPr>
              <w:fldChar w:fldCharType="begin"/>
            </w:r>
            <w:r w:rsidRPr="00EA50D4">
              <w:rPr>
                <w:noProof/>
                <w:webHidden/>
              </w:rPr>
              <w:instrText xml:space="preserve"> PAGEREF _Toc198815872 \h </w:instrText>
            </w:r>
            <w:r w:rsidRPr="00EA50D4">
              <w:rPr>
                <w:noProof/>
                <w:webHidden/>
              </w:rPr>
            </w:r>
            <w:r w:rsidRPr="00EA50D4">
              <w:rPr>
                <w:noProof/>
                <w:webHidden/>
              </w:rPr>
              <w:fldChar w:fldCharType="separate"/>
            </w:r>
            <w:r w:rsidR="00B82F96">
              <w:rPr>
                <w:noProof/>
                <w:webHidden/>
              </w:rPr>
              <w:t>49</w:t>
            </w:r>
            <w:r w:rsidRPr="00EA50D4">
              <w:rPr>
                <w:noProof/>
                <w:webHidden/>
              </w:rPr>
              <w:fldChar w:fldCharType="end"/>
            </w:r>
          </w:hyperlink>
        </w:p>
        <w:p w14:paraId="1CEBEB55" w14:textId="768AA136" w:rsidR="00EA50D4" w:rsidRPr="00EA50D4" w:rsidRDefault="00EA50D4" w:rsidP="00B82F96">
          <w:pPr>
            <w:pStyle w:val="TOC1"/>
            <w:keepNext/>
            <w:keepLines/>
            <w:spacing w:before="0" w:after="0"/>
            <w:rPr>
              <w:rFonts w:asciiTheme="minorHAnsi" w:eastAsiaTheme="minorEastAsia" w:hAnsiTheme="minorHAnsi"/>
              <w:b w:val="0"/>
              <w:bCs w:val="0"/>
              <w:szCs w:val="24"/>
              <w:lang w:val="en-US"/>
            </w:rPr>
          </w:pPr>
          <w:hyperlink w:anchor="_Toc198815873" w:history="1">
            <w:r w:rsidRPr="00EA50D4">
              <w:rPr>
                <w:rStyle w:val="Hyperlink"/>
                <w:b w:val="0"/>
                <w:bCs w:val="0"/>
              </w:rPr>
              <w:t>4. DOCUMENTAREA SISTEMULUI</w:t>
            </w:r>
            <w:r w:rsidR="00B82F96">
              <w:rPr>
                <w:b w:val="0"/>
                <w:bCs w:val="0"/>
                <w:webHidden/>
              </w:rPr>
              <w:t>.............................................................................................................</w:t>
            </w:r>
            <w:r w:rsidRPr="00EA50D4">
              <w:rPr>
                <w:b w:val="0"/>
                <w:bCs w:val="0"/>
                <w:webHidden/>
              </w:rPr>
              <w:fldChar w:fldCharType="begin"/>
            </w:r>
            <w:r w:rsidRPr="00EA50D4">
              <w:rPr>
                <w:b w:val="0"/>
                <w:bCs w:val="0"/>
                <w:webHidden/>
              </w:rPr>
              <w:instrText xml:space="preserve"> PAGEREF _Toc198815873 \h </w:instrText>
            </w:r>
            <w:r w:rsidRPr="00EA50D4">
              <w:rPr>
                <w:b w:val="0"/>
                <w:bCs w:val="0"/>
                <w:webHidden/>
              </w:rPr>
            </w:r>
            <w:r w:rsidRPr="00EA50D4">
              <w:rPr>
                <w:b w:val="0"/>
                <w:bCs w:val="0"/>
                <w:webHidden/>
              </w:rPr>
              <w:fldChar w:fldCharType="separate"/>
            </w:r>
            <w:r w:rsidR="00B82F96">
              <w:rPr>
                <w:b w:val="0"/>
                <w:bCs w:val="0"/>
                <w:webHidden/>
              </w:rPr>
              <w:t>50</w:t>
            </w:r>
            <w:r w:rsidRPr="00EA50D4">
              <w:rPr>
                <w:b w:val="0"/>
                <w:bCs w:val="0"/>
                <w:webHidden/>
              </w:rPr>
              <w:fldChar w:fldCharType="end"/>
            </w:r>
          </w:hyperlink>
        </w:p>
        <w:p w14:paraId="21AFE383" w14:textId="1E59A996" w:rsidR="00EA50D4" w:rsidRPr="00EA50D4" w:rsidRDefault="00EA50D4" w:rsidP="00B82F96">
          <w:pPr>
            <w:pStyle w:val="TOC2"/>
            <w:keepNext/>
            <w:keepLines/>
            <w:jc w:val="left"/>
            <w:rPr>
              <w:rFonts w:asciiTheme="minorHAnsi" w:eastAsiaTheme="minorEastAsia" w:hAnsiTheme="minorHAnsi"/>
              <w:noProof/>
              <w:szCs w:val="24"/>
              <w:lang w:val="en-US"/>
            </w:rPr>
          </w:pPr>
          <w:hyperlink w:anchor="_Toc198815874" w:history="1">
            <w:r w:rsidRPr="00EA50D4">
              <w:rPr>
                <w:rStyle w:val="Hyperlink"/>
                <w:noProof/>
              </w:rPr>
              <w:t>4.2 Interfața HashSentinel configurarea parametrilor de execuție</w:t>
            </w:r>
            <w:r w:rsidRPr="00EA50D4">
              <w:rPr>
                <w:noProof/>
                <w:webHidden/>
              </w:rPr>
              <w:tab/>
            </w:r>
            <w:r w:rsidRPr="00EA50D4">
              <w:rPr>
                <w:noProof/>
                <w:webHidden/>
              </w:rPr>
              <w:fldChar w:fldCharType="begin"/>
            </w:r>
            <w:r w:rsidRPr="00EA50D4">
              <w:rPr>
                <w:noProof/>
                <w:webHidden/>
              </w:rPr>
              <w:instrText xml:space="preserve"> PAGEREF _Toc198815874 \h </w:instrText>
            </w:r>
            <w:r w:rsidRPr="00EA50D4">
              <w:rPr>
                <w:noProof/>
                <w:webHidden/>
              </w:rPr>
            </w:r>
            <w:r w:rsidRPr="00EA50D4">
              <w:rPr>
                <w:noProof/>
                <w:webHidden/>
              </w:rPr>
              <w:fldChar w:fldCharType="separate"/>
            </w:r>
            <w:r w:rsidR="00B82F96">
              <w:rPr>
                <w:noProof/>
                <w:webHidden/>
              </w:rPr>
              <w:t>51</w:t>
            </w:r>
            <w:r w:rsidRPr="00EA50D4">
              <w:rPr>
                <w:noProof/>
                <w:webHidden/>
              </w:rPr>
              <w:fldChar w:fldCharType="end"/>
            </w:r>
          </w:hyperlink>
        </w:p>
        <w:p w14:paraId="73B7E4F0" w14:textId="5038FE94" w:rsidR="00EA50D4" w:rsidRPr="00EA50D4" w:rsidRDefault="00EA50D4" w:rsidP="00B82F96">
          <w:pPr>
            <w:pStyle w:val="TOC2"/>
            <w:keepNext/>
            <w:keepLines/>
            <w:jc w:val="left"/>
            <w:rPr>
              <w:rFonts w:asciiTheme="minorHAnsi" w:eastAsiaTheme="minorEastAsia" w:hAnsiTheme="minorHAnsi"/>
              <w:noProof/>
              <w:szCs w:val="24"/>
              <w:lang w:val="en-US"/>
            </w:rPr>
          </w:pPr>
          <w:hyperlink w:anchor="_Toc198815875" w:history="1">
            <w:r w:rsidRPr="00EA50D4">
              <w:rPr>
                <w:rStyle w:val="Hyperlink"/>
                <w:noProof/>
              </w:rPr>
              <w:t>5.2 Estimarea costurilor proiectului</w:t>
            </w:r>
            <w:r w:rsidRPr="00EA50D4">
              <w:rPr>
                <w:noProof/>
                <w:webHidden/>
              </w:rPr>
              <w:tab/>
            </w:r>
            <w:r w:rsidRPr="00EA50D4">
              <w:rPr>
                <w:noProof/>
                <w:webHidden/>
              </w:rPr>
              <w:fldChar w:fldCharType="begin"/>
            </w:r>
            <w:r w:rsidRPr="00EA50D4">
              <w:rPr>
                <w:noProof/>
                <w:webHidden/>
              </w:rPr>
              <w:instrText xml:space="preserve"> PAGEREF _Toc198815875 \h </w:instrText>
            </w:r>
            <w:r w:rsidRPr="00EA50D4">
              <w:rPr>
                <w:noProof/>
                <w:webHidden/>
              </w:rPr>
            </w:r>
            <w:r w:rsidRPr="00EA50D4">
              <w:rPr>
                <w:noProof/>
                <w:webHidden/>
              </w:rPr>
              <w:fldChar w:fldCharType="separate"/>
            </w:r>
            <w:r w:rsidR="00B82F96">
              <w:rPr>
                <w:noProof/>
                <w:webHidden/>
              </w:rPr>
              <w:t>56</w:t>
            </w:r>
            <w:r w:rsidRPr="00EA50D4">
              <w:rPr>
                <w:noProof/>
                <w:webHidden/>
              </w:rPr>
              <w:fldChar w:fldCharType="end"/>
            </w:r>
          </w:hyperlink>
        </w:p>
        <w:p w14:paraId="70D6CEE9" w14:textId="3EB6A7C1" w:rsidR="00EA50D4" w:rsidRPr="00EA50D4" w:rsidRDefault="00EA50D4" w:rsidP="00B82F96">
          <w:pPr>
            <w:pStyle w:val="TOC1"/>
            <w:keepNext/>
            <w:keepLines/>
            <w:spacing w:before="0" w:after="0"/>
            <w:rPr>
              <w:rFonts w:asciiTheme="minorHAnsi" w:eastAsiaTheme="minorEastAsia" w:hAnsiTheme="minorHAnsi"/>
              <w:b w:val="0"/>
              <w:bCs w:val="0"/>
              <w:szCs w:val="24"/>
              <w:lang w:val="en-US"/>
            </w:rPr>
          </w:pPr>
          <w:hyperlink w:anchor="_Toc198815876" w:history="1">
            <w:r w:rsidRPr="00EA50D4">
              <w:rPr>
                <w:rStyle w:val="Hyperlink"/>
                <w:b w:val="0"/>
                <w:bCs w:val="0"/>
              </w:rPr>
              <w:t>CONCLUZII</w:t>
            </w:r>
            <w:r w:rsidR="00B82F96">
              <w:rPr>
                <w:b w:val="0"/>
                <w:bCs w:val="0"/>
                <w:webHidden/>
              </w:rPr>
              <w:t>......................................................................................................................................................</w:t>
            </w:r>
            <w:r w:rsidRPr="00EA50D4">
              <w:rPr>
                <w:b w:val="0"/>
                <w:bCs w:val="0"/>
                <w:webHidden/>
              </w:rPr>
              <w:fldChar w:fldCharType="begin"/>
            </w:r>
            <w:r w:rsidRPr="00EA50D4">
              <w:rPr>
                <w:b w:val="0"/>
                <w:bCs w:val="0"/>
                <w:webHidden/>
              </w:rPr>
              <w:instrText xml:space="preserve"> PAGEREF _Toc198815876 \h </w:instrText>
            </w:r>
            <w:r w:rsidRPr="00EA50D4">
              <w:rPr>
                <w:b w:val="0"/>
                <w:bCs w:val="0"/>
                <w:webHidden/>
              </w:rPr>
            </w:r>
            <w:r w:rsidRPr="00EA50D4">
              <w:rPr>
                <w:b w:val="0"/>
                <w:bCs w:val="0"/>
                <w:webHidden/>
              </w:rPr>
              <w:fldChar w:fldCharType="separate"/>
            </w:r>
            <w:r w:rsidR="00B82F96">
              <w:rPr>
                <w:b w:val="0"/>
                <w:bCs w:val="0"/>
                <w:webHidden/>
              </w:rPr>
              <w:t>59</w:t>
            </w:r>
            <w:r w:rsidRPr="00EA50D4">
              <w:rPr>
                <w:b w:val="0"/>
                <w:bCs w:val="0"/>
                <w:webHidden/>
              </w:rPr>
              <w:fldChar w:fldCharType="end"/>
            </w:r>
          </w:hyperlink>
        </w:p>
        <w:p w14:paraId="7BCCA711" w14:textId="7A1D80F7" w:rsidR="00EA50D4" w:rsidRPr="00EA50D4" w:rsidRDefault="00EA50D4" w:rsidP="00B82F96">
          <w:pPr>
            <w:pStyle w:val="TOC1"/>
            <w:keepNext/>
            <w:keepLines/>
            <w:spacing w:before="0" w:after="0"/>
            <w:rPr>
              <w:rFonts w:asciiTheme="minorHAnsi" w:eastAsiaTheme="minorEastAsia" w:hAnsiTheme="minorHAnsi"/>
              <w:b w:val="0"/>
              <w:bCs w:val="0"/>
              <w:szCs w:val="24"/>
              <w:lang w:val="en-US"/>
            </w:rPr>
          </w:pPr>
          <w:hyperlink w:anchor="_Toc198815877" w:history="1">
            <w:r w:rsidRPr="00EA50D4">
              <w:rPr>
                <w:rStyle w:val="Hyperlink"/>
                <w:b w:val="0"/>
                <w:bCs w:val="0"/>
              </w:rPr>
              <w:t>BIBLIOGRAFIE</w:t>
            </w:r>
            <w:r w:rsidR="00B82F96" w:rsidRPr="00B82F96">
              <w:rPr>
                <w:b w:val="0"/>
                <w:bCs w:val="0"/>
                <w:webHidden/>
              </w:rPr>
              <w:t>...............................................................................................................................................</w:t>
            </w:r>
            <w:r w:rsidRPr="00EA50D4">
              <w:rPr>
                <w:b w:val="0"/>
                <w:bCs w:val="0"/>
                <w:webHidden/>
              </w:rPr>
              <w:fldChar w:fldCharType="begin"/>
            </w:r>
            <w:r w:rsidRPr="00EA50D4">
              <w:rPr>
                <w:b w:val="0"/>
                <w:bCs w:val="0"/>
                <w:webHidden/>
              </w:rPr>
              <w:instrText xml:space="preserve"> PAGEREF _Toc198815877 \h </w:instrText>
            </w:r>
            <w:r w:rsidRPr="00EA50D4">
              <w:rPr>
                <w:b w:val="0"/>
                <w:bCs w:val="0"/>
                <w:webHidden/>
              </w:rPr>
            </w:r>
            <w:r w:rsidRPr="00EA50D4">
              <w:rPr>
                <w:b w:val="0"/>
                <w:bCs w:val="0"/>
                <w:webHidden/>
              </w:rPr>
              <w:fldChar w:fldCharType="separate"/>
            </w:r>
            <w:r w:rsidR="00B82F96">
              <w:rPr>
                <w:b w:val="0"/>
                <w:bCs w:val="0"/>
                <w:webHidden/>
              </w:rPr>
              <w:t>60</w:t>
            </w:r>
            <w:r w:rsidRPr="00EA50D4">
              <w:rPr>
                <w:b w:val="0"/>
                <w:bCs w:val="0"/>
                <w:webHidden/>
              </w:rPr>
              <w:fldChar w:fldCharType="end"/>
            </w:r>
          </w:hyperlink>
        </w:p>
        <w:p w14:paraId="75324310" w14:textId="40F1C0BE" w:rsidR="00EA50D4" w:rsidRPr="00EA50D4" w:rsidRDefault="00EA50D4" w:rsidP="00B82F96">
          <w:pPr>
            <w:pStyle w:val="TOC1"/>
            <w:keepNext/>
            <w:keepLines/>
            <w:spacing w:before="0" w:after="0"/>
            <w:rPr>
              <w:rFonts w:asciiTheme="minorHAnsi" w:eastAsiaTheme="minorEastAsia" w:hAnsiTheme="minorHAnsi"/>
              <w:b w:val="0"/>
              <w:bCs w:val="0"/>
              <w:szCs w:val="24"/>
              <w:lang w:val="en-US"/>
            </w:rPr>
          </w:pPr>
          <w:hyperlink w:anchor="_Toc198815878" w:history="1">
            <w:r w:rsidRPr="00EA50D4">
              <w:rPr>
                <w:rStyle w:val="Hyperlink"/>
                <w:b w:val="0"/>
                <w:bCs w:val="0"/>
              </w:rPr>
              <w:t>Anexa A</w:t>
            </w:r>
            <w:r w:rsidR="00B82F96" w:rsidRPr="00B82F96">
              <w:rPr>
                <w:b w:val="0"/>
                <w:bCs w:val="0"/>
                <w:webHidden/>
              </w:rPr>
              <w:t>......................................................................................................................................................</w:t>
            </w:r>
            <w:r w:rsidR="00B82F96">
              <w:rPr>
                <w:b w:val="0"/>
                <w:bCs w:val="0"/>
                <w:webHidden/>
              </w:rPr>
              <w:t>.......</w:t>
            </w:r>
            <w:r w:rsidRPr="00EA50D4">
              <w:rPr>
                <w:b w:val="0"/>
                <w:bCs w:val="0"/>
                <w:webHidden/>
              </w:rPr>
              <w:fldChar w:fldCharType="begin"/>
            </w:r>
            <w:r w:rsidRPr="00EA50D4">
              <w:rPr>
                <w:b w:val="0"/>
                <w:bCs w:val="0"/>
                <w:webHidden/>
              </w:rPr>
              <w:instrText xml:space="preserve"> PAGEREF _Toc198815878 \h </w:instrText>
            </w:r>
            <w:r w:rsidRPr="00EA50D4">
              <w:rPr>
                <w:b w:val="0"/>
                <w:bCs w:val="0"/>
                <w:webHidden/>
              </w:rPr>
            </w:r>
            <w:r w:rsidRPr="00EA50D4">
              <w:rPr>
                <w:b w:val="0"/>
                <w:bCs w:val="0"/>
                <w:webHidden/>
              </w:rPr>
              <w:fldChar w:fldCharType="separate"/>
            </w:r>
            <w:r w:rsidR="00B82F96">
              <w:rPr>
                <w:b w:val="0"/>
                <w:bCs w:val="0"/>
                <w:webHidden/>
              </w:rPr>
              <w:t>61</w:t>
            </w:r>
            <w:r w:rsidRPr="00EA50D4">
              <w:rPr>
                <w:b w:val="0"/>
                <w:bCs w:val="0"/>
                <w:webHidden/>
              </w:rPr>
              <w:fldChar w:fldCharType="end"/>
            </w:r>
          </w:hyperlink>
        </w:p>
        <w:p w14:paraId="2443C1D0" w14:textId="547673C0" w:rsidR="00EA50D4" w:rsidRPr="00EA50D4" w:rsidRDefault="00EA50D4" w:rsidP="00B82F96">
          <w:pPr>
            <w:pStyle w:val="TOC1"/>
            <w:keepNext/>
            <w:keepLines/>
            <w:spacing w:before="0" w:after="0"/>
            <w:rPr>
              <w:rFonts w:asciiTheme="minorHAnsi" w:eastAsiaTheme="minorEastAsia" w:hAnsiTheme="minorHAnsi"/>
              <w:b w:val="0"/>
              <w:bCs w:val="0"/>
              <w:szCs w:val="24"/>
              <w:lang w:val="en-US"/>
            </w:rPr>
          </w:pPr>
          <w:hyperlink w:anchor="_Toc198815879" w:history="1">
            <w:r w:rsidRPr="00EA50D4">
              <w:rPr>
                <w:rStyle w:val="Hyperlink"/>
                <w:b w:val="0"/>
                <w:bCs w:val="0"/>
              </w:rPr>
              <w:t>Anexa B</w:t>
            </w:r>
            <w:r w:rsidR="00B82F96" w:rsidRPr="00B82F96">
              <w:rPr>
                <w:b w:val="0"/>
                <w:bCs w:val="0"/>
                <w:webHidden/>
              </w:rPr>
              <w:t>......................................................................................................................................................</w:t>
            </w:r>
            <w:r w:rsidR="00B82F96">
              <w:rPr>
                <w:b w:val="0"/>
                <w:bCs w:val="0"/>
                <w:webHidden/>
              </w:rPr>
              <w:t>.......</w:t>
            </w:r>
            <w:r w:rsidRPr="00EA50D4">
              <w:rPr>
                <w:b w:val="0"/>
                <w:bCs w:val="0"/>
                <w:webHidden/>
              </w:rPr>
              <w:fldChar w:fldCharType="begin"/>
            </w:r>
            <w:r w:rsidRPr="00EA50D4">
              <w:rPr>
                <w:b w:val="0"/>
                <w:bCs w:val="0"/>
                <w:webHidden/>
              </w:rPr>
              <w:instrText xml:space="preserve"> PAGEREF _Toc198815879 \h </w:instrText>
            </w:r>
            <w:r w:rsidRPr="00EA50D4">
              <w:rPr>
                <w:b w:val="0"/>
                <w:bCs w:val="0"/>
                <w:webHidden/>
              </w:rPr>
            </w:r>
            <w:r w:rsidRPr="00EA50D4">
              <w:rPr>
                <w:b w:val="0"/>
                <w:bCs w:val="0"/>
                <w:webHidden/>
              </w:rPr>
              <w:fldChar w:fldCharType="separate"/>
            </w:r>
            <w:r w:rsidR="00B82F96">
              <w:rPr>
                <w:b w:val="0"/>
                <w:bCs w:val="0"/>
                <w:webHidden/>
              </w:rPr>
              <w:t>62</w:t>
            </w:r>
            <w:r w:rsidRPr="00EA50D4">
              <w:rPr>
                <w:b w:val="0"/>
                <w:bCs w:val="0"/>
                <w:webHidden/>
              </w:rPr>
              <w:fldChar w:fldCharType="end"/>
            </w:r>
          </w:hyperlink>
        </w:p>
        <w:p w14:paraId="2D972A61" w14:textId="566F0BEC" w:rsidR="00CD6BB1" w:rsidRDefault="00890EA1" w:rsidP="00B82F96">
          <w:pPr>
            <w:keepNext/>
            <w:keepLines/>
            <w:widowControl w:val="0"/>
            <w:spacing w:before="0" w:after="0" w:line="240" w:lineRule="auto"/>
            <w:contextualSpacing/>
            <w:mirrorIndents/>
            <w:jc w:val="left"/>
            <w:sectPr w:rsidR="00CD6BB1" w:rsidSect="00CD6BB1">
              <w:footerReference w:type="default" r:id="rId11"/>
              <w:pgSz w:w="12240" w:h="15840"/>
              <w:pgMar w:top="1134" w:right="567" w:bottom="1134" w:left="1134" w:header="720" w:footer="720" w:gutter="0"/>
              <w:cols w:space="720"/>
              <w:titlePg/>
              <w:docGrid w:linePitch="360"/>
            </w:sectPr>
          </w:pPr>
          <w:r w:rsidRPr="00EA50D4">
            <w:fldChar w:fldCharType="end"/>
          </w:r>
        </w:p>
      </w:sdtContent>
    </w:sdt>
    <w:p w14:paraId="2FCEA080" w14:textId="1F84042E" w:rsidR="00FE35EF" w:rsidRPr="008B64BB" w:rsidRDefault="00881B1B" w:rsidP="00EA50D4">
      <w:pPr>
        <w:pStyle w:val="Heading1"/>
        <w:keepNext w:val="0"/>
        <w:keepLines w:val="0"/>
        <w:widowControl w:val="0"/>
        <w:ind w:right="-846"/>
        <w:contextualSpacing/>
        <w:jc w:val="center"/>
      </w:pPr>
      <w:bookmarkStart w:id="4" w:name="_Toc198815849"/>
      <w:r w:rsidRPr="008B64BB">
        <w:lastRenderedPageBreak/>
        <w:t>INTRODUCERE</w:t>
      </w:r>
      <w:bookmarkEnd w:id="4"/>
    </w:p>
    <w:p w14:paraId="6EB4F149" w14:textId="75C42F8F" w:rsidR="0062417B" w:rsidRPr="008B64BB" w:rsidRDefault="00507882" w:rsidP="001618D1">
      <w:pPr>
        <w:widowControl w:val="0"/>
        <w:ind w:right="49" w:firstLine="720"/>
        <w:contextualSpacing/>
      </w:pPr>
      <w:r w:rsidRPr="008B64BB">
        <w:t>În</w:t>
      </w:r>
      <w:r w:rsidR="00D96148" w:rsidRPr="008B64BB">
        <w:t xml:space="preserve"> perioada curentă </w:t>
      </w:r>
      <w:r w:rsidRPr="008B64BB">
        <w:t>în care securitatea datelor este o preocupare majoră, strategiile de securizare a informațiilor și de recunoaștere a vulnerabilităților</w:t>
      </w:r>
      <w:r w:rsidR="00E61CFF">
        <w:t xml:space="preserve"> este impoortantă</w:t>
      </w:r>
      <w:r w:rsidRPr="008B64BB">
        <w:t xml:space="preserve"> pentru securitatea clienților și a organizațiilor. Odată cu dezvoltarea tehnologică atacurile cibernetice devin din ce în ce mai frecvente și periculoase, iar strategiile de asigurare necesită o îmbunătățire constantă. Printre </w:t>
      </w:r>
      <w:r w:rsidR="0062417B" w:rsidRPr="008B64BB">
        <w:t xml:space="preserve">tehnicile </w:t>
      </w:r>
      <w:r w:rsidRPr="008B64BB">
        <w:t>utilizate în securitatea cibernetică</w:t>
      </w:r>
      <w:r w:rsidR="0062417B" w:rsidRPr="008B64BB">
        <w:t xml:space="preserve"> cea de brute force este </w:t>
      </w:r>
      <w:r w:rsidRPr="008B64BB">
        <w:t>utilizat</w:t>
      </w:r>
      <w:r w:rsidR="0062417B" w:rsidRPr="008B64BB">
        <w:t>ă</w:t>
      </w:r>
      <w:r w:rsidRPr="008B64BB">
        <w:t xml:space="preserve"> atât în scopuri de protecție, cât și pentru testarea și analizarea vulnerabilităților din cadrele de date.</w:t>
      </w:r>
    </w:p>
    <w:p w14:paraId="08FC0955" w14:textId="48F0089C" w:rsidR="00F2141F" w:rsidRPr="008B64BB" w:rsidRDefault="00507882" w:rsidP="001618D1">
      <w:pPr>
        <w:widowControl w:val="0"/>
        <w:ind w:right="49" w:firstLine="720"/>
        <w:contextualSpacing/>
      </w:pPr>
      <w:r w:rsidRPr="008B64BB">
        <w:t xml:space="preserve">Această </w:t>
      </w:r>
      <w:r w:rsidR="0062417B" w:rsidRPr="008B64BB">
        <w:t xml:space="preserve">teză </w:t>
      </w:r>
      <w:r w:rsidRPr="008B64BB">
        <w:t xml:space="preserve">vizează investigarea în detaliu a procedurilor de </w:t>
      </w:r>
      <w:r w:rsidR="0062417B" w:rsidRPr="008B64BB">
        <w:t>brute force</w:t>
      </w:r>
      <w:r w:rsidRPr="008B64BB">
        <w:t xml:space="preserve"> legate de spargerea hash-urilor, analizând viabilitatea și adecvarea acestor</w:t>
      </w:r>
      <w:r w:rsidR="0062417B" w:rsidRPr="008B64BB">
        <w:t xml:space="preserve"> algoritmi</w:t>
      </w:r>
      <w:r w:rsidRPr="008B64BB">
        <w:t xml:space="preserve"> în scenarii diferite. </w:t>
      </w:r>
      <w:r w:rsidR="0062417B" w:rsidRPr="008B64BB">
        <w:t xml:space="preserve">Hash-urile sunt o </w:t>
      </w:r>
      <w:r w:rsidR="00E61CFF">
        <w:t xml:space="preserve">metodă </w:t>
      </w:r>
      <w:r w:rsidR="0062417B" w:rsidRPr="008B64BB">
        <w:t>de asigurare a informațiilor, fiind utilizate pe scară largă pentru verificarea integrității fișierelor, autentificarea și protecția datelor. În cazul în care pentru hashing sunt folosiți algoritmi slabi sau dacă folosim parole compromise putem deveni victima unui astfel de atac.</w:t>
      </w:r>
      <w:r w:rsidR="00343B00" w:rsidRPr="008B64BB">
        <w:t xml:space="preserve"> </w:t>
      </w:r>
      <w:r w:rsidR="00F2141F" w:rsidRPr="008B64BB">
        <w:t>Prin intermediul acestei aplicații, utilizatorii vor putea testa astfel de atacuri și verifica nivelul de securitate al algoritmilor de hashing folosiți, precum și al credentialelor proprii. Pentru realizarea acestor simulări de atac, aplicația va oferi suport pentru diferiți algoritmi de hashing, printre care MD5, SHA-1 și SHA-256, unii dintre cei mai cunoscuți și care servesc drept fundație pentru alți algoritmii avansați.</w:t>
      </w:r>
    </w:p>
    <w:p w14:paraId="7EDBEB04" w14:textId="7E38574C" w:rsidR="00AB55AC" w:rsidRDefault="00F2141F" w:rsidP="00924C41">
      <w:pPr>
        <w:widowControl w:val="0"/>
        <w:ind w:right="49" w:firstLine="720"/>
        <w:contextualSpacing/>
        <w:sectPr w:rsidR="00AB55AC" w:rsidSect="00CD6BB1">
          <w:footerReference w:type="default" r:id="rId12"/>
          <w:pgSz w:w="12240" w:h="15840"/>
          <w:pgMar w:top="1134" w:right="567" w:bottom="1134" w:left="1134" w:header="720" w:footer="720" w:gutter="0"/>
          <w:pgNumType w:start="13"/>
          <w:cols w:space="720"/>
          <w:docGrid w:linePitch="360"/>
        </w:sectPr>
      </w:pPr>
      <w:r w:rsidRPr="008B64BB">
        <w:t>Această lucrare nu se limitează doar la evidențierea riscurilor asociate atacurilor brute-force, ci își propune să ofere o soluție accesibilă și practică pentru testarea acestor tehnici. Prin dezvoltarea acestei aplicații, dorim să creăm un laborator interactiv, intuitiv și ușor de utilizat, conceput special pentru cei care nu sunt familiarizați cu</w:t>
      </w:r>
      <w:r w:rsidR="00851A0F" w:rsidRPr="008B64BB">
        <w:t xml:space="preserve"> aplicațiile</w:t>
      </w:r>
      <w:r w:rsidRPr="008B64BB">
        <w:t xml:space="preserve"> de tip CLI (Command Line Interface). Astfel, utilizatorii vor putea explora și aplica conceptele de securitate cibernetică într-un mediu prietenos, care facilitează înțelegerea și experimentarea fără a necesita cunoștințe avansate de programare sau utilizare a terminalului</w:t>
      </w:r>
    </w:p>
    <w:p w14:paraId="07149B5A" w14:textId="5279F6DE" w:rsidR="00851A0F" w:rsidRPr="008B64BB" w:rsidRDefault="001B0465" w:rsidP="00EA50D4">
      <w:pPr>
        <w:pStyle w:val="Heading1"/>
        <w:keepNext w:val="0"/>
        <w:keepLines w:val="0"/>
        <w:widowControl w:val="0"/>
        <w:ind w:right="-846"/>
        <w:contextualSpacing/>
        <w:jc w:val="center"/>
      </w:pPr>
      <w:bookmarkStart w:id="5" w:name="_Toc198815850"/>
      <w:r w:rsidRPr="008B64BB">
        <w:lastRenderedPageBreak/>
        <w:t xml:space="preserve">1 </w:t>
      </w:r>
      <w:r w:rsidR="00851A0F" w:rsidRPr="008B64BB">
        <w:t>ANALIZA ȘI DEFINIREA DOMENIULUI DE STUDIU</w:t>
      </w:r>
      <w:bookmarkEnd w:id="5"/>
    </w:p>
    <w:p w14:paraId="28443A9B" w14:textId="6373B7BD" w:rsidR="00AB60D9" w:rsidRPr="008B64BB" w:rsidRDefault="00AF1E61" w:rsidP="001618D1">
      <w:pPr>
        <w:widowControl w:val="0"/>
        <w:ind w:right="49" w:firstLine="720"/>
        <w:contextualSpacing/>
      </w:pPr>
      <w:r w:rsidRPr="008B64BB">
        <w:t>În contextul securității cibernetice, hashing-ul reprezintă o funcție matematică unidirecțională care transformă datele într-un șir de caractere cu o lungime fixă, numit hash. Acest proces este ireversibil, ceea ce înseamnă că informația originală nu poate fi recuperată din hash-ul generat</w:t>
      </w:r>
    </w:p>
    <w:p w14:paraId="0E1D8A96" w14:textId="37FBE1A3" w:rsidR="00AF1E61" w:rsidRPr="008B64BB" w:rsidRDefault="00AF1E61" w:rsidP="001618D1">
      <w:pPr>
        <w:widowControl w:val="0"/>
        <w:ind w:right="49" w:firstLine="720"/>
        <w:contextualSpacing/>
      </w:pPr>
      <w:r w:rsidRPr="008B64BB">
        <w:t xml:space="preserve">Hashing-ul este utilizat în numeroase aplicații de securitate, incluzând stocarea parolelor, semnăturile digitale și verificarea integrității fișierelor și documentelor. Prin conversia conținutului în valori unice, hashing-ul asigură protecția datelor împotriva accesului neautorizat și a alterărilor accidentale sau intenționate. Un exemplu comun este utilizarea hashing-ului în autentificarea utilizatorilor, unde sistemele compară hash-ul parolei introduse cu cel stocat în baza de date pentru a permite sau bloca accesul. </w:t>
      </w:r>
      <w:r w:rsidR="00AB0890" w:rsidRPr="008B64BB">
        <w:fldChar w:fldCharType="begin"/>
      </w:r>
      <w:r w:rsidR="00AB0890" w:rsidRPr="008B64BB">
        <w:instrText xml:space="preserve"> ADDIN ZOTERO_ITEM CSL_CITATION {"citationID":"kp30feaP","properties":{"formattedCitation":"[1]","plainCitation":"[1]","noteIndex":0},"citationItems":[{"id":2,"uris":["http://zotero.org/users/local/AXMMMRSM/items/YVJBZHEJ"],"itemData":{"id":2,"type":"webpage","abstract":"In the context of cybersecurity, hashing is a way to keep sensitive information and data — including passwords, messages, and documents — secure.","container-title":"CrowdStrike.com","language":"en-US","title":"What Is Hashing in Cybersecurity? | CrowdStrike","title-short":"What Is Hashing in Cybersecurity?","URL":"https://www.crowdstrike.com/en-us/cybersecurity-101/data-protection/data-hashing/","accessed":{"date-parts":[["2025",3,4]]}}}],"schema":"https://github.com/citation-style-language/schema/raw/master/csl-citation.json"} </w:instrText>
      </w:r>
      <w:r w:rsidR="00AB0890" w:rsidRPr="008B64BB">
        <w:fldChar w:fldCharType="separate"/>
      </w:r>
      <w:r w:rsidR="003C794F" w:rsidRPr="008B64BB">
        <w:rPr>
          <w:rFonts w:cs="Times New Roman"/>
        </w:rPr>
        <w:t>[1]</w:t>
      </w:r>
      <w:r w:rsidR="00AB0890" w:rsidRPr="008B64BB">
        <w:fldChar w:fldCharType="end"/>
      </w:r>
    </w:p>
    <w:p w14:paraId="4D397A44" w14:textId="77777777" w:rsidR="007365F5" w:rsidRPr="008B64BB" w:rsidRDefault="007365F5" w:rsidP="001618D1">
      <w:pPr>
        <w:widowControl w:val="0"/>
        <w:ind w:right="-846"/>
        <w:contextualSpacing/>
      </w:pPr>
      <w:r w:rsidRPr="008B64BB">
        <w:t>Pentru a obține un nivel ridicat de securitate, hashing-ul se bazează pe trei componente esențiale:</w:t>
      </w:r>
    </w:p>
    <w:p w14:paraId="31146F0D" w14:textId="77777777" w:rsidR="007365F5" w:rsidRPr="008B64BB" w:rsidRDefault="007365F5" w:rsidP="001618D1">
      <w:pPr>
        <w:widowControl w:val="0"/>
        <w:numPr>
          <w:ilvl w:val="0"/>
          <w:numId w:val="14"/>
        </w:numPr>
        <w:ind w:right="-846"/>
        <w:contextualSpacing/>
      </w:pPr>
      <w:r w:rsidRPr="008B64BB">
        <w:t>Cheia de intrare (input key) – datele originale care urmează să fie procesate.</w:t>
      </w:r>
    </w:p>
    <w:p w14:paraId="77F51239" w14:textId="77777777" w:rsidR="007365F5" w:rsidRPr="008B64BB" w:rsidRDefault="007365F5" w:rsidP="001618D1">
      <w:pPr>
        <w:widowControl w:val="0"/>
        <w:numPr>
          <w:ilvl w:val="0"/>
          <w:numId w:val="14"/>
        </w:numPr>
        <w:ind w:right="-846"/>
        <w:contextualSpacing/>
      </w:pPr>
      <w:r w:rsidRPr="008B64BB">
        <w:t>Funcția hash – algoritmul matematic care convertește datele într-o valoare unică.</w:t>
      </w:r>
    </w:p>
    <w:p w14:paraId="0FC90002" w14:textId="77777777" w:rsidR="007365F5" w:rsidRPr="008B64BB" w:rsidRDefault="007365F5" w:rsidP="001618D1">
      <w:pPr>
        <w:widowControl w:val="0"/>
        <w:numPr>
          <w:ilvl w:val="0"/>
          <w:numId w:val="14"/>
        </w:numPr>
        <w:ind w:right="49"/>
        <w:contextualSpacing/>
      </w:pPr>
      <w:r w:rsidRPr="008B64BB">
        <w:t>Tabela de hash (hash table) – structură de date care stochează valorile hash pentru referință și căutare rapidă.</w:t>
      </w:r>
    </w:p>
    <w:p w14:paraId="581DD06D" w14:textId="0AD1D23F" w:rsidR="003C794F" w:rsidRPr="008B64BB" w:rsidRDefault="00DB61A9" w:rsidP="001618D1">
      <w:pPr>
        <w:widowControl w:val="0"/>
        <w:ind w:right="49" w:firstLine="720"/>
        <w:contextualSpacing/>
      </w:pPr>
      <w:r w:rsidRPr="008B64BB">
        <w:t xml:space="preserve">Unul dintre avantajele principale ale hashing-ului este capacitatea sa de a garanta integritatea și securitatea datelor. De exemplu, în procesul de validare a fișierelor descărcate, se creează un hash unic, numit checksum, care servește la verificarea autenticitații și integrității fișierului. Checksum-ul este o valoare numerică unică obținută din conținutul fișierului printr-un algoritm de hashing, iar orice modificare, chiar și un singur caracter, va genera un checksum diferit. La final, checksum-ul este recalculat și comparat cu valoarea inițială. Dacă valorile se potrivesc, acest lucru sugerează că fișierul a rămas neatins. O valoare diferită a checksum-ului final semnalează modificarea fișierului astfel, putem identifica o posibilă corupere sau o modificare, fie accidentală, fie deliberată, a datelor. </w:t>
      </w:r>
      <w:r w:rsidRPr="008B64BB">
        <w:fldChar w:fldCharType="begin"/>
      </w:r>
      <w:r w:rsidRPr="008B64BB">
        <w:instrText xml:space="preserve"> ADDIN ZOTERO_ITEM CSL_CITATION {"citationID":"Xs9AmhwX","properties":{"formattedCitation":"[1]","plainCitation":"[1]","noteIndex":0},"citationItems":[{"id":2,"uris":["http://zotero.org/users/local/AXMMMRSM/items/YVJBZHEJ"],"itemData":{"id":2,"type":"webpage","abstract":"In the context of cybersecurity, hashing is a way to keep sensitive information and data — including passwords, messages, and documents — secure.","container-title":"CrowdStrike.com","language":"en-US","title":"What Is Hashing in Cybersecurity? | CrowdStrike","title-short":"What Is Hashing in Cybersecurity?","URL":"https://www.crowdstrike.com/en-us/cybersecurity-101/data-protection/data-hashing/","accessed":{"date-parts":[["2025",3,4]]}}}],"schema":"https://github.com/citation-style-language/schema/raw/master/csl-citation.json"} </w:instrText>
      </w:r>
      <w:r w:rsidRPr="008B64BB">
        <w:fldChar w:fldCharType="separate"/>
      </w:r>
      <w:r w:rsidR="003C794F" w:rsidRPr="008B64BB">
        <w:rPr>
          <w:rFonts w:cs="Times New Roman"/>
        </w:rPr>
        <w:t>[1]</w:t>
      </w:r>
      <w:r w:rsidRPr="008B64BB">
        <w:fldChar w:fldCharType="end"/>
      </w:r>
    </w:p>
    <w:p w14:paraId="2D9CF484" w14:textId="5E4DE441" w:rsidR="001302EB" w:rsidRPr="008B64BB" w:rsidRDefault="001302EB" w:rsidP="001618D1">
      <w:pPr>
        <w:widowControl w:val="0"/>
        <w:ind w:right="49" w:firstLine="720"/>
        <w:contextualSpacing/>
      </w:pPr>
      <w:r w:rsidRPr="008B64BB">
        <w:t xml:space="preserve">Una dintre cele mai mari provocări este coliziunea – situația în care două valori de intrare diferite generează același hash. Pentru a minimiza acest risc, algoritmii moderni, cum ar fi </w:t>
      </w:r>
      <w:r w:rsidRPr="008B64BB">
        <w:rPr>
          <w:bCs/>
        </w:rPr>
        <w:t>SHA-256 și SHA-3</w:t>
      </w:r>
      <w:r w:rsidRPr="008B64BB">
        <w:t>, sunt proiectați pentru a reduce probabilitatea acestor coliziuni</w:t>
      </w:r>
      <w:r w:rsidR="003C794F" w:rsidRPr="008B64BB">
        <w:t xml:space="preserve">. </w:t>
      </w:r>
      <w:r w:rsidR="003C794F" w:rsidRPr="008B64BB">
        <w:fldChar w:fldCharType="begin"/>
      </w:r>
      <w:r w:rsidR="003C794F" w:rsidRPr="008B64BB">
        <w:instrText xml:space="preserve"> ADDIN ZOTERO_ITEM CSL_CITATION {"citationID":"KOkeBRkQ","properties":{"formattedCitation":"[2]","plainCitation":"[2]","noteIndex":0},"citationItems":[{"id":6,"uris":["http://zotero.org/users/local/AXMMMRSM/items/J3GU2QHC"],"itemData":{"id":6,"type":"webpage","title":"https://nvlpubs.nist.gov/nistpubs/FIPS/NIST.FIPS.202.pdf","URL":"https://nvlpubs.nist.gov/nistpubs/FIPS/NIST.FIPS.202.pdf","accessed":{"date-parts":[["2025",3,4]]}}}],"schema":"https://github.com/citation-style-language/schema/raw/master/csl-citation.json"} </w:instrText>
      </w:r>
      <w:r w:rsidR="003C794F" w:rsidRPr="008B64BB">
        <w:fldChar w:fldCharType="separate"/>
      </w:r>
      <w:r w:rsidR="003C794F" w:rsidRPr="008B64BB">
        <w:rPr>
          <w:rFonts w:cs="Times New Roman"/>
        </w:rPr>
        <w:t>[2]</w:t>
      </w:r>
      <w:r w:rsidR="003C794F" w:rsidRPr="008B64BB">
        <w:fldChar w:fldCharType="end"/>
      </w:r>
      <w:r w:rsidR="003C794F" w:rsidRPr="008B64BB">
        <w:t xml:space="preserve"> Ei folosesc diferse metode care minimizează probabilitatea </w:t>
      </w:r>
      <w:r w:rsidR="00E9582C" w:rsidRPr="008B64BB">
        <w:t xml:space="preserve">întâlnirii </w:t>
      </w:r>
      <w:r w:rsidR="003C794F" w:rsidRPr="008B64BB">
        <w:t>acestui eveniment:</w:t>
      </w:r>
    </w:p>
    <w:p w14:paraId="798BC105" w14:textId="6BACFA4E" w:rsidR="00E9582C" w:rsidRPr="008B64BB" w:rsidRDefault="00E9582C" w:rsidP="001618D1">
      <w:pPr>
        <w:pStyle w:val="ListParagraph"/>
        <w:widowControl w:val="0"/>
        <w:numPr>
          <w:ilvl w:val="0"/>
          <w:numId w:val="13"/>
        </w:numPr>
        <w:ind w:right="49"/>
      </w:pPr>
      <w:r w:rsidRPr="008B64BB">
        <w:t>Folosirea</w:t>
      </w:r>
      <w:r w:rsidR="00733BA2" w:rsidRPr="008B64BB">
        <w:t xml:space="preserve"> sării</w:t>
      </w:r>
      <w:r w:rsidRPr="008B64BB">
        <w:t xml:space="preserve"> (Salting) - adăugarea unui șir aleatoriu la final înainte de face operațiunea de hash pentru a preveni coliziunile și atacurile de tip ”rainbow table”.</w:t>
      </w:r>
    </w:p>
    <w:p w14:paraId="05B28682" w14:textId="71FCC48A" w:rsidR="00DB61A9" w:rsidRDefault="00E9582C" w:rsidP="001618D1">
      <w:pPr>
        <w:pStyle w:val="ListParagraph"/>
        <w:widowControl w:val="0"/>
        <w:numPr>
          <w:ilvl w:val="0"/>
          <w:numId w:val="13"/>
        </w:numPr>
        <w:ind w:right="49"/>
      </w:pPr>
      <w:r w:rsidRPr="008B64BB">
        <w:t>Hashing iterativ (Key stretching) - aplicarea repetată a funcției de hash crește securitatea și reduce coliziunile în cazul parolelor.</w:t>
      </w:r>
    </w:p>
    <w:p w14:paraId="4E09125A" w14:textId="77777777" w:rsidR="001C5270" w:rsidRPr="008B64BB" w:rsidRDefault="001C5270" w:rsidP="001C5270">
      <w:pPr>
        <w:pStyle w:val="ListParagraph"/>
        <w:widowControl w:val="0"/>
        <w:ind w:right="49"/>
      </w:pPr>
    </w:p>
    <w:p w14:paraId="1C2AA88F" w14:textId="1CFFA031" w:rsidR="00E9582C" w:rsidRPr="008B64BB" w:rsidRDefault="00E9582C" w:rsidP="001618D1">
      <w:pPr>
        <w:pStyle w:val="ListParagraph"/>
        <w:widowControl w:val="0"/>
        <w:numPr>
          <w:ilvl w:val="0"/>
          <w:numId w:val="13"/>
        </w:numPr>
        <w:ind w:right="49"/>
      </w:pPr>
      <w:r w:rsidRPr="008B64BB">
        <w:lastRenderedPageBreak/>
        <w:t>Verificare prin HMAC - pentru autentificare, utilizarea HMAC (Hash-based Message Authentication Code) ajută la evitarea coliziunilor și la protecția integrității mesajelor</w:t>
      </w:r>
    </w:p>
    <w:p w14:paraId="4FB56B81" w14:textId="0AC7700D" w:rsidR="00E9582C" w:rsidRPr="008B64BB" w:rsidRDefault="00E9582C" w:rsidP="001618D1">
      <w:pPr>
        <w:widowControl w:val="0"/>
        <w:ind w:right="49" w:firstLine="720"/>
        <w:contextualSpacing/>
      </w:pPr>
      <w:r w:rsidRPr="008B64BB">
        <w:t>În comparație cu criptarea hashing-ul este unidirecțional astfel textul, fișierul asupra căruia este aplicată operația de hashing nu poate fi decodificat în datele inițiale. Datorită acestui fapt hashing-ul</w:t>
      </w:r>
      <w:r w:rsidR="00B45433" w:rsidRPr="008B64BB">
        <w:t xml:space="preserve"> este potrivit pentru a fi utilizat la autentificare și verificare. Comparativ cu criptarea care conține o cheie care poate decripta mesajul, o face perfectă spre folosire în protectiția și transmiterea datelor confidențiale.</w:t>
      </w:r>
    </w:p>
    <w:p w14:paraId="6AED86DE" w14:textId="1339BEC5" w:rsidR="00BE735D" w:rsidRPr="008B64BB" w:rsidRDefault="00E9582C" w:rsidP="001618D1">
      <w:pPr>
        <w:widowControl w:val="0"/>
        <w:ind w:right="49" w:firstLine="720"/>
        <w:contextualSpacing/>
      </w:pPr>
      <w:r w:rsidRPr="008B64BB">
        <w:t>În concluzie, hashing-ul este o tehnologie esențială pentru securitatea cibernetică, fiind utilizat în gestionarea parolelor, autentificare, protecția datelor și verificarea integrității fișierelor. Alegerea unui algoritm de hashing adecvat este pentru a preveni atacurile cibernetice și pentru a asigura confidențialitatea și securitatea datelor digitale</w:t>
      </w:r>
    </w:p>
    <w:p w14:paraId="17FAAC67" w14:textId="77777777" w:rsidR="00E635CA" w:rsidRPr="008B64BB" w:rsidRDefault="00E635CA" w:rsidP="001618D1">
      <w:pPr>
        <w:widowControl w:val="0"/>
        <w:ind w:right="49"/>
        <w:contextualSpacing/>
      </w:pPr>
    </w:p>
    <w:p w14:paraId="260911F6" w14:textId="5254AFCF" w:rsidR="00AB60D9" w:rsidRPr="008B64BB" w:rsidRDefault="00B137AE" w:rsidP="00EA50D4">
      <w:pPr>
        <w:pStyle w:val="Heading2"/>
        <w:keepNext w:val="0"/>
        <w:keepLines w:val="0"/>
        <w:widowControl w:val="0"/>
        <w:ind w:right="49"/>
        <w:contextualSpacing/>
        <w:jc w:val="left"/>
      </w:pPr>
      <w:bookmarkStart w:id="6" w:name="_Toc198815851"/>
      <w:r w:rsidRPr="008B64BB">
        <w:t xml:space="preserve">1.1 </w:t>
      </w:r>
      <w:r w:rsidR="00AB60D9" w:rsidRPr="008B64BB">
        <w:t>Analiza și cercetarea soluțiilor existente</w:t>
      </w:r>
      <w:bookmarkEnd w:id="6"/>
    </w:p>
    <w:p w14:paraId="40377591" w14:textId="4D72F6B9" w:rsidR="00AB60D9" w:rsidRPr="008B64BB" w:rsidRDefault="00AB60D9" w:rsidP="001618D1">
      <w:pPr>
        <w:widowControl w:val="0"/>
        <w:ind w:right="49" w:firstLine="720"/>
        <w:contextualSpacing/>
      </w:pPr>
      <w:r w:rsidRPr="008B64BB">
        <w:t>La moment platformele cele mai cunoscute care se ocupă de acest lucru sunt: “</w:t>
      </w:r>
      <w:r w:rsidR="005514A5" w:rsidRPr="008B64BB">
        <w:t>HashCat”, “Jhon the Ripper”, “Cain &amp; Abel”</w:t>
      </w:r>
      <w:r w:rsidR="00881B1B" w:rsidRPr="008B64BB">
        <w:t xml:space="preserve">, “OphCrack” </w:t>
      </w:r>
      <w:r w:rsidR="005514A5" w:rsidRPr="008B64BB">
        <w:t>.</w:t>
      </w:r>
    </w:p>
    <w:p w14:paraId="023AFD2F" w14:textId="344025F2" w:rsidR="00D54D0D" w:rsidRPr="008B64BB" w:rsidRDefault="005514A5" w:rsidP="001618D1">
      <w:pPr>
        <w:widowControl w:val="0"/>
        <w:ind w:right="49" w:firstLine="720"/>
        <w:contextualSpacing/>
      </w:pPr>
      <w:r w:rsidRPr="008B64BB">
        <w:rPr>
          <w:b/>
          <w:bCs/>
        </w:rPr>
        <w:t>Hashcat</w:t>
      </w:r>
      <w:r w:rsidR="007043ED" w:rsidRPr="008B64BB">
        <w:t xml:space="preserve"> este</w:t>
      </w:r>
      <w:r w:rsidRPr="008B64BB">
        <w:t xml:space="preserve"> un instrument open-source și este unul dintre cele mai puternice și eficiente pentru atacuri brute-force și dictionary attack asupra diverselor tipuri de hash-uri. Acesta este optimizat pentru procesare GPU, permițând efectuarea unor atacuri rapide și eficiente asupra unor baze mari de date de hash-uri, datorită vitezei procesoarelor grafice. Hashcat suportă multiple moduri de atac, inclusiv atacuri de dicționar, combinare, hibrid și chiar atacuri bazate pe reguli personalizabile. </w:t>
      </w:r>
      <w:r w:rsidR="00D54D0D" w:rsidRPr="008B64BB">
        <w:t xml:space="preserve">Hashcat dispune de următoarele funcții. </w:t>
      </w:r>
      <w:r w:rsidR="00D54D0D" w:rsidRPr="008B64BB">
        <w:fldChar w:fldCharType="begin"/>
      </w:r>
      <w:r w:rsidR="00D54D0D" w:rsidRPr="008B64BB">
        <w:instrText xml:space="preserve"> ADDIN ZOTERO_ITEM CSL_CITATION {"citationID":"PvdhnYA1","properties":{"formattedCitation":"[3]","plainCitation":"[3]","noteIndex":0},"citationItems":[{"id":9,"uris":["http://zotero.org/users/local/AXMMMRSM/items/AN2DFWEQ"],"itemData":{"id":9,"type":"article-journal","abstract":"Password authentication is one of the most common forms of authentication, verification and access control mechanism; Passwords remain the standard way to enhance the security of confidential information. Password cracking has become a salient part of penetration testing; white hat hackers will make use of password cracking tools to try to break into confidential information in order to test the strength. This write up review the most common forms of password cracking tools that can be used by penetration testers, the different methods of password cracking and ways passwords could be made more difficult to crack.","language":"en","source":"Zotero","title":"A Review of Top Open Source Password Cracking Tools","author":[{"family":"Yisa","given":"Victor Legbo"},{"family":"Baba","given":"Meshach"},{"family":"Olaniyi","given":"Emmanuel Tosin"}],"issued":{"date-parts":[["2016"]]}}}],"schema":"https://github.com/citation-style-language/schema/raw/master/csl-citation.json"} </w:instrText>
      </w:r>
      <w:r w:rsidR="00D54D0D" w:rsidRPr="008B64BB">
        <w:fldChar w:fldCharType="separate"/>
      </w:r>
      <w:r w:rsidR="00D54D0D" w:rsidRPr="008B64BB">
        <w:rPr>
          <w:rFonts w:cs="Times New Roman"/>
        </w:rPr>
        <w:t>[3]</w:t>
      </w:r>
      <w:r w:rsidR="00D54D0D" w:rsidRPr="008B64BB">
        <w:fldChar w:fldCharType="end"/>
      </w:r>
    </w:p>
    <w:p w14:paraId="2236CC55" w14:textId="40DCECB6" w:rsidR="00D54D0D" w:rsidRPr="008B64BB" w:rsidRDefault="00D54D0D" w:rsidP="001618D1">
      <w:pPr>
        <w:pStyle w:val="ListParagraph"/>
        <w:widowControl w:val="0"/>
        <w:numPr>
          <w:ilvl w:val="0"/>
          <w:numId w:val="16"/>
        </w:numPr>
        <w:ind w:right="49"/>
      </w:pPr>
      <w:r w:rsidRPr="008B64BB">
        <w:t>poate fi utilizat pe mai multe sisteme de operare</w:t>
      </w:r>
    </w:p>
    <w:p w14:paraId="04E29CF3" w14:textId="7CE892E5" w:rsidR="00D54D0D" w:rsidRPr="008B64BB" w:rsidRDefault="00D54D0D" w:rsidP="001618D1">
      <w:pPr>
        <w:pStyle w:val="ListParagraph"/>
        <w:widowControl w:val="0"/>
        <w:numPr>
          <w:ilvl w:val="0"/>
          <w:numId w:val="16"/>
        </w:numPr>
        <w:ind w:right="49"/>
      </w:pPr>
      <w:r w:rsidRPr="008B64BB">
        <w:t>multi-platform (suport OpenCL și CUDA)</w:t>
      </w:r>
    </w:p>
    <w:p w14:paraId="36243E86" w14:textId="390646F5" w:rsidR="00D54D0D" w:rsidRPr="008B64BB" w:rsidRDefault="00D54D0D" w:rsidP="001618D1">
      <w:pPr>
        <w:pStyle w:val="ListParagraph"/>
        <w:widowControl w:val="0"/>
        <w:numPr>
          <w:ilvl w:val="0"/>
          <w:numId w:val="16"/>
        </w:numPr>
        <w:ind w:right="49"/>
      </w:pPr>
      <w:r w:rsidRPr="008B64BB">
        <w:t>peste 150 algoritmi implementați</w:t>
      </w:r>
    </w:p>
    <w:p w14:paraId="081602EE" w14:textId="673DE07C" w:rsidR="00D54D0D" w:rsidRPr="008B64BB" w:rsidRDefault="00B05D6C" w:rsidP="001618D1">
      <w:pPr>
        <w:pStyle w:val="ListParagraph"/>
        <w:widowControl w:val="0"/>
        <w:numPr>
          <w:ilvl w:val="0"/>
          <w:numId w:val="16"/>
        </w:numPr>
        <w:ind w:right="49"/>
      </w:pPr>
      <w:r w:rsidRPr="008B64BB">
        <w:t>utilizare redusă a resurselor</w:t>
      </w:r>
    </w:p>
    <w:p w14:paraId="01C53F65" w14:textId="050B4300" w:rsidR="00B05D6C" w:rsidRPr="008B64BB" w:rsidRDefault="00B05D6C" w:rsidP="001618D1">
      <w:pPr>
        <w:pStyle w:val="ListParagraph"/>
        <w:widowControl w:val="0"/>
        <w:numPr>
          <w:ilvl w:val="0"/>
          <w:numId w:val="16"/>
        </w:numPr>
        <w:ind w:right="49"/>
      </w:pPr>
      <w:r w:rsidRPr="008B64BB">
        <w:t>sistem de benchmarking incorporat</w:t>
      </w:r>
    </w:p>
    <w:p w14:paraId="124F7682" w14:textId="339F838F" w:rsidR="00B05D6C" w:rsidRPr="008B64BB" w:rsidRDefault="006D13F7" w:rsidP="001618D1">
      <w:pPr>
        <w:pStyle w:val="ListParagraph"/>
        <w:widowControl w:val="0"/>
        <w:numPr>
          <w:ilvl w:val="0"/>
          <w:numId w:val="16"/>
        </w:numPr>
        <w:ind w:right="49"/>
      </w:pPr>
      <w:r w:rsidRPr="008B64BB">
        <w:t>poate efectua dictionary attacks la peste 30 de protocoale</w:t>
      </w:r>
    </w:p>
    <w:p w14:paraId="3673D70F" w14:textId="7D0743FC" w:rsidR="00881B1B" w:rsidRPr="008B64BB" w:rsidRDefault="00EC2B74" w:rsidP="001618D1">
      <w:pPr>
        <w:pStyle w:val="NormalWeb"/>
        <w:widowControl w:val="0"/>
        <w:spacing w:line="360" w:lineRule="auto"/>
        <w:ind w:right="-93"/>
        <w:contextualSpacing/>
        <w:jc w:val="center"/>
        <w:rPr>
          <w:b/>
          <w:bCs/>
          <w:lang w:val="ro-RO"/>
        </w:rPr>
      </w:pPr>
      <w:r w:rsidRPr="008B64BB">
        <w:rPr>
          <w:noProof/>
          <w:lang w:val="ro-RO"/>
        </w:rPr>
        <w:lastRenderedPageBreak/>
        <w:drawing>
          <wp:inline distT="0" distB="0" distL="0" distR="0" wp14:anchorId="1AC80E50" wp14:editId="03F39BFC">
            <wp:extent cx="4551528" cy="2971136"/>
            <wp:effectExtent l="0" t="0" r="1905" b="1270"/>
            <wp:docPr id="1159989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989078" name=""/>
                    <pic:cNvPicPr/>
                  </pic:nvPicPr>
                  <pic:blipFill>
                    <a:blip r:embed="rId13"/>
                    <a:stretch>
                      <a:fillRect/>
                    </a:stretch>
                  </pic:blipFill>
                  <pic:spPr>
                    <a:xfrm>
                      <a:off x="0" y="0"/>
                      <a:ext cx="4567056" cy="2981272"/>
                    </a:xfrm>
                    <a:prstGeom prst="rect">
                      <a:avLst/>
                    </a:prstGeom>
                  </pic:spPr>
                </pic:pic>
              </a:graphicData>
            </a:graphic>
          </wp:inline>
        </w:drawing>
      </w:r>
    </w:p>
    <w:p w14:paraId="140FDE1B" w14:textId="40C91BC0" w:rsidR="00EC2B74" w:rsidRPr="008B64BB" w:rsidRDefault="00EC2B74" w:rsidP="001618D1">
      <w:pPr>
        <w:pStyle w:val="NormalWeb"/>
        <w:widowControl w:val="0"/>
        <w:spacing w:line="360" w:lineRule="auto"/>
        <w:ind w:right="-93"/>
        <w:contextualSpacing/>
        <w:jc w:val="center"/>
        <w:rPr>
          <w:lang w:val="ro-RO"/>
        </w:rPr>
      </w:pPr>
      <w:r w:rsidRPr="008B64BB">
        <w:rPr>
          <w:b/>
          <w:bCs/>
          <w:lang w:val="ro-RO"/>
        </w:rPr>
        <w:t xml:space="preserve">Figura 1.1 – </w:t>
      </w:r>
      <w:r w:rsidRPr="008B64BB">
        <w:rPr>
          <w:lang w:val="ro-RO"/>
        </w:rPr>
        <w:t>Aplicația “Hashcat”</w:t>
      </w:r>
    </w:p>
    <w:p w14:paraId="564B9865" w14:textId="77777777" w:rsidR="00E635CA" w:rsidRPr="008B64BB" w:rsidRDefault="00E635CA" w:rsidP="001618D1">
      <w:pPr>
        <w:pStyle w:val="NormalWeb"/>
        <w:widowControl w:val="0"/>
        <w:spacing w:line="360" w:lineRule="auto"/>
        <w:ind w:right="-93"/>
        <w:contextualSpacing/>
        <w:rPr>
          <w:lang w:val="ro-RO"/>
        </w:rPr>
      </w:pPr>
    </w:p>
    <w:p w14:paraId="478CE2FA" w14:textId="1188E842" w:rsidR="007043ED" w:rsidRPr="008B64BB" w:rsidRDefault="007043ED" w:rsidP="001618D1">
      <w:pPr>
        <w:pStyle w:val="NormalWeb"/>
        <w:widowControl w:val="0"/>
        <w:spacing w:line="360" w:lineRule="auto"/>
        <w:ind w:right="49" w:firstLine="720"/>
        <w:contextualSpacing/>
        <w:rPr>
          <w:lang w:val="ro-RO"/>
        </w:rPr>
      </w:pPr>
      <w:r w:rsidRPr="008B64BB">
        <w:rPr>
          <w:rStyle w:val="Strong"/>
          <w:rFonts w:eastAsiaTheme="majorEastAsia"/>
          <w:lang w:val="ro-RO"/>
        </w:rPr>
        <w:t>John the Ripper</w:t>
      </w:r>
      <w:r w:rsidRPr="008B64BB">
        <w:rPr>
          <w:lang w:val="ro-RO"/>
        </w:rPr>
        <w:t xml:space="preserve"> este un instrument versatil destinat testării parolelor și hash-urilor. Acesta poate funcționa atât în mod single-user, unde încearcă să ghicească parolele bazându-se pe modele comune, cât și în mod dictionary attack sau brute-force. John the Ripper este popular datorită capacității sale de a lucra pe multiple platforme și de a suporta mai multe formate de hash, inclusiv NTLM, LM, SHA, MD5 și multe altele. În plus, oferă posibilitatea de a personaliza atacurile prin reguli complexe. </w:t>
      </w:r>
      <w:r w:rsidR="003765C7" w:rsidRPr="008B64BB">
        <w:rPr>
          <w:lang w:val="ro-RO"/>
        </w:rPr>
        <w:t>John the Ripper este optimizat pentru a utiliza eficient resursele sistemului, inclusiv suport pentru accelerare GPU și SIMD, ceea ce îmbunătățește semnificativ viteza de procesare.</w:t>
      </w:r>
      <w:r w:rsidR="003765C7" w:rsidRPr="008B64BB">
        <w:rPr>
          <w:lang w:val="ro-RO"/>
        </w:rPr>
        <w:fldChar w:fldCharType="begin"/>
      </w:r>
      <w:r w:rsidR="003765C7" w:rsidRPr="008B64BB">
        <w:rPr>
          <w:lang w:val="ro-RO"/>
        </w:rPr>
        <w:instrText xml:space="preserve"> ADDIN ZOTERO_ITEM CSL_CITATION {"citationID":"6kzawXUO","properties":{"formattedCitation":"[4]","plainCitation":"[4]","noteIndex":0},"citationItems":[{"id":10,"uris":["http://zotero.org/users/local/AXMMMRSM/items/K2SJRDCE"],"itemData":{"id":10,"type":"webpage","title":"John the Ripper | Hackviser","URL":"https://hackviser.com/tactics/tools/john-the-ripper","accessed":{"date-parts":[["2025",3,5]]}}}],"schema":"https://github.com/citation-style-language/schema/raw/master/csl-citation.json"} </w:instrText>
      </w:r>
      <w:r w:rsidR="003765C7" w:rsidRPr="008B64BB">
        <w:rPr>
          <w:lang w:val="ro-RO"/>
        </w:rPr>
        <w:fldChar w:fldCharType="separate"/>
      </w:r>
      <w:r w:rsidR="003765C7" w:rsidRPr="008B64BB">
        <w:rPr>
          <w:lang w:val="ro-RO"/>
        </w:rPr>
        <w:t>[4]</w:t>
      </w:r>
      <w:r w:rsidR="003765C7" w:rsidRPr="008B64BB">
        <w:rPr>
          <w:lang w:val="ro-RO"/>
        </w:rPr>
        <w:fldChar w:fldCharType="end"/>
      </w:r>
    </w:p>
    <w:p w14:paraId="32A20418" w14:textId="77777777" w:rsidR="00EC2B74" w:rsidRPr="008B64BB" w:rsidRDefault="00EC2B74" w:rsidP="001618D1">
      <w:pPr>
        <w:pStyle w:val="NormalWeb"/>
        <w:widowControl w:val="0"/>
        <w:spacing w:line="360" w:lineRule="auto"/>
        <w:ind w:right="-846" w:firstLine="720"/>
        <w:contextualSpacing/>
        <w:rPr>
          <w:rStyle w:val="Strong"/>
          <w:rFonts w:eastAsiaTheme="majorEastAsia"/>
          <w:b w:val="0"/>
          <w:bCs w:val="0"/>
          <w:lang w:val="ro-RO"/>
        </w:rPr>
      </w:pPr>
    </w:p>
    <w:p w14:paraId="4B438F1F" w14:textId="7662FC53" w:rsidR="00EC2B74" w:rsidRPr="008B64BB" w:rsidRDefault="00EC2B74" w:rsidP="001618D1">
      <w:pPr>
        <w:pStyle w:val="NormalWeb"/>
        <w:widowControl w:val="0"/>
        <w:spacing w:line="360" w:lineRule="auto"/>
        <w:ind w:right="49"/>
        <w:contextualSpacing/>
        <w:jc w:val="center"/>
        <w:rPr>
          <w:rStyle w:val="Strong"/>
          <w:lang w:val="ro-RO"/>
        </w:rPr>
      </w:pPr>
      <w:r w:rsidRPr="008B64BB">
        <w:rPr>
          <w:noProof/>
          <w:lang w:val="ro-RO"/>
        </w:rPr>
        <w:drawing>
          <wp:inline distT="0" distB="0" distL="0" distR="0" wp14:anchorId="097E9CC6" wp14:editId="0DD7EF25">
            <wp:extent cx="5943600" cy="1333500"/>
            <wp:effectExtent l="0" t="0" r="0" b="0"/>
            <wp:docPr id="1032289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289089" name=""/>
                    <pic:cNvPicPr/>
                  </pic:nvPicPr>
                  <pic:blipFill>
                    <a:blip r:embed="rId14"/>
                    <a:stretch>
                      <a:fillRect/>
                    </a:stretch>
                  </pic:blipFill>
                  <pic:spPr>
                    <a:xfrm>
                      <a:off x="0" y="0"/>
                      <a:ext cx="5943600" cy="1333500"/>
                    </a:xfrm>
                    <a:prstGeom prst="rect">
                      <a:avLst/>
                    </a:prstGeom>
                  </pic:spPr>
                </pic:pic>
              </a:graphicData>
            </a:graphic>
          </wp:inline>
        </w:drawing>
      </w:r>
    </w:p>
    <w:p w14:paraId="45BEE09A" w14:textId="508D86AF" w:rsidR="00EC2B74" w:rsidRPr="008B64BB" w:rsidRDefault="00EC2B74" w:rsidP="001618D1">
      <w:pPr>
        <w:pStyle w:val="NormalWeb"/>
        <w:widowControl w:val="0"/>
        <w:spacing w:line="360" w:lineRule="auto"/>
        <w:ind w:right="-846"/>
        <w:contextualSpacing/>
        <w:jc w:val="center"/>
        <w:rPr>
          <w:lang w:val="ro-RO"/>
        </w:rPr>
      </w:pPr>
      <w:r w:rsidRPr="008B64BB">
        <w:rPr>
          <w:rStyle w:val="Strong"/>
          <w:lang w:val="ro-RO"/>
        </w:rPr>
        <w:t xml:space="preserve">Figura 1.2 </w:t>
      </w:r>
      <w:r w:rsidRPr="008B64BB">
        <w:rPr>
          <w:b/>
          <w:bCs/>
          <w:lang w:val="ro-RO"/>
        </w:rPr>
        <w:t xml:space="preserve">– </w:t>
      </w:r>
      <w:r w:rsidRPr="008B64BB">
        <w:rPr>
          <w:lang w:val="ro-RO"/>
        </w:rPr>
        <w:t>Aplicația “John The Ripper”</w:t>
      </w:r>
    </w:p>
    <w:p w14:paraId="3A000EDE" w14:textId="77777777" w:rsidR="00E635CA" w:rsidRPr="008B64BB" w:rsidRDefault="00E635CA" w:rsidP="001618D1">
      <w:pPr>
        <w:pStyle w:val="NormalWeb"/>
        <w:widowControl w:val="0"/>
        <w:spacing w:line="360" w:lineRule="auto"/>
        <w:ind w:right="-846"/>
        <w:contextualSpacing/>
        <w:rPr>
          <w:lang w:val="ro-RO"/>
        </w:rPr>
      </w:pPr>
    </w:p>
    <w:p w14:paraId="50C4391C" w14:textId="3D6C58F2" w:rsidR="00881B1B" w:rsidRPr="008B64BB" w:rsidRDefault="00881B1B" w:rsidP="001618D1">
      <w:pPr>
        <w:pStyle w:val="NormalWeb"/>
        <w:widowControl w:val="0"/>
        <w:spacing w:line="360" w:lineRule="auto"/>
        <w:ind w:right="49" w:firstLine="720"/>
        <w:contextualSpacing/>
        <w:rPr>
          <w:rFonts w:eastAsiaTheme="majorEastAsia"/>
          <w:lang w:val="ro-RO"/>
        </w:rPr>
      </w:pPr>
      <w:r w:rsidRPr="008B64BB">
        <w:rPr>
          <w:rFonts w:eastAsiaTheme="majorEastAsia"/>
          <w:b/>
          <w:bCs/>
          <w:lang w:val="ro-RO"/>
        </w:rPr>
        <w:t>Cain &amp; Abel</w:t>
      </w:r>
      <w:r w:rsidRPr="008B64BB">
        <w:rPr>
          <w:rFonts w:eastAsiaTheme="majorEastAsia"/>
          <w:lang w:val="ro-RO"/>
        </w:rPr>
        <w:t xml:space="preserve"> este un instrument multifuncțional de securitate ofensivă, utilizat nu doar pentru cracking-ul hash-urilor, ci și pentru sniffing-ul traficului de rețea, analiza protocolului VoIP și recuperarea parolelor ascunse sub asteriscuri în aplicațiile Windows. Cain &amp; Abel este util în scenarii de testare a securității unde se analizează vulnerabilitățile din rețele și parolele utilizate în medii nesecurizate</w:t>
      </w:r>
      <w:r w:rsidR="006D13F7" w:rsidRPr="008B64BB">
        <w:rPr>
          <w:rFonts w:eastAsiaTheme="majorEastAsia"/>
          <w:lang w:val="ro-RO"/>
        </w:rPr>
        <w:t>.</w:t>
      </w:r>
      <w:r w:rsidR="00B05D6C" w:rsidRPr="008B64BB">
        <w:rPr>
          <w:rFonts w:eastAsiaTheme="majorEastAsia"/>
          <w:lang w:val="ro-RO"/>
        </w:rPr>
        <w:t xml:space="preserve"> Este instrumentul cel </w:t>
      </w:r>
      <w:r w:rsidR="00B05D6C" w:rsidRPr="008B64BB">
        <w:rPr>
          <w:rFonts w:eastAsiaTheme="majorEastAsia"/>
          <w:lang w:val="ro-RO"/>
        </w:rPr>
        <w:lastRenderedPageBreak/>
        <w:t>mai bun pentru atacurile de tip MITM, dar problema este că poate fi folosit doar pe windows și poate fi mai complicat pentru utilizatorii încapători</w:t>
      </w:r>
      <w:r w:rsidR="006D13F7" w:rsidRPr="008B64BB">
        <w:rPr>
          <w:rFonts w:eastAsiaTheme="majorEastAsia"/>
          <w:lang w:val="ro-RO"/>
        </w:rPr>
        <w:t>.</w:t>
      </w:r>
      <w:r w:rsidR="006D13F7" w:rsidRPr="008B64BB">
        <w:rPr>
          <w:rFonts w:eastAsiaTheme="majorEastAsia"/>
          <w:lang w:val="ro-RO"/>
        </w:rPr>
        <w:fldChar w:fldCharType="begin"/>
      </w:r>
      <w:r w:rsidR="006D13F7" w:rsidRPr="008B64BB">
        <w:rPr>
          <w:rFonts w:eastAsiaTheme="majorEastAsia"/>
          <w:lang w:val="ro-RO"/>
        </w:rPr>
        <w:instrText xml:space="preserve"> ADDIN ZOTERO_ITEM CSL_CITATION {"citationID":"U6erI7oo","properties":{"formattedCitation":"[3]","plainCitation":"[3]","noteIndex":0},"citationItems":[{"id":9,"uris":["http://zotero.org/users/local/AXMMMRSM/items/AN2DFWEQ"],"itemData":{"id":9,"type":"article-journal","abstract":"Password authentication is one of the most common forms of authentication, verification and access control mechanism; Passwords remain the standard way to enhance the security of confidential information. Password cracking has become a salient part of penetration testing; white hat hackers will make use of password cracking tools to try to break into confidential information in order to test the strength. This write up review the most common forms of password cracking tools that can be used by penetration testers, the different methods of password cracking and ways passwords could be made more difficult to crack.","language":"en","source":"Zotero","title":"A Review of Top Open Source Password Cracking Tools","author":[{"family":"Yisa","given":"Victor Legbo"},{"family":"Baba","given":"Meshach"},{"family":"Olaniyi","given":"Emmanuel Tosin"}],"issued":{"date-parts":[["2016"]]}}}],"schema":"https://github.com/citation-style-language/schema/raw/master/csl-citation.json"} </w:instrText>
      </w:r>
      <w:r w:rsidR="006D13F7" w:rsidRPr="008B64BB">
        <w:rPr>
          <w:rFonts w:eastAsiaTheme="majorEastAsia"/>
          <w:lang w:val="ro-RO"/>
        </w:rPr>
        <w:fldChar w:fldCharType="separate"/>
      </w:r>
      <w:r w:rsidR="006D13F7" w:rsidRPr="008B64BB">
        <w:rPr>
          <w:rFonts w:eastAsiaTheme="majorEastAsia"/>
          <w:lang w:val="ro-RO"/>
        </w:rPr>
        <w:t>[3]</w:t>
      </w:r>
      <w:r w:rsidR="006D13F7" w:rsidRPr="008B64BB">
        <w:rPr>
          <w:rFonts w:eastAsiaTheme="majorEastAsia"/>
          <w:lang w:val="ro-RO"/>
        </w:rPr>
        <w:fldChar w:fldCharType="end"/>
      </w:r>
      <w:r w:rsidR="006D13F7" w:rsidRPr="008B64BB">
        <w:rPr>
          <w:rFonts w:eastAsiaTheme="majorEastAsia"/>
          <w:lang w:val="ro-RO"/>
        </w:rPr>
        <w:t xml:space="preserve"> Funcțiile de care dispune acest instrument sunt.</w:t>
      </w:r>
    </w:p>
    <w:p w14:paraId="222523A5" w14:textId="0B503619" w:rsidR="006D13F7" w:rsidRPr="008B64BB" w:rsidRDefault="006D13F7" w:rsidP="001618D1">
      <w:pPr>
        <w:pStyle w:val="NormalWeb"/>
        <w:widowControl w:val="0"/>
        <w:numPr>
          <w:ilvl w:val="0"/>
          <w:numId w:val="18"/>
        </w:numPr>
        <w:spacing w:line="360" w:lineRule="auto"/>
        <w:ind w:right="49"/>
        <w:contextualSpacing/>
        <w:rPr>
          <w:rFonts w:eastAsiaTheme="majorEastAsia"/>
          <w:lang w:val="ro-RO"/>
        </w:rPr>
      </w:pPr>
      <w:r w:rsidRPr="008B64BB">
        <w:rPr>
          <w:rFonts w:eastAsiaTheme="majorEastAsia"/>
          <w:lang w:val="ro-RO"/>
        </w:rPr>
        <w:t>folosit pentru web-cracking</w:t>
      </w:r>
    </w:p>
    <w:p w14:paraId="429E499E" w14:textId="002A7ADF" w:rsidR="006D13F7" w:rsidRPr="008B64BB" w:rsidRDefault="006D13F7" w:rsidP="001618D1">
      <w:pPr>
        <w:pStyle w:val="NormalWeb"/>
        <w:widowControl w:val="0"/>
        <w:numPr>
          <w:ilvl w:val="0"/>
          <w:numId w:val="18"/>
        </w:numPr>
        <w:spacing w:line="360" w:lineRule="auto"/>
        <w:ind w:right="49"/>
        <w:contextualSpacing/>
        <w:rPr>
          <w:rFonts w:eastAsiaTheme="majorEastAsia"/>
          <w:lang w:val="ro-RO"/>
        </w:rPr>
      </w:pPr>
      <w:r w:rsidRPr="008B64BB">
        <w:rPr>
          <w:rFonts w:eastAsiaTheme="majorEastAsia"/>
          <w:lang w:val="ro-RO"/>
        </w:rPr>
        <w:t>ARP spoofing</w:t>
      </w:r>
    </w:p>
    <w:p w14:paraId="20F92041" w14:textId="05C97470" w:rsidR="006D13F7" w:rsidRPr="008B64BB" w:rsidRDefault="006D13F7" w:rsidP="001618D1">
      <w:pPr>
        <w:pStyle w:val="NormalWeb"/>
        <w:widowControl w:val="0"/>
        <w:numPr>
          <w:ilvl w:val="0"/>
          <w:numId w:val="18"/>
        </w:numPr>
        <w:spacing w:line="360" w:lineRule="auto"/>
        <w:ind w:right="49"/>
        <w:contextualSpacing/>
        <w:rPr>
          <w:rFonts w:eastAsiaTheme="majorEastAsia"/>
          <w:lang w:val="ro-RO"/>
        </w:rPr>
      </w:pPr>
      <w:r w:rsidRPr="008B64BB">
        <w:rPr>
          <w:rFonts w:eastAsiaTheme="majorEastAsia"/>
          <w:lang w:val="ro-RO"/>
        </w:rPr>
        <w:t>posibilitatea de înregistra conversații VoIP</w:t>
      </w:r>
    </w:p>
    <w:p w14:paraId="06EDDFE3" w14:textId="11B9A3C5" w:rsidR="006D13F7" w:rsidRPr="008B64BB" w:rsidRDefault="006D13F7" w:rsidP="001618D1">
      <w:pPr>
        <w:pStyle w:val="NormalWeb"/>
        <w:widowControl w:val="0"/>
        <w:numPr>
          <w:ilvl w:val="0"/>
          <w:numId w:val="18"/>
        </w:numPr>
        <w:spacing w:line="360" w:lineRule="auto"/>
        <w:ind w:right="49"/>
        <w:contextualSpacing/>
        <w:rPr>
          <w:rFonts w:eastAsiaTheme="majorEastAsia"/>
          <w:lang w:val="ro-RO"/>
        </w:rPr>
      </w:pPr>
      <w:r w:rsidRPr="008B64BB">
        <w:rPr>
          <w:rFonts w:eastAsiaTheme="majorEastAsia"/>
          <w:lang w:val="ro-RO"/>
        </w:rPr>
        <w:t>acesta poate sparge diverse forme de hașuri LM și NT, hash-uri IOS și PIX hash-uri RADIUS, parole RDP, MD2, MD4, MD5, SHA-1, SHA-2, RIPEMD-160, Kerberos 5, MSSQL, MySQL, Oracle și SIP</w:t>
      </w:r>
    </w:p>
    <w:p w14:paraId="64E0B2BB" w14:textId="77777777" w:rsidR="00A51FDD" w:rsidRPr="008B64BB" w:rsidRDefault="00EC2B74" w:rsidP="001618D1">
      <w:pPr>
        <w:pStyle w:val="NormalWeb"/>
        <w:widowControl w:val="0"/>
        <w:spacing w:line="360" w:lineRule="auto"/>
        <w:ind w:right="-846"/>
        <w:contextualSpacing/>
        <w:jc w:val="center"/>
        <w:rPr>
          <w:rStyle w:val="Strong"/>
          <w:lang w:val="ro-RO"/>
        </w:rPr>
      </w:pPr>
      <w:r w:rsidRPr="008B64BB">
        <w:rPr>
          <w:noProof/>
          <w:lang w:val="ro-RO"/>
        </w:rPr>
        <w:drawing>
          <wp:inline distT="0" distB="0" distL="0" distR="0" wp14:anchorId="0072182A" wp14:editId="42CF1696">
            <wp:extent cx="5349923" cy="2833859"/>
            <wp:effectExtent l="0" t="0" r="3175" b="5080"/>
            <wp:docPr id="1386721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721874" name=""/>
                    <pic:cNvPicPr/>
                  </pic:nvPicPr>
                  <pic:blipFill>
                    <a:blip r:embed="rId15"/>
                    <a:stretch>
                      <a:fillRect/>
                    </a:stretch>
                  </pic:blipFill>
                  <pic:spPr>
                    <a:xfrm>
                      <a:off x="0" y="0"/>
                      <a:ext cx="5357974" cy="2838124"/>
                    </a:xfrm>
                    <a:prstGeom prst="rect">
                      <a:avLst/>
                    </a:prstGeom>
                  </pic:spPr>
                </pic:pic>
              </a:graphicData>
            </a:graphic>
          </wp:inline>
        </w:drawing>
      </w:r>
    </w:p>
    <w:p w14:paraId="21E271D7" w14:textId="38FD34D5" w:rsidR="00EC2B74" w:rsidRPr="008B64BB" w:rsidRDefault="00EC2B74" w:rsidP="001618D1">
      <w:pPr>
        <w:pStyle w:val="NormalWeb"/>
        <w:widowControl w:val="0"/>
        <w:spacing w:line="360" w:lineRule="auto"/>
        <w:ind w:right="-846"/>
        <w:contextualSpacing/>
        <w:jc w:val="center"/>
        <w:rPr>
          <w:rStyle w:val="Strong"/>
          <w:lang w:val="ro-RO"/>
        </w:rPr>
      </w:pPr>
      <w:r w:rsidRPr="008B64BB">
        <w:rPr>
          <w:rStyle w:val="Strong"/>
          <w:lang w:val="ro-RO"/>
        </w:rPr>
        <w:t xml:space="preserve">Figura 1.3 </w:t>
      </w:r>
      <w:r w:rsidRPr="008B64BB">
        <w:rPr>
          <w:rStyle w:val="Strong"/>
          <w:b w:val="0"/>
          <w:bCs w:val="0"/>
          <w:lang w:val="ro-RO"/>
        </w:rPr>
        <w:t>– Aplic</w:t>
      </w:r>
      <w:r w:rsidR="00E662D4" w:rsidRPr="008B64BB">
        <w:rPr>
          <w:rStyle w:val="Strong"/>
          <w:b w:val="0"/>
          <w:bCs w:val="0"/>
          <w:lang w:val="ro-RO"/>
        </w:rPr>
        <w:t>a</w:t>
      </w:r>
      <w:r w:rsidRPr="008B64BB">
        <w:rPr>
          <w:rStyle w:val="Strong"/>
          <w:b w:val="0"/>
          <w:bCs w:val="0"/>
          <w:lang w:val="ro-RO"/>
        </w:rPr>
        <w:t>ția “Cain &amp; Abel”</w:t>
      </w:r>
    </w:p>
    <w:p w14:paraId="6D3A4348" w14:textId="77777777" w:rsidR="00E635CA" w:rsidRPr="008B64BB" w:rsidRDefault="00E635CA" w:rsidP="001618D1">
      <w:pPr>
        <w:pStyle w:val="NormalWeb"/>
        <w:widowControl w:val="0"/>
        <w:spacing w:line="360" w:lineRule="auto"/>
        <w:ind w:right="-846"/>
        <w:contextualSpacing/>
        <w:rPr>
          <w:rStyle w:val="Strong"/>
          <w:b w:val="0"/>
          <w:bCs w:val="0"/>
          <w:lang w:val="ro-RO"/>
        </w:rPr>
      </w:pPr>
    </w:p>
    <w:p w14:paraId="258365CA" w14:textId="0D650DB2" w:rsidR="00881B1B" w:rsidRPr="008B64BB" w:rsidRDefault="00881B1B" w:rsidP="001618D1">
      <w:pPr>
        <w:pStyle w:val="NormalWeb"/>
        <w:widowControl w:val="0"/>
        <w:spacing w:line="360" w:lineRule="auto"/>
        <w:ind w:right="49" w:firstLine="720"/>
        <w:contextualSpacing/>
        <w:rPr>
          <w:lang w:val="ro-RO"/>
        </w:rPr>
      </w:pPr>
      <w:r w:rsidRPr="008B64BB">
        <w:rPr>
          <w:b/>
          <w:bCs/>
          <w:lang w:val="ro-RO"/>
        </w:rPr>
        <w:t>Ophcrack</w:t>
      </w:r>
      <w:r w:rsidRPr="008B64BB">
        <w:rPr>
          <w:lang w:val="ro-RO"/>
        </w:rPr>
        <w:t xml:space="preserve"> este un software specializat în cracking-ul hash-urilor LM și NTLM utilizate de sistemele de operare Windows. Acesta folosește o metodă eficientă bazată pe rainbow tables, ceea ce permite spargerea rapidă a parolelor slab securizate. Ophcrack este preferat pentru recuperarea parolelor din sistemele Windows, deoarece poate funcționa independent de sistemul de operare și poate descifra parole chiar și fără acces direct la sistemul țintă. </w:t>
      </w:r>
      <w:r w:rsidR="00B05D6C" w:rsidRPr="008B64BB">
        <w:rPr>
          <w:lang w:val="ro-RO"/>
        </w:rPr>
        <w:t>Acest instrument este suficient de rapid și ușor pentru un utilizator care sparge parole pentru prima dată cu cunoștințe de bază de Windows și poate sparge majoritatea parole în câteva minute, pe majoritatea computerelor.</w:t>
      </w:r>
      <w:r w:rsidR="00B05D6C" w:rsidRPr="008B64BB">
        <w:rPr>
          <w:lang w:val="ro-RO"/>
        </w:rPr>
        <w:fldChar w:fldCharType="begin"/>
      </w:r>
      <w:r w:rsidR="00B05D6C" w:rsidRPr="008B64BB">
        <w:rPr>
          <w:lang w:val="ro-RO"/>
        </w:rPr>
        <w:instrText xml:space="preserve"> ADDIN ZOTERO_ITEM CSL_CITATION {"citationID":"Xh25DzSp","properties":{"formattedCitation":"[3]","plainCitation":"[3]","noteIndex":0},"citationItems":[{"id":9,"uris":["http://zotero.org/users/local/AXMMMRSM/items/AN2DFWEQ"],"itemData":{"id":9,"type":"article-journal","abstract":"Password authentication is one of the most common forms of authentication, verification and access control mechanism; Passwords remain the standard way to enhance the security of confidential information. Password cracking has become a salient part of penetration testing; white hat hackers will make use of password cracking tools to try to break into confidential information in order to test the strength. This write up review the most common forms of password cracking tools that can be used by penetration testers, the different methods of password cracking and ways passwords could be made more difficult to crack.","language":"en","source":"Zotero","title":"A Review of Top Open Source Password Cracking Tools","author":[{"family":"Yisa","given":"Victor Legbo"},{"family":"Baba","given":"Meshach"},{"family":"Olaniyi","given":"Emmanuel Tosin"}],"issued":{"date-parts":[["2016"]]}}}],"schema":"https://github.com/citation-style-language/schema/raw/master/csl-citation.json"} </w:instrText>
      </w:r>
      <w:r w:rsidR="00B05D6C" w:rsidRPr="008B64BB">
        <w:rPr>
          <w:lang w:val="ro-RO"/>
        </w:rPr>
        <w:fldChar w:fldCharType="separate"/>
      </w:r>
      <w:r w:rsidR="00B05D6C" w:rsidRPr="008B64BB">
        <w:rPr>
          <w:lang w:val="ro-RO"/>
        </w:rPr>
        <w:t>[3]</w:t>
      </w:r>
      <w:r w:rsidR="00B05D6C" w:rsidRPr="008B64BB">
        <w:rPr>
          <w:lang w:val="ro-RO"/>
        </w:rPr>
        <w:fldChar w:fldCharType="end"/>
      </w:r>
      <w:r w:rsidR="00574AB8" w:rsidRPr="008B64BB">
        <w:rPr>
          <w:lang w:val="ro-RO"/>
        </w:rPr>
        <w:t xml:space="preserve"> Acesta are următoarele funcții.</w:t>
      </w:r>
    </w:p>
    <w:p w14:paraId="20CD000E" w14:textId="0354C40D" w:rsidR="00574AB8" w:rsidRPr="008B64BB" w:rsidRDefault="00574AB8" w:rsidP="001618D1">
      <w:pPr>
        <w:pStyle w:val="NormalWeb"/>
        <w:widowControl w:val="0"/>
        <w:numPr>
          <w:ilvl w:val="0"/>
          <w:numId w:val="19"/>
        </w:numPr>
        <w:spacing w:line="360" w:lineRule="auto"/>
        <w:ind w:right="49"/>
        <w:contextualSpacing/>
        <w:rPr>
          <w:lang w:val="ro-RO"/>
        </w:rPr>
      </w:pPr>
      <w:r w:rsidRPr="008B64BB">
        <w:rPr>
          <w:lang w:val="ro-RO"/>
        </w:rPr>
        <w:t>disponibil pe mai multe siste</w:t>
      </w:r>
      <w:r w:rsidR="004E5F7D" w:rsidRPr="008B64BB">
        <w:rPr>
          <w:lang w:val="ro-RO"/>
        </w:rPr>
        <w:t>me</w:t>
      </w:r>
      <w:r w:rsidRPr="008B64BB">
        <w:rPr>
          <w:lang w:val="ro-RO"/>
        </w:rPr>
        <w:t xml:space="preserve"> de operare ca Windows, Linux/Unix, Mac OS</w:t>
      </w:r>
    </w:p>
    <w:p w14:paraId="163D3DDC" w14:textId="23E0ADFB" w:rsidR="00574AB8" w:rsidRPr="008B64BB" w:rsidRDefault="00574AB8" w:rsidP="001618D1">
      <w:pPr>
        <w:pStyle w:val="NormalWeb"/>
        <w:widowControl w:val="0"/>
        <w:numPr>
          <w:ilvl w:val="0"/>
          <w:numId w:val="19"/>
        </w:numPr>
        <w:spacing w:line="360" w:lineRule="auto"/>
        <w:ind w:right="49"/>
        <w:contextualSpacing/>
        <w:rPr>
          <w:lang w:val="ro-RO"/>
        </w:rPr>
      </w:pPr>
      <w:r w:rsidRPr="008B64BB">
        <w:rPr>
          <w:lang w:val="ro-RO"/>
        </w:rPr>
        <w:t>poate sparge hashuri de tim LM și NTLM</w:t>
      </w:r>
    </w:p>
    <w:p w14:paraId="16A6D971" w14:textId="32A8D3B1" w:rsidR="00574AB8" w:rsidRPr="008B64BB" w:rsidRDefault="00574AB8" w:rsidP="001618D1">
      <w:pPr>
        <w:pStyle w:val="NormalWeb"/>
        <w:widowControl w:val="0"/>
        <w:numPr>
          <w:ilvl w:val="0"/>
          <w:numId w:val="19"/>
        </w:numPr>
        <w:spacing w:line="360" w:lineRule="auto"/>
        <w:ind w:right="49"/>
        <w:contextualSpacing/>
        <w:rPr>
          <w:lang w:val="ro-RO"/>
        </w:rPr>
      </w:pPr>
      <w:r w:rsidRPr="008B64BB">
        <w:rPr>
          <w:lang w:val="ro-RO"/>
        </w:rPr>
        <w:t>atac combinatoric</w:t>
      </w:r>
    </w:p>
    <w:p w14:paraId="290015B9" w14:textId="29E2FE92" w:rsidR="00574AB8" w:rsidRPr="008B64BB" w:rsidRDefault="00574AB8" w:rsidP="001618D1">
      <w:pPr>
        <w:pStyle w:val="NormalWeb"/>
        <w:widowControl w:val="0"/>
        <w:numPr>
          <w:ilvl w:val="0"/>
          <w:numId w:val="19"/>
        </w:numPr>
        <w:spacing w:line="360" w:lineRule="auto"/>
        <w:ind w:right="49"/>
        <w:contextualSpacing/>
        <w:rPr>
          <w:lang w:val="ro-RO"/>
        </w:rPr>
      </w:pPr>
      <w:r w:rsidRPr="008B64BB">
        <w:rPr>
          <w:lang w:val="ro-RO"/>
        </w:rPr>
        <w:t>atac brute-force</w:t>
      </w:r>
    </w:p>
    <w:p w14:paraId="0B9C0109" w14:textId="6C94F3B0" w:rsidR="00574AB8" w:rsidRPr="008B64BB" w:rsidRDefault="00574AB8" w:rsidP="001618D1">
      <w:pPr>
        <w:pStyle w:val="NormalWeb"/>
        <w:widowControl w:val="0"/>
        <w:numPr>
          <w:ilvl w:val="0"/>
          <w:numId w:val="19"/>
        </w:numPr>
        <w:spacing w:line="360" w:lineRule="auto"/>
        <w:ind w:right="49"/>
        <w:contextualSpacing/>
        <w:rPr>
          <w:lang w:val="ro-RO"/>
        </w:rPr>
      </w:pPr>
      <w:r w:rsidRPr="008B64BB">
        <w:rPr>
          <w:lang w:val="ro-RO"/>
        </w:rPr>
        <w:t>atac direct</w:t>
      </w:r>
    </w:p>
    <w:p w14:paraId="2D852E8A" w14:textId="3B4E1F58" w:rsidR="00EC2B74" w:rsidRPr="008B64BB" w:rsidRDefault="00EC2B74" w:rsidP="001618D1">
      <w:pPr>
        <w:pStyle w:val="NormalWeb"/>
        <w:widowControl w:val="0"/>
        <w:tabs>
          <w:tab w:val="left" w:pos="3098"/>
        </w:tabs>
        <w:spacing w:line="360" w:lineRule="auto"/>
        <w:ind w:right="-846"/>
        <w:contextualSpacing/>
        <w:jc w:val="center"/>
        <w:rPr>
          <w:rStyle w:val="Strong"/>
          <w:rFonts w:eastAsiaTheme="majorEastAsia"/>
          <w:b w:val="0"/>
          <w:bCs w:val="0"/>
          <w:lang w:val="ro-RO"/>
        </w:rPr>
      </w:pPr>
      <w:r w:rsidRPr="008B64BB">
        <w:rPr>
          <w:noProof/>
          <w:lang w:val="ro-RO"/>
        </w:rPr>
        <w:lastRenderedPageBreak/>
        <w:drawing>
          <wp:inline distT="0" distB="0" distL="0" distR="0" wp14:anchorId="797FD9F9" wp14:editId="6CB4632E">
            <wp:extent cx="5411337" cy="2938078"/>
            <wp:effectExtent l="0" t="0" r="0" b="0"/>
            <wp:docPr id="5116676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667675" name=""/>
                    <pic:cNvPicPr/>
                  </pic:nvPicPr>
                  <pic:blipFill>
                    <a:blip r:embed="rId16"/>
                    <a:stretch>
                      <a:fillRect/>
                    </a:stretch>
                  </pic:blipFill>
                  <pic:spPr>
                    <a:xfrm>
                      <a:off x="0" y="0"/>
                      <a:ext cx="5427178" cy="2946679"/>
                    </a:xfrm>
                    <a:prstGeom prst="rect">
                      <a:avLst/>
                    </a:prstGeom>
                  </pic:spPr>
                </pic:pic>
              </a:graphicData>
            </a:graphic>
          </wp:inline>
        </w:drawing>
      </w:r>
    </w:p>
    <w:p w14:paraId="0C1059E6" w14:textId="54DCB609" w:rsidR="00E635CA" w:rsidRPr="008B64BB" w:rsidRDefault="00EC2B74" w:rsidP="001618D1">
      <w:pPr>
        <w:pStyle w:val="NormalWeb"/>
        <w:widowControl w:val="0"/>
        <w:tabs>
          <w:tab w:val="left" w:pos="3098"/>
        </w:tabs>
        <w:spacing w:line="360" w:lineRule="auto"/>
        <w:ind w:right="-846"/>
        <w:contextualSpacing/>
        <w:jc w:val="center"/>
        <w:rPr>
          <w:rStyle w:val="Strong"/>
          <w:rFonts w:eastAsiaTheme="majorEastAsia"/>
          <w:b w:val="0"/>
          <w:bCs w:val="0"/>
          <w:lang w:val="ro-RO"/>
        </w:rPr>
      </w:pPr>
      <w:r w:rsidRPr="008B64BB">
        <w:rPr>
          <w:rStyle w:val="Strong"/>
          <w:rFonts w:eastAsiaTheme="majorEastAsia"/>
          <w:lang w:val="ro-RO"/>
        </w:rPr>
        <w:t xml:space="preserve">Figura 1.4 </w:t>
      </w:r>
      <w:r w:rsidRPr="008B64BB">
        <w:rPr>
          <w:rStyle w:val="Strong"/>
          <w:rFonts w:eastAsiaTheme="majorEastAsia"/>
          <w:b w:val="0"/>
          <w:bCs w:val="0"/>
          <w:lang w:val="ro-RO"/>
        </w:rPr>
        <w:t>– Aplicația “Ophcrack”</w:t>
      </w:r>
    </w:p>
    <w:p w14:paraId="6A295D2F" w14:textId="77777777" w:rsidR="00E635CA" w:rsidRPr="008B64BB" w:rsidRDefault="00E635CA" w:rsidP="001618D1">
      <w:pPr>
        <w:pStyle w:val="NormalWeb"/>
        <w:widowControl w:val="0"/>
        <w:tabs>
          <w:tab w:val="left" w:pos="3098"/>
        </w:tabs>
        <w:spacing w:line="360" w:lineRule="auto"/>
        <w:ind w:right="-846"/>
        <w:contextualSpacing/>
        <w:rPr>
          <w:rStyle w:val="Strong"/>
          <w:rFonts w:eastAsiaTheme="majorEastAsia"/>
          <w:b w:val="0"/>
          <w:bCs w:val="0"/>
          <w:lang w:val="ro-RO"/>
        </w:rPr>
      </w:pPr>
    </w:p>
    <w:p w14:paraId="30C349E1" w14:textId="1EE1FF26" w:rsidR="00A32D75" w:rsidRPr="008B64BB" w:rsidRDefault="00A32D75" w:rsidP="00EA50D4">
      <w:pPr>
        <w:pStyle w:val="Heading2"/>
        <w:keepNext w:val="0"/>
        <w:keepLines w:val="0"/>
        <w:widowControl w:val="0"/>
        <w:ind w:right="49"/>
        <w:contextualSpacing/>
        <w:jc w:val="left"/>
      </w:pPr>
      <w:bookmarkStart w:id="7" w:name="_Toc198815852"/>
      <w:r w:rsidRPr="008B64BB">
        <w:rPr>
          <w:bCs/>
        </w:rPr>
        <w:t>1.2</w:t>
      </w:r>
      <w:r w:rsidRPr="008B64BB">
        <w:t xml:space="preserve"> </w:t>
      </w:r>
      <w:r w:rsidR="00B137AE" w:rsidRPr="008B64BB">
        <w:t>Definirea scopului și obiectivul proiectului</w:t>
      </w:r>
      <w:bookmarkEnd w:id="7"/>
    </w:p>
    <w:p w14:paraId="6E2E64BE" w14:textId="76E4813E" w:rsidR="007049BB" w:rsidRPr="008B64BB" w:rsidRDefault="00060B31" w:rsidP="001618D1">
      <w:pPr>
        <w:widowControl w:val="0"/>
        <w:ind w:right="49" w:firstLine="720"/>
        <w:contextualSpacing/>
      </w:pPr>
      <w:r w:rsidRPr="008B64BB">
        <w:t xml:space="preserve">Scopul acestui proiect este de a dezvolta o aplicație interactivă destinată testării și analizei vulnerabilităților algoritmilor de hashing prin atacuri brute-force. Aplicația </w:t>
      </w:r>
      <w:r w:rsidR="003401EB" w:rsidRPr="008B64BB">
        <w:t xml:space="preserve">este concepută pentru </w:t>
      </w:r>
      <w:r w:rsidRPr="008B64BB">
        <w:t>utilizatorilor interesați de securitatea cibernetică și are ca obiectiv principal oferirea unui mediu de testare și învățare accesibil, care combină atât aspectele teoretice, cât și aplicațiile practice ale atacurilor asupra algoritmilor de hashing.</w:t>
      </w:r>
      <w:r w:rsidR="003401EB" w:rsidRPr="008B64BB">
        <w:t xml:space="preserve"> </w:t>
      </w:r>
    </w:p>
    <w:p w14:paraId="1313B6E2" w14:textId="6A977F18" w:rsidR="001D2FAD" w:rsidRPr="008B64BB" w:rsidRDefault="001D2FAD" w:rsidP="001618D1">
      <w:pPr>
        <w:widowControl w:val="0"/>
        <w:ind w:right="49" w:firstLine="720"/>
        <w:contextualSpacing/>
      </w:pPr>
      <w:r w:rsidRPr="008B64BB">
        <w:t>Din cauza unor posibile limitări hardware, aplicația va rula exclusiv pe procesor (CPU), fără suport pentru accelerare GPU. Această restricție poate afecta viteza și eficiența atacurilor brute-force, deoarece GPU-urile sunt semnificativ mai rapide în procesarea masivă a datelor. Ca urmare, timpul necesar pentru spargerea unui hash va fi mai mare comparativ cu soluțiile care utilizează accelerare hardware. Totuși, aplicația va optimiza execuția pe CPU pentru a maximiza performanța în limitele resurselor disponibile.</w:t>
      </w:r>
    </w:p>
    <w:p w14:paraId="765BC501" w14:textId="79FE188A" w:rsidR="001D2FAD" w:rsidRPr="008B64BB" w:rsidRDefault="001D2FAD" w:rsidP="001618D1">
      <w:pPr>
        <w:widowControl w:val="0"/>
        <w:ind w:right="49"/>
        <w:contextualSpacing/>
      </w:pPr>
      <w:r w:rsidRPr="008B64BB">
        <w:t>Obiectivele principale ale aplicației includ:</w:t>
      </w:r>
    </w:p>
    <w:p w14:paraId="3DC4C11B" w14:textId="31ABD691" w:rsidR="001D2FAD" w:rsidRPr="008B64BB" w:rsidRDefault="001D2FAD" w:rsidP="001618D1">
      <w:pPr>
        <w:pStyle w:val="ListParagraph"/>
        <w:widowControl w:val="0"/>
        <w:numPr>
          <w:ilvl w:val="0"/>
          <w:numId w:val="12"/>
        </w:numPr>
        <w:ind w:right="49"/>
      </w:pPr>
      <w:r w:rsidRPr="008B64BB">
        <w:t>Realizarea unei interfețe intuitive pentru a oferi o experiență bună utilizatorilor</w:t>
      </w:r>
    </w:p>
    <w:p w14:paraId="39A1AD73" w14:textId="46EC0DDA" w:rsidR="001D2FAD" w:rsidRPr="008B64BB" w:rsidRDefault="001D2FAD" w:rsidP="001618D1">
      <w:pPr>
        <w:widowControl w:val="0"/>
        <w:numPr>
          <w:ilvl w:val="0"/>
          <w:numId w:val="12"/>
        </w:numPr>
        <w:ind w:right="49"/>
        <w:contextualSpacing/>
      </w:pPr>
      <w:r w:rsidRPr="008B64BB">
        <w:t>Identificarea tipului de hash utilizat.</w:t>
      </w:r>
    </w:p>
    <w:p w14:paraId="1EBF8D11" w14:textId="28E8D8AC" w:rsidR="001D2FAD" w:rsidRPr="008B64BB" w:rsidRDefault="001D2FAD" w:rsidP="001618D1">
      <w:pPr>
        <w:widowControl w:val="0"/>
        <w:numPr>
          <w:ilvl w:val="0"/>
          <w:numId w:val="12"/>
        </w:numPr>
        <w:ind w:right="49"/>
        <w:contextualSpacing/>
      </w:pPr>
      <w:r w:rsidRPr="008B64BB">
        <w:t>Generarea hash-urilor pentru diverse parole și texte introduse de utilizator.</w:t>
      </w:r>
    </w:p>
    <w:p w14:paraId="1D60E37C" w14:textId="77777777" w:rsidR="001D2FAD" w:rsidRPr="008B64BB" w:rsidRDefault="001D2FAD" w:rsidP="001618D1">
      <w:pPr>
        <w:widowControl w:val="0"/>
        <w:numPr>
          <w:ilvl w:val="0"/>
          <w:numId w:val="12"/>
        </w:numPr>
        <w:ind w:right="49"/>
        <w:contextualSpacing/>
      </w:pPr>
      <w:r w:rsidRPr="008B64BB">
        <w:t>Verificarea unui hash în wordlist-uri compromise, care conțin posibile credențiale expuse, facilitând astfel testarea securității acestora.</w:t>
      </w:r>
    </w:p>
    <w:p w14:paraId="60E34891" w14:textId="5A49A3A2" w:rsidR="001D2FAD" w:rsidRPr="008B64BB" w:rsidRDefault="001D2FAD" w:rsidP="001618D1">
      <w:pPr>
        <w:widowControl w:val="0"/>
        <w:numPr>
          <w:ilvl w:val="0"/>
          <w:numId w:val="12"/>
        </w:numPr>
        <w:ind w:right="49"/>
        <w:contextualSpacing/>
      </w:pPr>
      <w:r w:rsidRPr="008B64BB">
        <w:lastRenderedPageBreak/>
        <w:t>Încărcarea wordlist</w:t>
      </w:r>
      <w:r w:rsidR="00776D49" w:rsidRPr="008B64BB">
        <w:t>-</w:t>
      </w:r>
      <w:r w:rsidRPr="008B64BB">
        <w:t xml:space="preserve">urilor suplimentare pentru </w:t>
      </w:r>
      <w:r w:rsidR="00776D49" w:rsidRPr="008B64BB">
        <w:t>a oferi utilizatorilor o gamă mai largă de credențiale și date suplimentare.</w:t>
      </w:r>
    </w:p>
    <w:p w14:paraId="505F52C4" w14:textId="390E9BA9" w:rsidR="003401EB" w:rsidRPr="008B64BB" w:rsidRDefault="001D2FAD" w:rsidP="001618D1">
      <w:pPr>
        <w:widowControl w:val="0"/>
        <w:numPr>
          <w:ilvl w:val="0"/>
          <w:numId w:val="12"/>
        </w:numPr>
        <w:ind w:right="49"/>
        <w:contextualSpacing/>
      </w:pPr>
      <w:r w:rsidRPr="008B64BB">
        <w:t>Efectuarea atacurilor de tip brute-force, încercând descifrarea unui hash prin testarea sistematică a combinațiilor posibile.</w:t>
      </w:r>
    </w:p>
    <w:p w14:paraId="72E6B7B8" w14:textId="636AA52B" w:rsidR="00A32D75" w:rsidRPr="008B64BB" w:rsidRDefault="00776D49" w:rsidP="001618D1">
      <w:pPr>
        <w:pStyle w:val="ListParagraph"/>
        <w:widowControl w:val="0"/>
        <w:numPr>
          <w:ilvl w:val="0"/>
          <w:numId w:val="12"/>
        </w:numPr>
        <w:ind w:right="49"/>
      </w:pPr>
      <w:r w:rsidRPr="008B64BB">
        <w:t>Realizarea unui raport după finisarea atacului brute-force cu referire la timpul total de execuție, numărul de combinații testate, rata medie de testare pe secundă (hashes per second) și rezultatul final (dacă hash-ul a fost spart sau nu)</w:t>
      </w:r>
    </w:p>
    <w:p w14:paraId="6FB0632B" w14:textId="5E546C62" w:rsidR="00776D49" w:rsidRPr="008B64BB" w:rsidRDefault="00776D49" w:rsidP="001618D1">
      <w:pPr>
        <w:pStyle w:val="ListParagraph"/>
        <w:widowControl w:val="0"/>
        <w:numPr>
          <w:ilvl w:val="0"/>
          <w:numId w:val="12"/>
        </w:numPr>
        <w:ind w:right="49"/>
      </w:pPr>
      <w:r w:rsidRPr="008B64BB">
        <w:t>Vizionarea în timp real a hash-ului testat și a rezultatului curent, oferind utilizatorilor posibilitatea de a monitoriza parolele încercate și de a analiza dinamica procesului de cracking.</w:t>
      </w:r>
    </w:p>
    <w:p w14:paraId="6621E8A1" w14:textId="4ED65784" w:rsidR="007A4236" w:rsidRPr="008B64BB" w:rsidRDefault="00776D49" w:rsidP="001618D1">
      <w:pPr>
        <w:pStyle w:val="ListParagraph"/>
        <w:widowControl w:val="0"/>
        <w:numPr>
          <w:ilvl w:val="0"/>
          <w:numId w:val="12"/>
        </w:numPr>
        <w:ind w:right="49"/>
      </w:pPr>
      <w:r w:rsidRPr="008B64BB">
        <w:t>Posibilitatea de a opri, pune pe pauză și relua atacul fără a pierde progresul testării, permițând utilizatorilor să gestioneze eficient resursele hardware.</w:t>
      </w:r>
    </w:p>
    <w:p w14:paraId="23856091" w14:textId="18B5CD6D" w:rsidR="00776D49" w:rsidRPr="008B64BB" w:rsidRDefault="007A4236" w:rsidP="001618D1">
      <w:pPr>
        <w:widowControl w:val="0"/>
        <w:ind w:right="49"/>
        <w:contextualSpacing/>
      </w:pPr>
      <w:r w:rsidRPr="008B64BB">
        <w:br w:type="page"/>
      </w:r>
    </w:p>
    <w:p w14:paraId="360AC87C" w14:textId="18E15E52" w:rsidR="00D64B41" w:rsidRPr="008B64BB" w:rsidRDefault="00D64B41" w:rsidP="001618D1">
      <w:pPr>
        <w:pStyle w:val="Heading1"/>
        <w:keepNext w:val="0"/>
        <w:keepLines w:val="0"/>
        <w:widowControl w:val="0"/>
        <w:contextualSpacing/>
        <w:jc w:val="center"/>
      </w:pPr>
      <w:bookmarkStart w:id="8" w:name="_Toc198815853"/>
      <w:r w:rsidRPr="008B64BB">
        <w:lastRenderedPageBreak/>
        <w:t>2</w:t>
      </w:r>
      <w:r w:rsidR="00DF6C95" w:rsidRPr="008B64BB">
        <w:t xml:space="preserve"> PROIECTAREA ȘI ARHITECTURA SISTEMUL INFORMATIC</w:t>
      </w:r>
      <w:bookmarkEnd w:id="8"/>
    </w:p>
    <w:p w14:paraId="1DE34FFB" w14:textId="0866082C" w:rsidR="007A4236" w:rsidRPr="008B64BB" w:rsidRDefault="007A4236" w:rsidP="001618D1">
      <w:pPr>
        <w:widowControl w:val="0"/>
        <w:ind w:firstLine="720"/>
        <w:contextualSpacing/>
      </w:pPr>
      <w:r w:rsidRPr="008B64BB">
        <w:t xml:space="preserve">În timpul proiectării arhitecturii unui sistem informatic se definesc structuri fundamentale, soluții software și scalabile. Proiectarea și arhitectura sistemului destinat aplicației de brute-force pentru cracking-ul hash-urilor va facilita înțelegerea cerințelor funcționale și non-funcționale. Pentru modelarea sistemului informatic se vor utiliza tehnici avansate care vor simula entitățile și relațiile dintre ele, vor reprezenta fluxul datelor și vor defini structurile software necesare pentru o implementare optimizată și eficientă. </w:t>
      </w:r>
      <w:r w:rsidR="00F01604" w:rsidRPr="008B64BB">
        <w:t xml:space="preserve">Proiectarea unui sistem informatic constă în arhitectura sistemului, care cuprinde entitățile, modulele, interfețele </w:t>
      </w:r>
    </w:p>
    <w:p w14:paraId="3480193D" w14:textId="62A5A413" w:rsidR="007A4236" w:rsidRPr="008B64BB" w:rsidRDefault="007A4236" w:rsidP="001618D1">
      <w:pPr>
        <w:widowControl w:val="0"/>
        <w:ind w:firstLine="360"/>
        <w:contextualSpacing/>
      </w:pPr>
      <w:r w:rsidRPr="008B64BB">
        <w:t xml:space="preserve">Pentru </w:t>
      </w:r>
      <w:r w:rsidR="00F01604" w:rsidRPr="008B64BB">
        <w:t>proiectarea unui sistem informatic sunt disponibile mai multe opțiuni</w:t>
      </w:r>
    </w:p>
    <w:p w14:paraId="2A350AE4" w14:textId="183FA5E0" w:rsidR="007A4236" w:rsidRPr="008B64BB" w:rsidRDefault="007A4236" w:rsidP="001618D1">
      <w:pPr>
        <w:widowControl w:val="0"/>
        <w:numPr>
          <w:ilvl w:val="0"/>
          <w:numId w:val="20"/>
        </w:numPr>
        <w:contextualSpacing/>
      </w:pPr>
      <w:r w:rsidRPr="008B64BB">
        <w:t>Metodele structurate</w:t>
      </w:r>
      <w:r w:rsidR="00F01604" w:rsidRPr="008B64BB">
        <w:t>, ele implică o abordare sistematică, divizând sistemul în module independente pentru a facilita înțelegerea și întreținerea</w:t>
      </w:r>
      <w:r w:rsidR="006E30E2" w:rsidRPr="008B64BB">
        <w:t>.</w:t>
      </w:r>
      <w:r w:rsidR="006E30E2" w:rsidRPr="008B64BB">
        <w:fldChar w:fldCharType="begin"/>
      </w:r>
      <w:r w:rsidR="006E30E2" w:rsidRPr="008B64BB">
        <w:instrText xml:space="preserve"> ADDIN ZOTERO_ITEM CSL_CITATION {"citationID":"K6O7Lu1A","properties":{"formattedCitation":"[5]","plainCitation":"[5]","noteIndex":0},"citationItems":[{"id":11,"uris":["http://zotero.org/users/local/AXMMMRSM/items/3XIDAJTL"],"itemData":{"id":11,"type":"webpage","title":"Proiectarea Sistemelor Informatice - CUPRINS CAPITOLUL I 1 Proiectarea sistemelor - Studocu","URL":"https://www.studocu.com/ro/document/universitatea-romano-americana-din-bucuresti/proiectarea-sistemelor-informatice/proiectarea-sistemelor-informatice/3631008","accessed":{"date-parts":[["2025",3,7]]}}}],"schema":"https://github.com/citation-style-language/schema/raw/master/csl-citation.json"} </w:instrText>
      </w:r>
      <w:r w:rsidR="006E30E2" w:rsidRPr="008B64BB">
        <w:fldChar w:fldCharType="separate"/>
      </w:r>
      <w:r w:rsidR="006E30E2" w:rsidRPr="008B64BB">
        <w:rPr>
          <w:rFonts w:cs="Times New Roman"/>
        </w:rPr>
        <w:t>[5]</w:t>
      </w:r>
      <w:r w:rsidR="006E30E2" w:rsidRPr="008B64BB">
        <w:fldChar w:fldCharType="end"/>
      </w:r>
    </w:p>
    <w:p w14:paraId="7B21790A" w14:textId="22E93617" w:rsidR="00F01604" w:rsidRPr="008B64BB" w:rsidRDefault="00F01604" w:rsidP="001618D1">
      <w:pPr>
        <w:widowControl w:val="0"/>
        <w:numPr>
          <w:ilvl w:val="0"/>
          <w:numId w:val="20"/>
        </w:numPr>
        <w:contextualSpacing/>
      </w:pPr>
      <w:r w:rsidRPr="008B64BB">
        <w:t>Metode orientate pe obiect</w:t>
      </w:r>
      <w:r w:rsidR="006E30E2" w:rsidRPr="008B64BB">
        <w:t>, ele concentrează pe modelarea sistemului în jurul obiectelor, care combină datele și comportamentul, promovând reutilizarea codului și întreținerea eficientă.</w:t>
      </w:r>
      <w:r w:rsidR="006E30E2" w:rsidRPr="008B64BB">
        <w:fldChar w:fldCharType="begin"/>
      </w:r>
      <w:r w:rsidR="006E30E2" w:rsidRPr="008B64BB">
        <w:instrText xml:space="preserve"> ADDIN ZOTERO_ITEM CSL_CITATION {"citationID":"fwPyTlb9","properties":{"formattedCitation":"[5]","plainCitation":"[5]","noteIndex":0},"citationItems":[{"id":11,"uris":["http://zotero.org/users/local/AXMMMRSM/items/3XIDAJTL"],"itemData":{"id":11,"type":"webpage","title":"Proiectarea Sistemelor Informatice - CUPRINS CAPITOLUL I 1 Proiectarea sistemelor - Studocu","URL":"https://www.studocu.com/ro/document/universitatea-romano-americana-din-bucuresti/proiectarea-sistemelor-informatice/proiectarea-sistemelor-informatice/3631008","accessed":{"date-parts":[["2025",3,7]]}}}],"schema":"https://github.com/citation-style-language/schema/raw/master/csl-citation.json"} </w:instrText>
      </w:r>
      <w:r w:rsidR="006E30E2" w:rsidRPr="008B64BB">
        <w:fldChar w:fldCharType="separate"/>
      </w:r>
      <w:r w:rsidR="006E30E2" w:rsidRPr="008B64BB">
        <w:rPr>
          <w:rFonts w:cs="Times New Roman"/>
        </w:rPr>
        <w:t>[5]</w:t>
      </w:r>
      <w:r w:rsidR="006E30E2" w:rsidRPr="008B64BB">
        <w:fldChar w:fldCharType="end"/>
      </w:r>
    </w:p>
    <w:p w14:paraId="05AE904D" w14:textId="4FBEC8B3" w:rsidR="007A4236" w:rsidRPr="008B64BB" w:rsidRDefault="007A4236" w:rsidP="001618D1">
      <w:pPr>
        <w:widowControl w:val="0"/>
        <w:numPr>
          <w:ilvl w:val="0"/>
          <w:numId w:val="20"/>
        </w:numPr>
        <w:contextualSpacing/>
      </w:pPr>
      <w:r w:rsidRPr="008B64BB">
        <w:t>Metodele iterative și incrementale</w:t>
      </w:r>
      <w:r w:rsidR="006E30E2" w:rsidRPr="008B64BB">
        <w:t>, ele presupun dezvoltarea sistemului în etape succesive, permițând testarea și evaluarea constantă a componentelor, reducând riscurile și identificând problemele mai devreme în procesul de dezvoltare.</w:t>
      </w:r>
      <w:r w:rsidR="006E30E2" w:rsidRPr="008B64BB">
        <w:fldChar w:fldCharType="begin"/>
      </w:r>
      <w:r w:rsidR="006E30E2" w:rsidRPr="008B64BB">
        <w:instrText xml:space="preserve"> ADDIN ZOTERO_ITEM CSL_CITATION {"citationID":"Xc1JzGEf","properties":{"formattedCitation":"[5]","plainCitation":"[5]","noteIndex":0},"citationItems":[{"id":11,"uris":["http://zotero.org/users/local/AXMMMRSM/items/3XIDAJTL"],"itemData":{"id":11,"type":"webpage","title":"Proiectarea Sistemelor Informatice - CUPRINS CAPITOLUL I 1 Proiectarea sistemelor - Studocu","URL":"https://www.studocu.com/ro/document/universitatea-romano-americana-din-bucuresti/proiectarea-sistemelor-informatice/proiectarea-sistemelor-informatice/3631008","accessed":{"date-parts":[["2025",3,7]]}}}],"schema":"https://github.com/citation-style-language/schema/raw/master/csl-citation.json"} </w:instrText>
      </w:r>
      <w:r w:rsidR="006E30E2" w:rsidRPr="008B64BB">
        <w:fldChar w:fldCharType="separate"/>
      </w:r>
      <w:r w:rsidR="006E30E2" w:rsidRPr="008B64BB">
        <w:rPr>
          <w:rFonts w:cs="Times New Roman"/>
        </w:rPr>
        <w:t>[5]</w:t>
      </w:r>
      <w:r w:rsidR="006E30E2" w:rsidRPr="008B64BB">
        <w:fldChar w:fldCharType="end"/>
      </w:r>
    </w:p>
    <w:p w14:paraId="40605FAD" w14:textId="18208DCD" w:rsidR="00F01604" w:rsidRPr="008B64BB" w:rsidRDefault="00F01604" w:rsidP="001618D1">
      <w:pPr>
        <w:widowControl w:val="0"/>
        <w:numPr>
          <w:ilvl w:val="0"/>
          <w:numId w:val="20"/>
        </w:numPr>
        <w:contextualSpacing/>
      </w:pPr>
      <w:r w:rsidRPr="008B64BB">
        <w:t>Metode funcționale</w:t>
      </w:r>
      <w:r w:rsidR="006E30E2" w:rsidRPr="008B64BB">
        <w:t>, ele se axează pe utilizarea funcțiilor matematice pure pentru a modela comportamentul sistemului, eliminând efectele secundare și mutabilitatea stărilor, ceea ce crește predictibilitatea și fiabilitatea sistemului.</w:t>
      </w:r>
      <w:r w:rsidR="006E30E2" w:rsidRPr="008B64BB">
        <w:fldChar w:fldCharType="begin"/>
      </w:r>
      <w:r w:rsidR="006E30E2" w:rsidRPr="008B64BB">
        <w:instrText xml:space="preserve"> ADDIN ZOTERO_ITEM CSL_CITATION {"citationID":"KE9XrvKr","properties":{"formattedCitation":"[5]","plainCitation":"[5]","noteIndex":0},"citationItems":[{"id":11,"uris":["http://zotero.org/users/local/AXMMMRSM/items/3XIDAJTL"],"itemData":{"id":11,"type":"webpage","title":"Proiectarea Sistemelor Informatice - CUPRINS CAPITOLUL I 1 Proiectarea sistemelor - Studocu","URL":"https://www.studocu.com/ro/document/universitatea-romano-americana-din-bucuresti/proiectarea-sistemelor-informatice/proiectarea-sistemelor-informatice/3631008","accessed":{"date-parts":[["2025",3,7]]}}}],"schema":"https://github.com/citation-style-language/schema/raw/master/csl-citation.json"} </w:instrText>
      </w:r>
      <w:r w:rsidR="006E30E2" w:rsidRPr="008B64BB">
        <w:fldChar w:fldCharType="separate"/>
      </w:r>
      <w:r w:rsidR="006E30E2" w:rsidRPr="008B64BB">
        <w:rPr>
          <w:rFonts w:cs="Times New Roman"/>
        </w:rPr>
        <w:t>[5]</w:t>
      </w:r>
      <w:r w:rsidR="006E30E2" w:rsidRPr="008B64BB">
        <w:fldChar w:fldCharType="end"/>
      </w:r>
    </w:p>
    <w:p w14:paraId="31CDC009" w14:textId="06B4B394" w:rsidR="00DF57A3" w:rsidRPr="008B64BB" w:rsidRDefault="007A4236" w:rsidP="001618D1">
      <w:pPr>
        <w:widowControl w:val="0"/>
        <w:ind w:firstLine="720"/>
        <w:contextualSpacing/>
      </w:pPr>
      <w:r w:rsidRPr="008B64BB">
        <w:t>În plus, utilizarea unui limbaj de modelare precum UML (Unified Modeling Language) permite o reprezentare clară și standardizată a structurii și comportamentului sistemului. Diagramele UML contribuie la o mai bună comunicare între dezvoltatori, utilizatori și alte părți interesate, facilitând atât înțelegerea, cât și implementarea soluției</w:t>
      </w:r>
      <w:r w:rsidR="00143FEC" w:rsidRPr="008B64BB">
        <w:t>.</w:t>
      </w:r>
    </w:p>
    <w:p w14:paraId="6C10F164" w14:textId="77777777" w:rsidR="00E74861" w:rsidRPr="008B64BB" w:rsidRDefault="00E74861" w:rsidP="001618D1">
      <w:pPr>
        <w:pStyle w:val="GeneralDiplomText"/>
        <w:widowControl w:val="0"/>
        <w:ind w:firstLine="0"/>
        <w:contextualSpacing/>
        <w:rPr>
          <w:bCs/>
          <w:noProof w:val="0"/>
        </w:rPr>
      </w:pPr>
    </w:p>
    <w:p w14:paraId="49DE2473" w14:textId="3F14DE4E" w:rsidR="00DF57A3" w:rsidRPr="008B64BB" w:rsidRDefault="00DF57A3" w:rsidP="001618D1">
      <w:pPr>
        <w:pStyle w:val="Heading2"/>
        <w:keepNext w:val="0"/>
        <w:keepLines w:val="0"/>
        <w:widowControl w:val="0"/>
        <w:contextualSpacing/>
        <w:jc w:val="left"/>
      </w:pPr>
      <w:bookmarkStart w:id="9" w:name="_Toc198815854"/>
      <w:r w:rsidRPr="008B64BB">
        <w:t>2.</w:t>
      </w:r>
      <w:r w:rsidR="00997F6C" w:rsidRPr="008B64BB">
        <w:t>1</w:t>
      </w:r>
      <w:r w:rsidRPr="008B64BB">
        <w:t xml:space="preserve"> Cerințele funcționale ale sistemului</w:t>
      </w:r>
      <w:bookmarkEnd w:id="9"/>
    </w:p>
    <w:p w14:paraId="1884EDA7" w14:textId="62B6BB58" w:rsidR="00502E5E" w:rsidRPr="008B64BB" w:rsidRDefault="00DF57A3" w:rsidP="001618D1">
      <w:pPr>
        <w:pStyle w:val="GeneralDiplomText"/>
        <w:widowControl w:val="0"/>
        <w:contextualSpacing/>
        <w:rPr>
          <w:bCs/>
          <w:noProof w:val="0"/>
        </w:rPr>
      </w:pPr>
      <w:r w:rsidRPr="008B64BB">
        <w:rPr>
          <w:rFonts w:eastAsiaTheme="minorHAnsi" w:cstheme="minorBidi"/>
          <w:noProof w:val="0"/>
          <w:kern w:val="2"/>
          <w:szCs w:val="22"/>
          <w14:ligatures w14:val="standardContextual"/>
        </w:rPr>
        <w:t>Pentru a putea realiza un sistem informatic, este necesară stabilirea inițială a cerințelor funcționale. Acestea definesc acțiunile pe care sistemul trebuie să le îndeplinească pentru a asigura funcționalitatea dorită. Printre cerințele funcționale ale sistemului se numără: introducerea unui hash și selectarea metodei de brute-force, detectarea automată a tipului de hash introdus, posibilitatea de a încărca un wordlist sau un rainbow table pentru optimizarea procesului, vizualizarea progresului în timp real și salvarea unui raport detaliat la finalizarea sau oprirea procesului.</w:t>
      </w:r>
    </w:p>
    <w:p w14:paraId="78E81FA4" w14:textId="083595B2" w:rsidR="00DF57A3" w:rsidRPr="008B64BB" w:rsidRDefault="00DF57A3" w:rsidP="001618D1">
      <w:pPr>
        <w:pStyle w:val="GeneralDiplomText"/>
        <w:widowControl w:val="0"/>
        <w:contextualSpacing/>
        <w:rPr>
          <w:bCs/>
          <w:noProof w:val="0"/>
        </w:rPr>
      </w:pPr>
      <w:r w:rsidRPr="008B64BB">
        <w:rPr>
          <w:bCs/>
          <w:noProof w:val="0"/>
        </w:rPr>
        <w:t xml:space="preserve">Fiecare dintre aceste funcționalități a fost detaliată, subliniind modul în care utilizatorii vor interacționa </w:t>
      </w:r>
      <w:r w:rsidRPr="008B64BB">
        <w:rPr>
          <w:bCs/>
          <w:noProof w:val="0"/>
        </w:rPr>
        <w:lastRenderedPageBreak/>
        <w:t xml:space="preserve">cu sistemul și cum se va realiza procesarea datelor. </w:t>
      </w:r>
      <w:r w:rsidRPr="008B64BB">
        <w:rPr>
          <w:noProof w:val="0"/>
        </w:rPr>
        <w:t>Introducerea unui hash</w:t>
      </w:r>
      <w:r w:rsidRPr="008B64BB">
        <w:rPr>
          <w:bCs/>
          <w:noProof w:val="0"/>
        </w:rPr>
        <w:t xml:space="preserve"> este punctul de start al aplicației, permițând utilizatorilor să introducă manual un hash pe care doresc să-l spargă. În ceea ce privește </w:t>
      </w:r>
      <w:r w:rsidRPr="008B64BB">
        <w:rPr>
          <w:noProof w:val="0"/>
        </w:rPr>
        <w:t>determinarea tipului de hash</w:t>
      </w:r>
      <w:r w:rsidRPr="008B64BB">
        <w:rPr>
          <w:bCs/>
          <w:noProof w:val="0"/>
        </w:rPr>
        <w:t>, aplicația va analiza formatul și lungimea acestuia pentru a identifica algoritmul utilizat la generarea sa. Acest proces ajută utilizatorii să aleagă cea mai eficientă metodă de atac, optimizând timpul de procesare.</w:t>
      </w:r>
    </w:p>
    <w:p w14:paraId="7C12D13B" w14:textId="0F472142" w:rsidR="00DF57A3" w:rsidRPr="008B64BB" w:rsidRDefault="00DF57A3" w:rsidP="001618D1">
      <w:pPr>
        <w:pStyle w:val="GeneralDiplomText"/>
        <w:widowControl w:val="0"/>
        <w:contextualSpacing/>
        <w:rPr>
          <w:bCs/>
          <w:noProof w:val="0"/>
        </w:rPr>
      </w:pPr>
      <w:r w:rsidRPr="008B64BB">
        <w:rPr>
          <w:bCs/>
          <w:noProof w:val="0"/>
        </w:rPr>
        <w:t>Un aspect</w:t>
      </w:r>
      <w:r w:rsidR="00667E85" w:rsidRPr="008B64BB">
        <w:rPr>
          <w:bCs/>
          <w:noProof w:val="0"/>
        </w:rPr>
        <w:t xml:space="preserve"> principal</w:t>
      </w:r>
      <w:r w:rsidRPr="008B64BB">
        <w:rPr>
          <w:bCs/>
          <w:noProof w:val="0"/>
        </w:rPr>
        <w:t xml:space="preserve"> al sistemului este </w:t>
      </w:r>
      <w:r w:rsidRPr="008B64BB">
        <w:rPr>
          <w:noProof w:val="0"/>
        </w:rPr>
        <w:t>posibilitatea de a încărca wordlist-uri sau rainbow tables</w:t>
      </w:r>
      <w:r w:rsidRPr="008B64BB">
        <w:rPr>
          <w:bCs/>
          <w:noProof w:val="0"/>
        </w:rPr>
        <w:t>. Această funcționalitate permite utilizatorilor să utilizeze seturi de date preexistente pentru a accelera procesul de spargere a hash-urilor, în loc să genereze combinații complet aleatorii. De asemenea, aplicația trebuie să suporte atât wordlist-uri standard, cât și personalizate, oferind utilizatorilor flexibilitate în strategia de atac.</w:t>
      </w:r>
    </w:p>
    <w:p w14:paraId="78F1D1F8" w14:textId="77777777" w:rsidR="00DF57A3" w:rsidRPr="008B64BB" w:rsidRDefault="00DF57A3" w:rsidP="001618D1">
      <w:pPr>
        <w:pStyle w:val="GeneralDiplomText"/>
        <w:widowControl w:val="0"/>
        <w:contextualSpacing/>
        <w:rPr>
          <w:bCs/>
          <w:noProof w:val="0"/>
        </w:rPr>
      </w:pPr>
      <w:r w:rsidRPr="008B64BB">
        <w:rPr>
          <w:bCs/>
          <w:noProof w:val="0"/>
        </w:rPr>
        <w:t xml:space="preserve">Un alt element important este </w:t>
      </w:r>
      <w:r w:rsidRPr="008B64BB">
        <w:rPr>
          <w:noProof w:val="0"/>
        </w:rPr>
        <w:t>vizualizarea progresului în timp real</w:t>
      </w:r>
      <w:r w:rsidRPr="008B64BB">
        <w:rPr>
          <w:bCs/>
          <w:noProof w:val="0"/>
        </w:rPr>
        <w:t>. Utilizatorii trebuie să poată urmări informații despre numărul de combinații testate, rata de procesare (hash-uri/secundă), timpul estimat pentru finalizarea procesului și rezultatele intermediare. Aceste date vor fi afișate într-o interfață grafică intuitivă, facilitând monitorizarea și ajustarea parametrilor de atac, dacă este necesar.</w:t>
      </w:r>
    </w:p>
    <w:p w14:paraId="1D1C48C8" w14:textId="7EC1B44A" w:rsidR="00502E5E" w:rsidRPr="008B64BB" w:rsidRDefault="00DF57A3" w:rsidP="001618D1">
      <w:pPr>
        <w:pStyle w:val="GeneralDiplomText"/>
        <w:widowControl w:val="0"/>
        <w:contextualSpacing/>
        <w:rPr>
          <w:noProof w:val="0"/>
        </w:rPr>
      </w:pPr>
      <w:r w:rsidRPr="008B64BB">
        <w:rPr>
          <w:noProof w:val="0"/>
        </w:rPr>
        <w:t>După finalizarea sau oprirea procesului, utilizatorii vor putea generea un raport detaliat. Acest raport trebuie să includă hash-ul inițial, parola descoperită (dacă a fost identificată), metoda utilizată, durata totală a procesului și alte statistici relevante. În cazul în care procesul a fost întrerupt, raportul trebuie să reflecte progresul realizat până în acel moment, astfel încât utilizatorii să poată relua atacul de unde a fost întrerupt.</w:t>
      </w:r>
    </w:p>
    <w:p w14:paraId="7C9934E9" w14:textId="6530D66A" w:rsidR="00DF57A3" w:rsidRPr="008B64BB" w:rsidRDefault="00DF57A3" w:rsidP="001618D1">
      <w:pPr>
        <w:pStyle w:val="GeneralDiplomText"/>
        <w:widowControl w:val="0"/>
        <w:contextualSpacing/>
        <w:rPr>
          <w:noProof w:val="0"/>
        </w:rPr>
      </w:pPr>
      <w:r w:rsidRPr="008B64BB">
        <w:rPr>
          <w:noProof w:val="0"/>
        </w:rPr>
        <w:t>Pentru a asigura o experiență de utilizare optimă, toate aceste funcționalități vor fi integrate într-o interfață de utilizator (UI) intuitivă și ușor de navigat. O interfață bine concepută, bazată pe principii de design centrate pe utilizator, facilitează accesul rapid la informații și îmbunătățește satisfacția utilizatorilor. Pentru a atinge acest obiectiv, este</w:t>
      </w:r>
      <w:r w:rsidR="00667E85" w:rsidRPr="008B64BB">
        <w:rPr>
          <w:noProof w:val="0"/>
        </w:rPr>
        <w:t xml:space="preserve"> important</w:t>
      </w:r>
      <w:r w:rsidRPr="008B64BB">
        <w:rPr>
          <w:noProof w:val="0"/>
        </w:rPr>
        <w:t xml:space="preserve"> să se acorde atenție detaliilor și să se pună în practică principii de design bine stabilite.</w:t>
      </w:r>
      <w:r w:rsidR="006F2CF6" w:rsidRPr="008B64BB">
        <w:rPr>
          <w:noProof w:val="0"/>
        </w:rPr>
        <w:fldChar w:fldCharType="begin"/>
      </w:r>
      <w:r w:rsidR="006F2CF6" w:rsidRPr="008B64BB">
        <w:rPr>
          <w:noProof w:val="0"/>
        </w:rPr>
        <w:instrText xml:space="preserve"> ADDIN ZOTERO_ITEM CSL_CITATION {"citationID":"X8oyD9K7","properties":{"formattedCitation":"[6]","plainCitation":"[6]","noteIndex":0},"citationItems":[{"id":12,"uris":["http://zotero.org/users/local/AXMMMRSM/items/EXB8DFF3"],"itemData":{"id":12,"type":"webpage","title":"UX (User Experience) – tot ce trebuie să știi despre proiectarea experienței utilizatorului - Copymate","URL":"https://copymate.app/ro/blog/multi/ux-user-experience-tot-ce-trebuie-sa-stii-despre-proiectarea-experientei-utilizatorului/","accessed":{"date-parts":[["2025",3,12]]}}}],"schema":"https://github.com/citation-style-language/schema/raw/master/csl-citation.json"} </w:instrText>
      </w:r>
      <w:r w:rsidR="006F2CF6" w:rsidRPr="008B64BB">
        <w:rPr>
          <w:noProof w:val="0"/>
        </w:rPr>
        <w:fldChar w:fldCharType="separate"/>
      </w:r>
      <w:r w:rsidR="006F2CF6" w:rsidRPr="008B64BB">
        <w:rPr>
          <w:noProof w:val="0"/>
        </w:rPr>
        <w:t>[6]</w:t>
      </w:r>
      <w:r w:rsidR="006F2CF6" w:rsidRPr="008B64BB">
        <w:rPr>
          <w:noProof w:val="0"/>
        </w:rPr>
        <w:fldChar w:fldCharType="end"/>
      </w:r>
      <w:r w:rsidRPr="008B64BB">
        <w:rPr>
          <w:noProof w:val="0"/>
        </w:rPr>
        <w:t xml:space="preserve"> Astfel, utilizatorii vor putea interacționa eficient cu sistemul, beneficiind de o experiență plăcută și productivă.</w:t>
      </w:r>
    </w:p>
    <w:p w14:paraId="52A1C62B" w14:textId="6D56145B" w:rsidR="006F2CF6" w:rsidRPr="008B64BB" w:rsidRDefault="006F2CF6" w:rsidP="001618D1">
      <w:pPr>
        <w:widowControl w:val="0"/>
        <w:contextualSpacing/>
      </w:pPr>
    </w:p>
    <w:p w14:paraId="4B0A9121" w14:textId="74970E8E" w:rsidR="00560F11" w:rsidRPr="008B64BB" w:rsidRDefault="00560F11" w:rsidP="001618D1">
      <w:pPr>
        <w:pStyle w:val="Heading2"/>
        <w:keepNext w:val="0"/>
        <w:keepLines w:val="0"/>
        <w:widowControl w:val="0"/>
        <w:contextualSpacing/>
        <w:jc w:val="left"/>
      </w:pPr>
      <w:bookmarkStart w:id="10" w:name="_Toc198815855"/>
      <w:r w:rsidRPr="008B64BB">
        <w:t>2.</w:t>
      </w:r>
      <w:r w:rsidR="00A414FB" w:rsidRPr="008B64BB">
        <w:t>2</w:t>
      </w:r>
      <w:r w:rsidRPr="008B64BB">
        <w:t xml:space="preserve"> Cerințele non-funcționale ale sistemului</w:t>
      </w:r>
      <w:bookmarkEnd w:id="10"/>
    </w:p>
    <w:p w14:paraId="2BDCCDC5" w14:textId="099FBDA0" w:rsidR="00997F6C" w:rsidRPr="008B64BB" w:rsidRDefault="00997F6C" w:rsidP="001618D1">
      <w:pPr>
        <w:widowControl w:val="0"/>
        <w:ind w:firstLine="720"/>
        <w:contextualSpacing/>
      </w:pPr>
      <w:r w:rsidRPr="008B64BB">
        <w:t xml:space="preserve">Cerințele nefuncționale se referă la atributele calitative ale unui sistem software, influențând aspecte precum performanța, securitatea, scalabilitatea și experiența generală a utilizatorului. Aceste cerințe, deși nu descriu funcționalități specifice, sunt </w:t>
      </w:r>
      <w:r w:rsidR="00667E85" w:rsidRPr="008B64BB">
        <w:t>necesar</w:t>
      </w:r>
      <w:r w:rsidRPr="008B64BB">
        <w:t>e pentru asigurarea eficienței și fiabilității sistemului astfel ele pot impune anumite restricții sau contrângeri asupra sistemului.</w:t>
      </w:r>
      <w:r w:rsidR="003D5862" w:rsidRPr="008B64BB">
        <w:fldChar w:fldCharType="begin"/>
      </w:r>
      <w:r w:rsidR="003D5862" w:rsidRPr="008B64BB">
        <w:instrText xml:space="preserve"> ADDIN ZOTERO_ITEM CSL_CITATION {"citationID":"uHSspNyo","properties":{"formattedCitation":"[7]","plainCitation":"[7]","noteIndex":0},"citationItems":[{"id":13,"uris":["http://zotero.org/users/local/AXMMMRSM/items/RWII22T9"],"itemData":{"id":13,"type":"webpage","title":"Ce este cerința nefuncțională în ingineria software?","URL":"https://www.guru99.com/ro/non-functional-requirement-type-example.html","accessed":{"date-parts":[["2025",3,13]]}}}],"schema":"https://github.com/citation-style-language/schema/raw/master/csl-citation.json"} </w:instrText>
      </w:r>
      <w:r w:rsidR="003D5862" w:rsidRPr="008B64BB">
        <w:fldChar w:fldCharType="separate"/>
      </w:r>
      <w:r w:rsidR="003D5862" w:rsidRPr="008B64BB">
        <w:rPr>
          <w:rFonts w:cs="Times New Roman"/>
        </w:rPr>
        <w:t>[7]</w:t>
      </w:r>
      <w:r w:rsidR="003D5862" w:rsidRPr="008B64BB">
        <w:fldChar w:fldCharType="end"/>
      </w:r>
    </w:p>
    <w:p w14:paraId="187C7AAA" w14:textId="21E7A2A8" w:rsidR="00997F6C" w:rsidRPr="008B64BB" w:rsidRDefault="00C47D8C" w:rsidP="001618D1">
      <w:pPr>
        <w:widowControl w:val="0"/>
        <w:ind w:firstLine="720"/>
        <w:contextualSpacing/>
      </w:pPr>
      <w:r w:rsidRPr="008B64BB">
        <w:t xml:space="preserve">Pentru ca sistemul să fie performant trebuie să fie capabil să proceseze hash-urile într-un mod eficient, pentru acest lucru e nevoie de optimizarea algoritmilor pentru a minimiza timpul de procesare. Optimizarea </w:t>
      </w:r>
      <w:r w:rsidRPr="008B64BB">
        <w:lastRenderedPageBreak/>
        <w:t xml:space="preserve">algoritmilor eficientizează și gestionarea resurselor hardware pentru a nu supraîncărca sistemul utilizatorului. </w:t>
      </w:r>
      <w:r w:rsidR="00AC50E0" w:rsidRPr="008B64BB">
        <w:t>De asemenea, scalabilitatea este crucială pentru a permite sistemului să se adapteze la volume mari de date, cum ar fi wordlist-urile sau tabelele rainbow de dimensiuni considerabile. Aceste aspecte sunt fundamentale în proiectarea și implementarea unui sistem informatic robust și eficient.</w:t>
      </w:r>
    </w:p>
    <w:p w14:paraId="16393D8A" w14:textId="5533470D" w:rsidR="003D5862" w:rsidRPr="008B64BB" w:rsidRDefault="003D5862" w:rsidP="001618D1">
      <w:pPr>
        <w:widowControl w:val="0"/>
        <w:ind w:firstLine="720"/>
        <w:contextualSpacing/>
      </w:pPr>
      <w:r w:rsidRPr="008B64BB">
        <w:t>Pentru a asigura fiabilitatea și disponibilitatea sistemului, este</w:t>
      </w:r>
      <w:r w:rsidR="00667E85" w:rsidRPr="008B64BB">
        <w:t xml:space="preserve"> necesar</w:t>
      </w:r>
      <w:r w:rsidRPr="008B64BB">
        <w:t xml:space="preserve"> ca acesta să funcționeze continuu și fără erori, menținând o disponibilitate ridicată. Implementarea mecanismelor de backup și recuperare este crucială pentru prevenirea pierderii datelor și pentru asigurarea continuității operațiunilor. În plus, sistemul trebuie să fie rezilient la diverse tipuri de atacuri sau defecțiuni, menținându-și funcționalitatea chiar și în condiții adverse.</w:t>
      </w:r>
    </w:p>
    <w:p w14:paraId="69C3E255" w14:textId="740D4759" w:rsidR="00995FFF" w:rsidRPr="008B64BB" w:rsidRDefault="00995FFF" w:rsidP="001618D1">
      <w:pPr>
        <w:widowControl w:val="0"/>
        <w:ind w:firstLine="720"/>
        <w:contextualSpacing/>
      </w:pPr>
      <w:r w:rsidRPr="008B64BB">
        <w:t>Sistemul trebuie să asigure un nivel ridicat de fiabilitate și disponibilitate, garantând o funcționare continuă și stabilă în mare parte din timp, fără erori critice care să afecteze utilizatorii. Pentru a preveni pierderea datelor în cazul unor întreruperi neașteptate, aplicația va include un mecanism de salvare automată a progresului utilizatorului, permițând reluarea activităților din punctul în care au fost întrerupte, asigurând astfel o experiență fluidă și neîntreruptă.</w:t>
      </w:r>
    </w:p>
    <w:p w14:paraId="40C73C85" w14:textId="65CF0E6B" w:rsidR="00995FFF" w:rsidRPr="008B64BB" w:rsidRDefault="00995FFF" w:rsidP="001618D1">
      <w:pPr>
        <w:widowControl w:val="0"/>
        <w:ind w:firstLine="720"/>
        <w:contextualSpacing/>
      </w:pPr>
      <w:r w:rsidRPr="008B64BB">
        <w:t>Aplicația trebuie să fie proiectată astfel încât să permită integrarea unor noi algoritmi de brute-force, oferind flexibilitate în extinderea funcționalităților fără modificări majore în structura existentă. De asemenea, codul va fi organizat modular, asigurând o arhitectură clară și bine definită, ceea ce va facilita atât întreținerea, cât și actualizarea sistemului pe termen lung.</w:t>
      </w:r>
    </w:p>
    <w:p w14:paraId="57F8CD30" w14:textId="2E8059B8" w:rsidR="00995FFF" w:rsidRPr="008B64BB" w:rsidRDefault="00995FFF" w:rsidP="001618D1">
      <w:pPr>
        <w:widowControl w:val="0"/>
        <w:ind w:firstLine="720"/>
        <w:contextualSpacing/>
      </w:pPr>
      <w:r w:rsidRPr="008B64BB">
        <w:t>Pentru a asigura corectitudinea și funcționalitatea algoritmilor implementați, aplicația va include teste unitare și de integrare, verificând astfel atât componentele individuale, cât și interacțiunea dintre ele. De asemenea, testarea va fi realizată în diferite scenarii, simulând diverse condiții de utilizare, pentru a evalua eficiența tehnicilor brute-force și impactul acestora asupra performanței sistemului. Această abordare va permite identificarea și remedierea eventualelor erori înainte de implementarea finală, garantând o funcționare stabilă și optimizată.</w:t>
      </w:r>
    </w:p>
    <w:p w14:paraId="34AA9516" w14:textId="054EB248" w:rsidR="00995FFF" w:rsidRPr="008B64BB" w:rsidRDefault="00995FFF" w:rsidP="001618D1">
      <w:pPr>
        <w:widowControl w:val="0"/>
        <w:ind w:firstLine="720"/>
        <w:contextualSpacing/>
      </w:pPr>
      <w:r w:rsidRPr="008B64BB">
        <w:t>Aplicația va fi dezvoltată și utilizată cu respectarea principiilor etice, evitând orice utilizare abuzivă sau ilegală a tehnicilor brute-force implementate. Scopul principal al sistemului este de a contribui la cercetare și securitate cibernetică, nu de fi folosită pentru posibile activități malițioase, iar utilizatorii vor fi informați cu privire la utilizarea corectă și responsabilă a software-ului.</w:t>
      </w:r>
    </w:p>
    <w:p w14:paraId="60758B8B" w14:textId="15ADF6F7" w:rsidR="00997F6C" w:rsidRPr="008B64BB" w:rsidRDefault="00997F6C" w:rsidP="001618D1">
      <w:pPr>
        <w:widowControl w:val="0"/>
        <w:contextualSpacing/>
      </w:pPr>
    </w:p>
    <w:p w14:paraId="182D208C" w14:textId="2482805B" w:rsidR="00997F6C" w:rsidRPr="008B64BB" w:rsidRDefault="00997F6C" w:rsidP="001618D1">
      <w:pPr>
        <w:pStyle w:val="Heading2"/>
        <w:keepNext w:val="0"/>
        <w:keepLines w:val="0"/>
        <w:widowControl w:val="0"/>
        <w:contextualSpacing/>
        <w:jc w:val="left"/>
      </w:pPr>
      <w:bookmarkStart w:id="11" w:name="_Toc198815856"/>
      <w:r w:rsidRPr="008B64BB">
        <w:t>2.3 Modelarea comportamentală a sistemului</w:t>
      </w:r>
      <w:bookmarkEnd w:id="11"/>
    </w:p>
    <w:p w14:paraId="16466916" w14:textId="77777777" w:rsidR="00997F6C" w:rsidRPr="008B64BB" w:rsidRDefault="00997F6C" w:rsidP="001618D1">
      <w:pPr>
        <w:widowControl w:val="0"/>
        <w:ind w:firstLine="360"/>
        <w:contextualSpacing/>
      </w:pPr>
      <w:r w:rsidRPr="008B64BB">
        <w:t xml:space="preserve">Descrierea comportamentală a sistemului, conform standardului UML, se realizează prin diferite tipuri de diagrame care pun accentul pe aspecte specifice ale interacțiunii dintre componentele sale. Aceste diagrame </w:t>
      </w:r>
      <w:r w:rsidRPr="008B64BB">
        <w:lastRenderedPageBreak/>
        <w:t>oferă o perspectivă transparentă asupra modului în care funcționează aplicația, permițând echipei de dezvoltare să înțeleagă procesele interne și modul în care utilizatorii interacționează cu sistemul.</w:t>
      </w:r>
    </w:p>
    <w:p w14:paraId="263A3CBF" w14:textId="77777777" w:rsidR="00997F6C" w:rsidRPr="008B64BB" w:rsidRDefault="00997F6C" w:rsidP="001618D1">
      <w:pPr>
        <w:widowControl w:val="0"/>
        <w:ind w:firstLine="360"/>
        <w:contextualSpacing/>
      </w:pPr>
      <w:r w:rsidRPr="008B64BB">
        <w:t>Pentru aplicația de spargere a hash-urilor prin forța brută, următoarele diagrame UML sunt utilizate pentru modelarea comportamentală:</w:t>
      </w:r>
    </w:p>
    <w:p w14:paraId="2339375E" w14:textId="77777777" w:rsidR="00997F6C" w:rsidRPr="008B64BB" w:rsidRDefault="00997F6C" w:rsidP="001618D1">
      <w:pPr>
        <w:pStyle w:val="ListParagraph"/>
        <w:widowControl w:val="0"/>
        <w:numPr>
          <w:ilvl w:val="0"/>
          <w:numId w:val="22"/>
        </w:numPr>
      </w:pPr>
      <w:r w:rsidRPr="008B64BB">
        <w:t>Diagrama cazurilor de utilizare (Use case diagram) - prezintă o imagine de ansamblu a sistemului, subliniind actorii și funcționalitățile principale.</w:t>
      </w:r>
    </w:p>
    <w:p w14:paraId="650DCBAA" w14:textId="77777777" w:rsidR="00997F6C" w:rsidRPr="008B64BB" w:rsidRDefault="00997F6C" w:rsidP="001618D1">
      <w:pPr>
        <w:pStyle w:val="ListParagraph"/>
        <w:widowControl w:val="0"/>
        <w:numPr>
          <w:ilvl w:val="0"/>
          <w:numId w:val="22"/>
        </w:numPr>
      </w:pPr>
      <w:r w:rsidRPr="008B64BB">
        <w:t>Diagrama de activități (Activity diagram) - descrie fluxurile de date și etapele necesare pentru finalizarea unui proces.</w:t>
      </w:r>
    </w:p>
    <w:p w14:paraId="5D4B33A4" w14:textId="77777777" w:rsidR="00997F6C" w:rsidRPr="008B64BB" w:rsidRDefault="00997F6C" w:rsidP="001618D1">
      <w:pPr>
        <w:pStyle w:val="ListParagraph"/>
        <w:widowControl w:val="0"/>
        <w:numPr>
          <w:ilvl w:val="0"/>
          <w:numId w:val="22"/>
        </w:numPr>
      </w:pPr>
      <w:r w:rsidRPr="008B64BB">
        <w:t>Diagrama de stări (Statechart diagram) - prezintă tranzițiile și schimbările de stare ale componentelor sistemului.</w:t>
      </w:r>
    </w:p>
    <w:p w14:paraId="2908F039" w14:textId="77777777" w:rsidR="00997F6C" w:rsidRPr="008B64BB" w:rsidRDefault="00997F6C" w:rsidP="001618D1">
      <w:pPr>
        <w:pStyle w:val="ListParagraph"/>
        <w:widowControl w:val="0"/>
        <w:numPr>
          <w:ilvl w:val="0"/>
          <w:numId w:val="22"/>
        </w:numPr>
      </w:pPr>
      <w:r w:rsidRPr="008B64BB">
        <w:t>Diagrama de secvență (Sequence diagram) - reprezintă interacțiunile dintre componente într-o anumită secvență temporală.</w:t>
      </w:r>
    </w:p>
    <w:p w14:paraId="56F485C9" w14:textId="77777777" w:rsidR="00997F6C" w:rsidRPr="008B64BB" w:rsidRDefault="00997F6C" w:rsidP="001618D1">
      <w:pPr>
        <w:pStyle w:val="ListParagraph"/>
        <w:widowControl w:val="0"/>
        <w:numPr>
          <w:ilvl w:val="0"/>
          <w:numId w:val="22"/>
        </w:numPr>
      </w:pPr>
      <w:r w:rsidRPr="008B64BB">
        <w:t>Diagrama de colaborare (Collaboration diagram) - ilustrează fluxurile de mesaje și conexiunile dintre componentele sistemului.</w:t>
      </w:r>
    </w:p>
    <w:p w14:paraId="3C421A5B" w14:textId="2E120B7B" w:rsidR="00502E5E" w:rsidRPr="008B64BB" w:rsidRDefault="00997F6C" w:rsidP="001618D1">
      <w:pPr>
        <w:pStyle w:val="GeneralDiplomText"/>
        <w:widowControl w:val="0"/>
        <w:contextualSpacing/>
        <w:rPr>
          <w:bCs/>
          <w:noProof w:val="0"/>
        </w:rPr>
      </w:pPr>
      <w:r w:rsidRPr="008B64BB">
        <w:rPr>
          <w:noProof w:val="0"/>
        </w:rPr>
        <w:t>Aceste diagrame oferă o reprezentare cuprinzătoare și intuitivă a comportamentului sistemului, facilitând identificarea și optimizarea proceselor</w:t>
      </w:r>
      <w:r w:rsidR="00667E85" w:rsidRPr="008B64BB">
        <w:rPr>
          <w:noProof w:val="0"/>
        </w:rPr>
        <w:t xml:space="preserve"> principale</w:t>
      </w:r>
      <w:r w:rsidRPr="008B64BB">
        <w:rPr>
          <w:noProof w:val="0"/>
        </w:rPr>
        <w:t xml:space="preserve"> pentru funcționalitatea aplicației. </w:t>
      </w:r>
      <w:r w:rsidRPr="008B64BB">
        <w:rPr>
          <w:bCs/>
          <w:noProof w:val="0"/>
        </w:rPr>
        <w:t>Prin intermediul diagramelor comportamentale, dezvoltatorii pot vizualiza și analiza secvențele de acțiuni, interacțiunile între obiecte și evoluția stărilor acestora în timp.</w:t>
      </w:r>
    </w:p>
    <w:p w14:paraId="63AD282C" w14:textId="77777777" w:rsidR="00226BA6" w:rsidRPr="008B64BB" w:rsidRDefault="00226BA6" w:rsidP="001618D1">
      <w:pPr>
        <w:pStyle w:val="GeneralDiplomText"/>
        <w:widowControl w:val="0"/>
        <w:ind w:firstLine="0"/>
        <w:contextualSpacing/>
        <w:rPr>
          <w:bCs/>
          <w:noProof w:val="0"/>
        </w:rPr>
      </w:pPr>
    </w:p>
    <w:p w14:paraId="65764B20" w14:textId="37E7A281" w:rsidR="00226BA6" w:rsidRPr="008B64BB" w:rsidRDefault="00226BA6" w:rsidP="001618D1">
      <w:pPr>
        <w:pStyle w:val="Heading2"/>
        <w:keepNext w:val="0"/>
        <w:keepLines w:val="0"/>
        <w:widowControl w:val="0"/>
        <w:contextualSpacing/>
        <w:jc w:val="left"/>
      </w:pPr>
      <w:bookmarkStart w:id="12" w:name="_Toc192511894"/>
      <w:bookmarkStart w:id="13" w:name="_Toc198815857"/>
      <w:r w:rsidRPr="008B64BB">
        <w:t>2.</w:t>
      </w:r>
      <w:r w:rsidR="00B24B26" w:rsidRPr="008B64BB">
        <w:t>3</w:t>
      </w:r>
      <w:r w:rsidRPr="008B64BB">
        <w:t>.1 Generalitățile sistemului informatic</w:t>
      </w:r>
      <w:bookmarkEnd w:id="12"/>
      <w:bookmarkEnd w:id="13"/>
    </w:p>
    <w:p w14:paraId="585D6D88" w14:textId="77777777" w:rsidR="00226BA6" w:rsidRPr="008B64BB" w:rsidRDefault="00226BA6" w:rsidP="001618D1">
      <w:pPr>
        <w:pStyle w:val="GeneralDiplomText"/>
        <w:widowControl w:val="0"/>
        <w:contextualSpacing/>
        <w:rPr>
          <w:bCs/>
          <w:noProof w:val="0"/>
        </w:rPr>
      </w:pPr>
      <w:r w:rsidRPr="008B64BB">
        <w:rPr>
          <w:bCs/>
          <w:noProof w:val="0"/>
        </w:rPr>
        <w:t>Sistemul informatic dezvoltat pentru analiza și implementarea tehnicilor brute-force în procesul de cracking al hash-urilor urmărește să ofere o soluție eficientă și intuitivă pentru utilizatori. Acesta este structurat modular, incluzând o interfață grafică pentru gestionarea procesului, un motor de procesare dezvoltat în Golang pentru efectuarea atacurilor brute-force, precum și componente pentru administrarea listelor de parole și generarea rapoartelor.</w:t>
      </w:r>
    </w:p>
    <w:p w14:paraId="133FE615" w14:textId="78A48DAF" w:rsidR="00226BA6" w:rsidRPr="008B64BB" w:rsidRDefault="00226BA6" w:rsidP="001618D1">
      <w:pPr>
        <w:pStyle w:val="GeneralDiplomText"/>
        <w:widowControl w:val="0"/>
        <w:contextualSpacing/>
        <w:rPr>
          <w:bCs/>
          <w:noProof w:val="0"/>
        </w:rPr>
      </w:pPr>
      <w:r w:rsidRPr="008B64BB">
        <w:rPr>
          <w:bCs/>
          <w:noProof w:val="0"/>
        </w:rPr>
        <w:t>Pentru a asigura o proiectare clară și o înțelegere detaliată a interacțiunii dintre utilizatori și sistem, utilizăm diagramele Use Case.</w:t>
      </w:r>
      <w:r w:rsidR="007C04F4" w:rsidRPr="008B64BB">
        <w:rPr>
          <w:bCs/>
          <w:noProof w:val="0"/>
        </w:rPr>
        <w:t xml:space="preserve"> Ea</w:t>
      </w:r>
      <w:r w:rsidRPr="008B64BB">
        <w:rPr>
          <w:bCs/>
          <w:noProof w:val="0"/>
        </w:rPr>
        <w:t xml:space="preserve"> oferă o reprezentare vizuală a tuturor scenariilor în care utilizatorul </w:t>
      </w:r>
      <w:r w:rsidR="007C04F4" w:rsidRPr="008B64BB">
        <w:rPr>
          <w:bCs/>
          <w:noProof w:val="0"/>
        </w:rPr>
        <w:t xml:space="preserve">poate interacționa </w:t>
      </w:r>
      <w:r w:rsidRPr="008B64BB">
        <w:rPr>
          <w:bCs/>
          <w:noProof w:val="0"/>
        </w:rPr>
        <w:t>cu sistemul, evidențiind acțiunile principale și fluxurile de execuție.</w:t>
      </w:r>
    </w:p>
    <w:p w14:paraId="156A67C8" w14:textId="77777777" w:rsidR="00226BA6" w:rsidRPr="008B64BB" w:rsidRDefault="00226BA6" w:rsidP="001618D1">
      <w:pPr>
        <w:pStyle w:val="GeneralDiplomText"/>
        <w:widowControl w:val="0"/>
        <w:ind w:firstLine="360"/>
        <w:contextualSpacing/>
        <w:rPr>
          <w:bCs/>
          <w:noProof w:val="0"/>
        </w:rPr>
      </w:pPr>
      <w:r w:rsidRPr="008B64BB">
        <w:rPr>
          <w:bCs/>
          <w:noProof w:val="0"/>
        </w:rPr>
        <w:t>Diagramele Use Case sunt utile deoarece:</w:t>
      </w:r>
    </w:p>
    <w:p w14:paraId="2E1C2751" w14:textId="77777777" w:rsidR="00226BA6" w:rsidRPr="008B64BB" w:rsidRDefault="00226BA6" w:rsidP="001618D1">
      <w:pPr>
        <w:pStyle w:val="GeneralDiplomText"/>
        <w:widowControl w:val="0"/>
        <w:numPr>
          <w:ilvl w:val="0"/>
          <w:numId w:val="24"/>
        </w:numPr>
        <w:contextualSpacing/>
        <w:rPr>
          <w:bCs/>
          <w:noProof w:val="0"/>
        </w:rPr>
      </w:pPr>
      <w:r w:rsidRPr="008B64BB">
        <w:rPr>
          <w:bCs/>
          <w:noProof w:val="0"/>
        </w:rPr>
        <w:t>Clarifică cerințele funcționale ale aplicației.</w:t>
      </w:r>
    </w:p>
    <w:p w14:paraId="091D2918" w14:textId="77777777" w:rsidR="00226BA6" w:rsidRPr="008B64BB" w:rsidRDefault="00226BA6" w:rsidP="001618D1">
      <w:pPr>
        <w:pStyle w:val="GeneralDiplomText"/>
        <w:widowControl w:val="0"/>
        <w:numPr>
          <w:ilvl w:val="0"/>
          <w:numId w:val="24"/>
        </w:numPr>
        <w:contextualSpacing/>
        <w:rPr>
          <w:bCs/>
          <w:noProof w:val="0"/>
        </w:rPr>
      </w:pPr>
      <w:r w:rsidRPr="008B64BB">
        <w:rPr>
          <w:bCs/>
          <w:noProof w:val="0"/>
        </w:rPr>
        <w:t xml:space="preserve">Evidențiază interacțiunile dintre utilizatori și sistem, ajutând la definirea comportamentului general al </w:t>
      </w:r>
      <w:r w:rsidRPr="008B64BB">
        <w:rPr>
          <w:bCs/>
          <w:noProof w:val="0"/>
        </w:rPr>
        <w:lastRenderedPageBreak/>
        <w:t>aplicației.</w:t>
      </w:r>
    </w:p>
    <w:p w14:paraId="3EBE28F4" w14:textId="77777777" w:rsidR="00226BA6" w:rsidRPr="008B64BB" w:rsidRDefault="00226BA6" w:rsidP="001618D1">
      <w:pPr>
        <w:pStyle w:val="GeneralDiplomText"/>
        <w:widowControl w:val="0"/>
        <w:numPr>
          <w:ilvl w:val="0"/>
          <w:numId w:val="24"/>
        </w:numPr>
        <w:contextualSpacing/>
        <w:rPr>
          <w:bCs/>
          <w:noProof w:val="0"/>
        </w:rPr>
      </w:pPr>
      <w:r w:rsidRPr="008B64BB">
        <w:rPr>
          <w:bCs/>
          <w:noProof w:val="0"/>
        </w:rPr>
        <w:t>Simplifică procesul de comunicare între echipa de dezvoltare și utilizatorii finali, facilitând înțelegerea cerințelor și a funcționalităților.</w:t>
      </w:r>
    </w:p>
    <w:p w14:paraId="2035EB10" w14:textId="17840A0A" w:rsidR="00226BA6" w:rsidRPr="008B64BB" w:rsidRDefault="00226BA6" w:rsidP="001618D1">
      <w:pPr>
        <w:pStyle w:val="GeneralDiplomText"/>
        <w:widowControl w:val="0"/>
        <w:numPr>
          <w:ilvl w:val="0"/>
          <w:numId w:val="24"/>
        </w:numPr>
        <w:contextualSpacing/>
        <w:rPr>
          <w:bCs/>
          <w:noProof w:val="0"/>
        </w:rPr>
      </w:pPr>
      <w:r w:rsidRPr="008B64BB">
        <w:rPr>
          <w:bCs/>
          <w:noProof w:val="0"/>
        </w:rPr>
        <w:t>Ajută la testarea și validarea sistemului, oferind o bază pentru verificarea scenariilor de utilizare.</w:t>
      </w:r>
    </w:p>
    <w:p w14:paraId="0EEB86FF" w14:textId="77777777" w:rsidR="00226BA6" w:rsidRPr="008B64BB" w:rsidRDefault="00226BA6" w:rsidP="001618D1">
      <w:pPr>
        <w:pStyle w:val="GeneralDiplomText"/>
        <w:widowControl w:val="0"/>
        <w:ind w:left="720" w:firstLine="0"/>
        <w:contextualSpacing/>
        <w:jc w:val="center"/>
        <w:rPr>
          <w:b/>
          <w:bCs/>
          <w:noProof w:val="0"/>
        </w:rPr>
      </w:pPr>
      <w:r w:rsidRPr="008B64BB">
        <w:drawing>
          <wp:inline distT="0" distB="0" distL="0" distR="0" wp14:anchorId="1B6D1DBE" wp14:editId="7A876FAB">
            <wp:extent cx="2391126" cy="3487003"/>
            <wp:effectExtent l="0" t="0" r="9525" b="0"/>
            <wp:docPr id="10188387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24099" cy="3535088"/>
                    </a:xfrm>
                    <a:prstGeom prst="rect">
                      <a:avLst/>
                    </a:prstGeom>
                    <a:noFill/>
                    <a:ln>
                      <a:noFill/>
                    </a:ln>
                  </pic:spPr>
                </pic:pic>
              </a:graphicData>
            </a:graphic>
          </wp:inline>
        </w:drawing>
      </w:r>
    </w:p>
    <w:p w14:paraId="362AEBE7" w14:textId="0A30D86D" w:rsidR="00226BA6" w:rsidRPr="008B64BB" w:rsidRDefault="00226BA6" w:rsidP="001618D1">
      <w:pPr>
        <w:pStyle w:val="GeneralDiplomText"/>
        <w:widowControl w:val="0"/>
        <w:contextualSpacing/>
        <w:jc w:val="center"/>
        <w:rPr>
          <w:noProof w:val="0"/>
        </w:rPr>
      </w:pPr>
      <w:r w:rsidRPr="008B64BB">
        <w:rPr>
          <w:b/>
          <w:bCs/>
          <w:noProof w:val="0"/>
        </w:rPr>
        <w:t xml:space="preserve">Figura 2.1 – </w:t>
      </w:r>
      <w:r w:rsidRPr="008B64BB">
        <w:rPr>
          <w:noProof w:val="0"/>
        </w:rPr>
        <w:t>Funcționalități generale ale sistemului</w:t>
      </w:r>
    </w:p>
    <w:p w14:paraId="25C8CCA6" w14:textId="6A038A7E" w:rsidR="007C04F4" w:rsidRPr="008B64BB" w:rsidRDefault="007C04F4" w:rsidP="001618D1">
      <w:pPr>
        <w:widowControl w:val="0"/>
        <w:contextualSpacing/>
      </w:pPr>
      <w:r w:rsidRPr="008B64BB">
        <w:t xml:space="preserve">Diagrama </w:t>
      </w:r>
      <w:r w:rsidR="009448B8" w:rsidRPr="008B64BB">
        <w:t xml:space="preserve">din figura 2.1 </w:t>
      </w:r>
      <w:r w:rsidRPr="008B64BB">
        <w:t>reprezintă cazuri</w:t>
      </w:r>
      <w:r w:rsidR="009448B8" w:rsidRPr="008B64BB">
        <w:t xml:space="preserve">le </w:t>
      </w:r>
      <w:r w:rsidRPr="008B64BB">
        <w:t>pentru funcționalitățile generale ale aplicației de cracking hash prin atac brute-force. Aceasta oferă o viziune de ansamblu asupra procesului prin care utilizatorul poate executa un astfel de atac.</w:t>
      </w:r>
    </w:p>
    <w:p w14:paraId="235FBBCF" w14:textId="77777777" w:rsidR="007C04F4" w:rsidRPr="008B64BB" w:rsidRDefault="007C04F4" w:rsidP="001618D1">
      <w:pPr>
        <w:widowControl w:val="0"/>
        <w:contextualSpacing/>
      </w:pPr>
      <w:r w:rsidRPr="008B64BB">
        <w:t>Utilizatorul poate introduce un hash pe care dorește să-l spargă, iar sistemul identifică automat tipul acestuia pentru a selecta metoda adecvată. După identificarea tipului de hash, utilizatorul poate alege modul de atac, optând între diferite strategii, cum ar fi forța brută pură sau metode bazate pe dicționar. Odată selectată metoda, utilizatorul inițiază atacul, iar sistemul începe procesul de spargere a hash-ului. Pe parcurs, utilizatorul are posibilitatea de a verifica progresul atacului în timp real, urmărind eventualele rezultate parțiale. La finalul procesului, aplicația afișează rezultatul atacului, indicând dacă hash-ul a fost spart sau dacă încercarea a eșuat.</w:t>
      </w:r>
    </w:p>
    <w:p w14:paraId="268A6170" w14:textId="77777777" w:rsidR="007C04F4" w:rsidRPr="008B64BB" w:rsidRDefault="007C04F4" w:rsidP="001618D1">
      <w:pPr>
        <w:widowControl w:val="0"/>
        <w:contextualSpacing/>
      </w:pPr>
    </w:p>
    <w:p w14:paraId="60BC4AE5" w14:textId="1AEC6B41" w:rsidR="00226BA6" w:rsidRPr="008B64BB" w:rsidRDefault="007C04F4" w:rsidP="001618D1">
      <w:pPr>
        <w:widowControl w:val="0"/>
        <w:contextualSpacing/>
        <w:jc w:val="center"/>
      </w:pPr>
      <w:r w:rsidRPr="008B64BB">
        <w:rPr>
          <w:noProof/>
        </w:rPr>
        <w:lastRenderedPageBreak/>
        <w:drawing>
          <wp:inline distT="0" distB="0" distL="0" distR="0" wp14:anchorId="7ADB588D" wp14:editId="1FEB5A9A">
            <wp:extent cx="2737195" cy="4060209"/>
            <wp:effectExtent l="0" t="0" r="6350" b="0"/>
            <wp:docPr id="913764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64933" name=""/>
                    <pic:cNvPicPr/>
                  </pic:nvPicPr>
                  <pic:blipFill>
                    <a:blip r:embed="rId18"/>
                    <a:stretch>
                      <a:fillRect/>
                    </a:stretch>
                  </pic:blipFill>
                  <pic:spPr>
                    <a:xfrm>
                      <a:off x="0" y="0"/>
                      <a:ext cx="2747651" cy="4075719"/>
                    </a:xfrm>
                    <a:prstGeom prst="rect">
                      <a:avLst/>
                    </a:prstGeom>
                  </pic:spPr>
                </pic:pic>
              </a:graphicData>
            </a:graphic>
          </wp:inline>
        </w:drawing>
      </w:r>
    </w:p>
    <w:p w14:paraId="24A3B45B" w14:textId="15C0D214" w:rsidR="00226BA6" w:rsidRPr="008B64BB" w:rsidRDefault="00226BA6" w:rsidP="001618D1">
      <w:pPr>
        <w:widowControl w:val="0"/>
        <w:contextualSpacing/>
        <w:jc w:val="center"/>
      </w:pPr>
      <w:r w:rsidRPr="008B64BB">
        <w:rPr>
          <w:b/>
          <w:bCs/>
        </w:rPr>
        <w:t xml:space="preserve">Figura 2.2 - </w:t>
      </w:r>
      <w:r w:rsidR="007C04F4" w:rsidRPr="008B64BB">
        <w:t>Adăugarea unui wordlist</w:t>
      </w:r>
    </w:p>
    <w:p w14:paraId="0283DEC5" w14:textId="4A4C747F" w:rsidR="009448B8" w:rsidRPr="008B64BB" w:rsidRDefault="009448B8" w:rsidP="001618D1">
      <w:pPr>
        <w:widowControl w:val="0"/>
        <w:contextualSpacing/>
      </w:pPr>
      <w:r w:rsidRPr="008B64BB">
        <w:t>Diagrama din figura 2.2 reprezintă procesul de adăugare a unui wordlist în aplicație. Utilizatorul va avea avea 3 metode de adăugare a unui wordlist, ele sunt următoarele: încărcarea unui fișier local, descărcarea unui wordlist online sau crearea manuală a unuia nou. În cazul încărcării unui fișier sau descărcării unui wordlist, sistemul verifică automat formatul acestuia pentru a se asigura că este compatibil. Dacă fișierul este valid, acesta este salvat și poate fi folosit în atacurile brute-force. În cazul în care utilizatorul optează pentru crearea manuală a unui wordlist, acesta poate edita și salva conținutul direct în aplicație. La final, sistemul confirmă adăugarea wordlist-ului, iar acesta devine utilizabil în procesul de spargere a hash-urilor.</w:t>
      </w:r>
    </w:p>
    <w:p w14:paraId="665016B8" w14:textId="718A5A74" w:rsidR="00C37204" w:rsidRPr="008B64BB" w:rsidRDefault="00C37204" w:rsidP="001618D1">
      <w:pPr>
        <w:widowControl w:val="0"/>
        <w:contextualSpacing/>
        <w:jc w:val="center"/>
      </w:pPr>
      <w:r w:rsidRPr="008B64BB">
        <w:rPr>
          <w:noProof/>
        </w:rPr>
        <w:lastRenderedPageBreak/>
        <w:drawing>
          <wp:inline distT="0" distB="0" distL="0" distR="0" wp14:anchorId="63BD01E9" wp14:editId="57DC8226">
            <wp:extent cx="5046059" cy="2648102"/>
            <wp:effectExtent l="0" t="0" r="2540" b="0"/>
            <wp:docPr id="1125427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427326" name=""/>
                    <pic:cNvPicPr/>
                  </pic:nvPicPr>
                  <pic:blipFill>
                    <a:blip r:embed="rId19"/>
                    <a:stretch>
                      <a:fillRect/>
                    </a:stretch>
                  </pic:blipFill>
                  <pic:spPr>
                    <a:xfrm>
                      <a:off x="0" y="0"/>
                      <a:ext cx="5078281" cy="2665012"/>
                    </a:xfrm>
                    <a:prstGeom prst="rect">
                      <a:avLst/>
                    </a:prstGeom>
                  </pic:spPr>
                </pic:pic>
              </a:graphicData>
            </a:graphic>
          </wp:inline>
        </w:drawing>
      </w:r>
    </w:p>
    <w:p w14:paraId="54669719" w14:textId="69DC49B8" w:rsidR="006F5D57" w:rsidRPr="008B64BB" w:rsidRDefault="006F5D57" w:rsidP="001618D1">
      <w:pPr>
        <w:widowControl w:val="0"/>
        <w:contextualSpacing/>
        <w:jc w:val="center"/>
      </w:pPr>
      <w:r w:rsidRPr="008B64BB">
        <w:rPr>
          <w:b/>
          <w:bCs/>
        </w:rPr>
        <w:t xml:space="preserve">Figura 2.3 – </w:t>
      </w:r>
      <w:r w:rsidRPr="008B64BB">
        <w:t>Interacțiunea utilizatorului cu modulul de rapoarte</w:t>
      </w:r>
    </w:p>
    <w:p w14:paraId="6047C5FF" w14:textId="6E99164D" w:rsidR="00407C19" w:rsidRPr="008B64BB" w:rsidRDefault="00AE0583" w:rsidP="001618D1">
      <w:pPr>
        <w:widowControl w:val="0"/>
        <w:contextualSpacing/>
      </w:pPr>
      <w:r w:rsidRPr="008B64BB">
        <w:t>În diagrama 2.3 este ilustrată interacțiunea utilizatorului cu modulul de gestionare a rapoartelor din cadrul aplicației. Utilizatorul accesează secțiunea dedicată rapoartelor generate în sesiunile anterioare de cracking, moment în care sistemul afișează o listă cu documentele disponibile. Asupra fiecărui raport selectat, utilizatorul poate efectua una dintre cele trei acțiuni: „Vizualizare raport”, „Descarcă raport” sau „Șterge raport”.</w:t>
      </w:r>
    </w:p>
    <w:p w14:paraId="782356A3" w14:textId="77777777" w:rsidR="00AE0583" w:rsidRPr="008B64BB" w:rsidRDefault="00AE0583" w:rsidP="001618D1">
      <w:pPr>
        <w:widowControl w:val="0"/>
        <w:contextualSpacing/>
      </w:pPr>
    </w:p>
    <w:p w14:paraId="5103E656" w14:textId="5C8A84FB" w:rsidR="009448B8" w:rsidRPr="008B64BB" w:rsidRDefault="00B24B26" w:rsidP="001618D1">
      <w:pPr>
        <w:pStyle w:val="Heading2"/>
        <w:keepNext w:val="0"/>
        <w:keepLines w:val="0"/>
        <w:widowControl w:val="0"/>
        <w:contextualSpacing/>
        <w:jc w:val="left"/>
      </w:pPr>
      <w:bookmarkStart w:id="14" w:name="_Toc198815858"/>
      <w:r w:rsidRPr="008B64BB">
        <w:t>2.</w:t>
      </w:r>
      <w:r w:rsidR="0059098F" w:rsidRPr="008B64BB">
        <w:t>3.2 Fluxul operațional al aplicației</w:t>
      </w:r>
      <w:bookmarkEnd w:id="14"/>
    </w:p>
    <w:p w14:paraId="7AC7F03A" w14:textId="4AB5CACE" w:rsidR="00440B95" w:rsidRPr="008B64BB" w:rsidRDefault="00440B95" w:rsidP="001618D1">
      <w:pPr>
        <w:widowControl w:val="0"/>
        <w:contextualSpacing/>
      </w:pPr>
      <w:r w:rsidRPr="008B64BB">
        <w:t>În timpul dezvoltării aplicației, diagramele de activitate sunt importante pentru modelarea și înțelegerea fluxului operațional al sistemului. Aceste diagrame oferă o reprezentare vizuală a succesiunii de acțiuni și decizii din cadrul proceselor aplicației, facilitând o perspectivă clară asupra funcționării acesteia.​</w:t>
      </w:r>
    </w:p>
    <w:p w14:paraId="6357E564" w14:textId="669C1A1C" w:rsidR="00440B95" w:rsidRPr="008B64BB" w:rsidRDefault="00440B95" w:rsidP="001618D1">
      <w:pPr>
        <w:widowControl w:val="0"/>
        <w:ind w:left="360"/>
        <w:contextualSpacing/>
      </w:pPr>
      <w:r w:rsidRPr="008B64BB">
        <w:t>Importanța diagramelor de activitate în cadrul aplicației:</w:t>
      </w:r>
    </w:p>
    <w:p w14:paraId="59859A90" w14:textId="1F6F62F1" w:rsidR="00440B95" w:rsidRPr="008B64BB" w:rsidRDefault="00440B95" w:rsidP="001618D1">
      <w:pPr>
        <w:widowControl w:val="0"/>
        <w:numPr>
          <w:ilvl w:val="0"/>
          <w:numId w:val="26"/>
        </w:numPr>
        <w:contextualSpacing/>
      </w:pPr>
      <w:r w:rsidRPr="008B64BB">
        <w:t>Clarificarea fluxului de procese: Diagramele de activitate permit identificarea și reprezentarea secvențială a activităților, evidențiind tranzițiile și condițiile dintre acestea. ​</w:t>
      </w:r>
    </w:p>
    <w:p w14:paraId="758760E6" w14:textId="77777777" w:rsidR="00440B95" w:rsidRPr="008B64BB" w:rsidRDefault="00440B95" w:rsidP="001618D1">
      <w:pPr>
        <w:widowControl w:val="0"/>
        <w:numPr>
          <w:ilvl w:val="0"/>
          <w:numId w:val="26"/>
        </w:numPr>
        <w:contextualSpacing/>
      </w:pPr>
      <w:r w:rsidRPr="008B64BB">
        <w:t>Detectarea potențialelor blocaje sau ineficiențe: Prin analiza diagramelor de activitate, se pot identifica zonele susceptibile la blocaje sau ineficiențe în fluxul operațional, oferind oportunități de optimizare.​</w:t>
      </w:r>
    </w:p>
    <w:p w14:paraId="0AAEBD44" w14:textId="128DC443" w:rsidR="00F70012" w:rsidRPr="008B64BB" w:rsidRDefault="00440B95" w:rsidP="001618D1">
      <w:pPr>
        <w:widowControl w:val="0"/>
        <w:numPr>
          <w:ilvl w:val="0"/>
          <w:numId w:val="26"/>
        </w:numPr>
        <w:contextualSpacing/>
      </w:pPr>
      <w:r w:rsidRPr="008B64BB">
        <w:t xml:space="preserve">Facilitarea comunicării între echipă: O reprezentare vizuală clară a proceselor ajută la </w:t>
      </w:r>
      <w:r w:rsidR="00F70012" w:rsidRPr="008B64BB">
        <w:t xml:space="preserve">colaborarea </w:t>
      </w:r>
      <w:r w:rsidRPr="008B64BB">
        <w:t>membrilor echipei de dezvoltare și la asigurarea unei înțelegeri comune a funcționalităților sistemului.</w:t>
      </w:r>
    </w:p>
    <w:p w14:paraId="369EFAE6" w14:textId="77777777" w:rsidR="00237C45" w:rsidRPr="008B64BB" w:rsidRDefault="00F70012" w:rsidP="001618D1">
      <w:pPr>
        <w:widowControl w:val="0"/>
        <w:contextualSpacing/>
        <w:jc w:val="center"/>
        <w:rPr>
          <w:b/>
          <w:bCs/>
        </w:rPr>
      </w:pPr>
      <w:r w:rsidRPr="008B64BB">
        <w:rPr>
          <w:noProof/>
        </w:rPr>
        <w:lastRenderedPageBreak/>
        <w:drawing>
          <wp:inline distT="0" distB="0" distL="0" distR="0" wp14:anchorId="15D17370" wp14:editId="2CEADEE1">
            <wp:extent cx="5172075" cy="1624562"/>
            <wp:effectExtent l="0" t="0" r="0" b="0"/>
            <wp:docPr id="20024364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436450" name=""/>
                    <pic:cNvPicPr/>
                  </pic:nvPicPr>
                  <pic:blipFill>
                    <a:blip r:embed="rId20"/>
                    <a:stretch>
                      <a:fillRect/>
                    </a:stretch>
                  </pic:blipFill>
                  <pic:spPr>
                    <a:xfrm>
                      <a:off x="0" y="0"/>
                      <a:ext cx="5179389" cy="1626859"/>
                    </a:xfrm>
                    <a:prstGeom prst="rect">
                      <a:avLst/>
                    </a:prstGeom>
                  </pic:spPr>
                </pic:pic>
              </a:graphicData>
            </a:graphic>
          </wp:inline>
        </w:drawing>
      </w:r>
    </w:p>
    <w:p w14:paraId="7C12A6BA" w14:textId="3A49E095" w:rsidR="00226BA6" w:rsidRPr="008B64BB" w:rsidRDefault="00C37204" w:rsidP="001618D1">
      <w:pPr>
        <w:widowControl w:val="0"/>
        <w:contextualSpacing/>
        <w:jc w:val="center"/>
      </w:pPr>
      <w:r w:rsidRPr="008B64BB">
        <w:rPr>
          <w:b/>
          <w:bCs/>
        </w:rPr>
        <w:t>Figura 2.4</w:t>
      </w:r>
      <w:r w:rsidR="00B66F4A" w:rsidRPr="008B64BB">
        <w:rPr>
          <w:b/>
          <w:bCs/>
        </w:rPr>
        <w:t xml:space="preserve"> – </w:t>
      </w:r>
      <w:r w:rsidR="00B66F4A" w:rsidRPr="008B64BB">
        <w:t>Fluxul procesului de cracking</w:t>
      </w:r>
    </w:p>
    <w:p w14:paraId="45DCFED7" w14:textId="08999CCA" w:rsidR="00117F50" w:rsidRPr="008B64BB" w:rsidRDefault="0058551D" w:rsidP="001618D1">
      <w:pPr>
        <w:widowControl w:val="0"/>
        <w:contextualSpacing/>
      </w:pPr>
      <w:r w:rsidRPr="008B64BB">
        <w:t xml:space="preserve">În </w:t>
      </w:r>
      <w:r w:rsidR="00C37204" w:rsidRPr="008B64BB">
        <w:t>figura 2.4</w:t>
      </w:r>
      <w:r w:rsidRPr="008B64BB">
        <w:t xml:space="preserve"> este reprezentat fluxul procesului pe care îl urmează aplicația pentru </w:t>
      </w:r>
      <w:r w:rsidR="00117F50" w:rsidRPr="008B64BB">
        <w:t>a face brute-force unui hash. Utilizatorul introduce un hash, iar sistemul identifică automat tipul de hash sau utilizatorul poate specifica tipul manual în parametri, acești pași sunt</w:t>
      </w:r>
      <w:r w:rsidR="00CB6D74" w:rsidRPr="008B64BB">
        <w:t xml:space="preserve"> necesari</w:t>
      </w:r>
      <w:r w:rsidR="00117F50" w:rsidRPr="008B64BB">
        <w:t xml:space="preserve"> pentru alegerea metodei de atac.</w:t>
      </w:r>
    </w:p>
    <w:p w14:paraId="07B7BB99" w14:textId="3D998701" w:rsidR="00117F50" w:rsidRPr="008B64BB" w:rsidRDefault="00117F50" w:rsidP="001618D1">
      <w:pPr>
        <w:widowControl w:val="0"/>
        <w:contextualSpacing/>
      </w:pPr>
      <w:r w:rsidRPr="008B64BB">
        <w:t xml:space="preserve">După selecția strategiei (wordlist sau rainbow table), aplicația inițiază atacul și compară hash-urile generate cu cel introdus. Dacă se găsește o potrivire, parola este descifrată și afișată. În caz contrar, utilizatorul poate </w:t>
      </w:r>
      <w:r w:rsidRPr="008B64BB">
        <w:rPr>
          <w:bCs/>
        </w:rPr>
        <w:t>continua atacul</w:t>
      </w:r>
      <w:r w:rsidRPr="008B64BB">
        <w:t xml:space="preserve"> sau opri procesul.</w:t>
      </w:r>
    </w:p>
    <w:p w14:paraId="2EA492FB" w14:textId="77777777" w:rsidR="00117F50" w:rsidRPr="008B64BB" w:rsidRDefault="00117F50" w:rsidP="001618D1">
      <w:pPr>
        <w:widowControl w:val="0"/>
        <w:contextualSpacing/>
      </w:pPr>
      <w:r w:rsidRPr="008B64BB">
        <w:t>Fluxul se finalizează fie prin afișarea parolei descifrate, fie prin oprirea atacului în lipsa unui rezultat, oferind utilizatorului flexibilitate în alegerea metodei potrivite.</w:t>
      </w:r>
    </w:p>
    <w:p w14:paraId="22C976D7" w14:textId="77777777" w:rsidR="00117F50" w:rsidRPr="008B64BB" w:rsidRDefault="00117F50" w:rsidP="001618D1">
      <w:pPr>
        <w:widowControl w:val="0"/>
        <w:contextualSpacing/>
      </w:pPr>
    </w:p>
    <w:p w14:paraId="3F737ED5" w14:textId="4E19243D" w:rsidR="00117F50" w:rsidRPr="008B64BB" w:rsidRDefault="00117F50" w:rsidP="001618D1">
      <w:pPr>
        <w:widowControl w:val="0"/>
        <w:contextualSpacing/>
        <w:jc w:val="center"/>
      </w:pPr>
      <w:r w:rsidRPr="008B64BB">
        <w:rPr>
          <w:noProof/>
        </w:rPr>
        <w:drawing>
          <wp:inline distT="0" distB="0" distL="0" distR="0" wp14:anchorId="3590045D" wp14:editId="34C5EDFB">
            <wp:extent cx="4808719" cy="2046274"/>
            <wp:effectExtent l="0" t="0" r="0" b="0"/>
            <wp:docPr id="920626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626370" name=""/>
                    <pic:cNvPicPr/>
                  </pic:nvPicPr>
                  <pic:blipFill>
                    <a:blip r:embed="rId21"/>
                    <a:stretch>
                      <a:fillRect/>
                    </a:stretch>
                  </pic:blipFill>
                  <pic:spPr>
                    <a:xfrm>
                      <a:off x="0" y="0"/>
                      <a:ext cx="4836716" cy="2058188"/>
                    </a:xfrm>
                    <a:prstGeom prst="rect">
                      <a:avLst/>
                    </a:prstGeom>
                  </pic:spPr>
                </pic:pic>
              </a:graphicData>
            </a:graphic>
          </wp:inline>
        </w:drawing>
      </w:r>
    </w:p>
    <w:p w14:paraId="1717C9D5" w14:textId="59B5ED21" w:rsidR="00117F50" w:rsidRPr="008B64BB" w:rsidRDefault="00117F50" w:rsidP="001618D1">
      <w:pPr>
        <w:widowControl w:val="0"/>
        <w:contextualSpacing/>
        <w:jc w:val="center"/>
      </w:pPr>
      <w:r w:rsidRPr="008B64BB">
        <w:rPr>
          <w:b/>
          <w:bCs/>
        </w:rPr>
        <w:t>Figura 2.</w:t>
      </w:r>
      <w:r w:rsidR="00C37204" w:rsidRPr="008B64BB">
        <w:rPr>
          <w:b/>
          <w:bCs/>
        </w:rPr>
        <w:t>5</w:t>
      </w:r>
      <w:r w:rsidRPr="008B64BB">
        <w:rPr>
          <w:b/>
          <w:bCs/>
        </w:rPr>
        <w:t xml:space="preserve"> – </w:t>
      </w:r>
      <w:r w:rsidRPr="008B64BB">
        <w:t>Procesul de identifcare al unui hash</w:t>
      </w:r>
    </w:p>
    <w:p w14:paraId="7FBAC5E5" w14:textId="0529F951" w:rsidR="007B162F" w:rsidRPr="008B64BB" w:rsidRDefault="00237C45" w:rsidP="001618D1">
      <w:pPr>
        <w:widowControl w:val="0"/>
        <w:contextualSpacing/>
      </w:pPr>
      <w:r w:rsidRPr="008B64BB">
        <w:t>În figura 2.</w:t>
      </w:r>
      <w:r w:rsidR="00C37204" w:rsidRPr="008B64BB">
        <w:t>5</w:t>
      </w:r>
      <w:r w:rsidRPr="008B64BB">
        <w:t xml:space="preserve"> este ilustrat fluxul procesului de identificare a unui hash. Aplicația verifică automat dacă formatul hash-ului este valid, permițând continuarea procesului doar în cazul în care acesta este recunoscut. Dacă tipul hash-ului este identificat, utilizatorului îi este afișată informația corespunzătoare. În situația în care identificarea automată eșuează, sistemul recurge la o metodă de detectare euristică. Dacă nici această metodă nu oferă un rezultat clar, utilizatorul are posibilitatea de a introduce manual tipul hash-ului.</w:t>
      </w:r>
    </w:p>
    <w:p w14:paraId="73753D97" w14:textId="77777777" w:rsidR="008A5A5A" w:rsidRPr="008B64BB" w:rsidRDefault="008A5A5A" w:rsidP="001618D1">
      <w:pPr>
        <w:widowControl w:val="0"/>
        <w:contextualSpacing/>
      </w:pPr>
    </w:p>
    <w:p w14:paraId="4E1C3891" w14:textId="05D0003C" w:rsidR="007B162F" w:rsidRPr="008B64BB" w:rsidRDefault="007B162F" w:rsidP="001618D1">
      <w:pPr>
        <w:pStyle w:val="Heading2"/>
        <w:keepNext w:val="0"/>
        <w:keepLines w:val="0"/>
        <w:widowControl w:val="0"/>
        <w:contextualSpacing/>
        <w:jc w:val="left"/>
      </w:pPr>
      <w:bookmarkStart w:id="15" w:name="_Toc198815859"/>
      <w:r w:rsidRPr="008B64BB">
        <w:lastRenderedPageBreak/>
        <w:t>2.3.3 Modelarea comportamentului sistemului</w:t>
      </w:r>
      <w:bookmarkEnd w:id="15"/>
    </w:p>
    <w:p w14:paraId="7CFB60D3" w14:textId="57370B6E" w:rsidR="00CB25C3" w:rsidRPr="008B64BB" w:rsidRDefault="00CB25C3" w:rsidP="001618D1">
      <w:pPr>
        <w:widowControl w:val="0"/>
        <w:contextualSpacing/>
      </w:pPr>
      <w:r w:rsidRPr="008B64BB">
        <w:t>În timpul dezvoltării aplicației, diagramele de stare sunt</w:t>
      </w:r>
      <w:r w:rsidR="00751DCE" w:rsidRPr="008B64BB">
        <w:t xml:space="preserve"> fundamentale</w:t>
      </w:r>
      <w:r w:rsidRPr="008B64BB">
        <w:t xml:space="preserve"> în modelarea și înțelegerea comportamentului dinamic al sistemului. Aceste diagrame oferă o reprezentare vizuală a diferitelor stări prin care poate trece o componentă a sistemului și modul în care tranzițiile între aceste stări sunt declanșate de evenimente specifice. </w:t>
      </w:r>
    </w:p>
    <w:p w14:paraId="52BE8479" w14:textId="77777777" w:rsidR="00CB25C3" w:rsidRPr="008B64BB" w:rsidRDefault="00CB25C3" w:rsidP="001618D1">
      <w:pPr>
        <w:widowControl w:val="0"/>
        <w:contextualSpacing/>
      </w:pPr>
      <w:r w:rsidRPr="008B64BB">
        <w:t>Importanța diagramelor de stare în cadrul aplicației:</w:t>
      </w:r>
    </w:p>
    <w:p w14:paraId="71ECFFAE" w14:textId="77777777" w:rsidR="00CB25C3" w:rsidRPr="008B64BB" w:rsidRDefault="00CB25C3" w:rsidP="001618D1">
      <w:pPr>
        <w:widowControl w:val="0"/>
        <w:numPr>
          <w:ilvl w:val="0"/>
          <w:numId w:val="28"/>
        </w:numPr>
        <w:contextualSpacing/>
      </w:pPr>
      <w:r w:rsidRPr="008B64BB">
        <w:t>Clarificarea comportamentului sistemului: Diagramele de stare permit identificarea și reprezentarea secvențială a stărilor și tranzițiilor dintre acestea, evidențiind condițiile și evenimentele care determină schimbările de stare. Aceasta ajută la o înțelegere profundă a modului în care sistemul reacționează la diferite stimuli și situații. ​</w:t>
      </w:r>
    </w:p>
    <w:p w14:paraId="2C199B5E" w14:textId="5A103EC5" w:rsidR="00CB25C3" w:rsidRPr="008B64BB" w:rsidRDefault="00CB25C3" w:rsidP="001618D1">
      <w:pPr>
        <w:widowControl w:val="0"/>
        <w:numPr>
          <w:ilvl w:val="0"/>
          <w:numId w:val="28"/>
        </w:numPr>
        <w:contextualSpacing/>
      </w:pPr>
      <w:r w:rsidRPr="008B64BB">
        <w:t xml:space="preserve">Identificarea comportamentelor complexe și a scenariilor de eroare: Prin analiza diagramelor de stare, se pot identifica comportamente complexe, bucle infinite sau stări neacoperite, oferind oportunități de optimizare și asigurând o funcționare robustă a sistemului. </w:t>
      </w:r>
    </w:p>
    <w:p w14:paraId="6D6A2104" w14:textId="77777777" w:rsidR="00CB25C3" w:rsidRPr="008B64BB" w:rsidRDefault="00CB25C3" w:rsidP="001618D1">
      <w:pPr>
        <w:widowControl w:val="0"/>
        <w:numPr>
          <w:ilvl w:val="0"/>
          <w:numId w:val="28"/>
        </w:numPr>
        <w:contextualSpacing/>
      </w:pPr>
      <w:r w:rsidRPr="008B64BB">
        <w:t>Facilitarea comunicării între membrii echipei: O reprezentare vizuală clară a comportamentului sistemului ajută la alinierea membrilor echipei de dezvoltare și la asigurarea unei înțelegeri comune a funcționalităților și reacțiilor sistemului în diverse situații. ​</w:t>
      </w:r>
    </w:p>
    <w:p w14:paraId="6429100D" w14:textId="536517C2" w:rsidR="00CB25C3" w:rsidRPr="008B64BB" w:rsidRDefault="003C4E43" w:rsidP="001618D1">
      <w:pPr>
        <w:widowControl w:val="0"/>
        <w:contextualSpacing/>
        <w:jc w:val="center"/>
      </w:pPr>
      <w:r w:rsidRPr="008B64BB">
        <w:rPr>
          <w:noProof/>
        </w:rPr>
        <w:drawing>
          <wp:inline distT="0" distB="0" distL="0" distR="0" wp14:anchorId="684D5E04" wp14:editId="6AE7E6EE">
            <wp:extent cx="4320086" cy="2709284"/>
            <wp:effectExtent l="0" t="0" r="4445" b="0"/>
            <wp:docPr id="2072479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479196" name=""/>
                    <pic:cNvPicPr/>
                  </pic:nvPicPr>
                  <pic:blipFill>
                    <a:blip r:embed="rId22"/>
                    <a:stretch>
                      <a:fillRect/>
                    </a:stretch>
                  </pic:blipFill>
                  <pic:spPr>
                    <a:xfrm>
                      <a:off x="0" y="0"/>
                      <a:ext cx="4351165" cy="2728775"/>
                    </a:xfrm>
                    <a:prstGeom prst="rect">
                      <a:avLst/>
                    </a:prstGeom>
                  </pic:spPr>
                </pic:pic>
              </a:graphicData>
            </a:graphic>
          </wp:inline>
        </w:drawing>
      </w:r>
    </w:p>
    <w:p w14:paraId="3E0C0AE1" w14:textId="6F7B6791" w:rsidR="00CB25C3" w:rsidRPr="008B64BB" w:rsidRDefault="00CB25C3" w:rsidP="001618D1">
      <w:pPr>
        <w:widowControl w:val="0"/>
        <w:contextualSpacing/>
        <w:jc w:val="center"/>
      </w:pPr>
      <w:r w:rsidRPr="008B64BB">
        <w:rPr>
          <w:b/>
          <w:bCs/>
        </w:rPr>
        <w:t xml:space="preserve">Figura 2.6 – </w:t>
      </w:r>
      <w:r w:rsidRPr="008B64BB">
        <w:t xml:space="preserve">Exportarea </w:t>
      </w:r>
      <w:r w:rsidR="003C4E43" w:rsidRPr="008B64BB">
        <w:t>raportului</w:t>
      </w:r>
    </w:p>
    <w:p w14:paraId="542E797D" w14:textId="229E2D58" w:rsidR="003C4E43" w:rsidRPr="008B64BB" w:rsidRDefault="003C4E43" w:rsidP="001618D1">
      <w:pPr>
        <w:widowControl w:val="0"/>
        <w:contextualSpacing/>
      </w:pPr>
      <w:r w:rsidRPr="008B64BB">
        <w:t>Diagrama din figura 2.6 modelează comportamentul sistemului în etapa de exportare a raportului după finalizarea unui atac brute-force. După încheierea procesului de cracking, utilizatorul selectează opțiunea de export și alege formatul dorit, urmat de specificarea locației unde fișierul va fi salvat. Diagrama evidențiază succesiunea stărilor interne ale sistemului și condițiile logice necesare pentru a ajunge la finalizarea operației. Totodată, subliniază modul secvențial în care se parcurg pașii de configurare a exportului.</w:t>
      </w:r>
    </w:p>
    <w:p w14:paraId="27E9D98A" w14:textId="77777777" w:rsidR="003C4E43" w:rsidRPr="008B64BB" w:rsidRDefault="003C4E43" w:rsidP="001618D1">
      <w:pPr>
        <w:widowControl w:val="0"/>
        <w:contextualSpacing/>
        <w:jc w:val="center"/>
      </w:pPr>
    </w:p>
    <w:p w14:paraId="4EFEDEE2" w14:textId="2A8AE2E7" w:rsidR="003C4E43" w:rsidRPr="008B64BB" w:rsidRDefault="003C4E43" w:rsidP="001618D1">
      <w:pPr>
        <w:widowControl w:val="0"/>
        <w:contextualSpacing/>
        <w:jc w:val="center"/>
        <w:rPr>
          <w:b/>
          <w:bCs/>
        </w:rPr>
      </w:pPr>
      <w:r w:rsidRPr="008B64BB">
        <w:rPr>
          <w:noProof/>
        </w:rPr>
        <w:drawing>
          <wp:inline distT="0" distB="0" distL="0" distR="0" wp14:anchorId="2D2F7403" wp14:editId="038456CA">
            <wp:extent cx="4847149" cy="2215396"/>
            <wp:effectExtent l="0" t="0" r="0" b="0"/>
            <wp:docPr id="96643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43598" name=""/>
                    <pic:cNvPicPr/>
                  </pic:nvPicPr>
                  <pic:blipFill>
                    <a:blip r:embed="rId23"/>
                    <a:stretch>
                      <a:fillRect/>
                    </a:stretch>
                  </pic:blipFill>
                  <pic:spPr>
                    <a:xfrm>
                      <a:off x="0" y="0"/>
                      <a:ext cx="4890839" cy="2235365"/>
                    </a:xfrm>
                    <a:prstGeom prst="rect">
                      <a:avLst/>
                    </a:prstGeom>
                  </pic:spPr>
                </pic:pic>
              </a:graphicData>
            </a:graphic>
          </wp:inline>
        </w:drawing>
      </w:r>
    </w:p>
    <w:p w14:paraId="69E3B2DA" w14:textId="33B557E0" w:rsidR="003C4E43" w:rsidRPr="008B64BB" w:rsidRDefault="003C4E43" w:rsidP="001618D1">
      <w:pPr>
        <w:widowControl w:val="0"/>
        <w:contextualSpacing/>
        <w:jc w:val="center"/>
      </w:pPr>
      <w:r w:rsidRPr="008B64BB">
        <w:rPr>
          <w:b/>
          <w:bCs/>
        </w:rPr>
        <w:t xml:space="preserve">Figura 2.7 – </w:t>
      </w:r>
      <w:r w:rsidRPr="008B64BB">
        <w:t>Descărcarea și validarea unui wordlist din sursă online</w:t>
      </w:r>
    </w:p>
    <w:p w14:paraId="590DBA93" w14:textId="3B59C3EF" w:rsidR="00CB25C3" w:rsidRPr="008B64BB" w:rsidRDefault="003C4E43" w:rsidP="001618D1">
      <w:pPr>
        <w:widowControl w:val="0"/>
        <w:contextualSpacing/>
      </w:pPr>
      <w:r w:rsidRPr="008B64BB">
        <w:t>Diagrama din figura 2.7 simulează fluxul de stări prin care trece aplicația atunci când utilizatorul dorește să adauge un wordlist dintr-o sursă online. După introducerea linkului, sistemul verifică validitatea acestuia, permițând continuarea doar dacă link-ul este valid. După descărcare, fișierul este verificat din punct de vedere al formatului, iar dacă este valid, este salvat în sistem. Diagrama evidențiază atât traseul ideal, cât și gestionarea cazurilor de eroare (link invalid, format greșit).</w:t>
      </w:r>
    </w:p>
    <w:p w14:paraId="0E48020A" w14:textId="77777777" w:rsidR="00A71691" w:rsidRPr="008B64BB" w:rsidRDefault="00A71691" w:rsidP="001618D1">
      <w:pPr>
        <w:widowControl w:val="0"/>
        <w:contextualSpacing/>
      </w:pPr>
    </w:p>
    <w:p w14:paraId="6A4A8BC5" w14:textId="7579CDD2" w:rsidR="00A71691" w:rsidRPr="008B64BB" w:rsidRDefault="00A71691" w:rsidP="001618D1">
      <w:pPr>
        <w:pStyle w:val="Heading2"/>
        <w:keepNext w:val="0"/>
        <w:keepLines w:val="0"/>
        <w:widowControl w:val="0"/>
        <w:contextualSpacing/>
        <w:jc w:val="left"/>
      </w:pPr>
      <w:bookmarkStart w:id="16" w:name="_Toc198815860"/>
      <w:r w:rsidRPr="008B64BB">
        <w:t>2.3.4 Descrierea fluxurilor de interacțiune utilizator–sistem</w:t>
      </w:r>
      <w:bookmarkEnd w:id="16"/>
    </w:p>
    <w:p w14:paraId="55418241" w14:textId="43A1DC05" w:rsidR="007B162F" w:rsidRPr="008B64BB" w:rsidRDefault="002D7BC9" w:rsidP="001618D1">
      <w:pPr>
        <w:widowControl w:val="0"/>
        <w:contextualSpacing/>
      </w:pPr>
      <w:r w:rsidRPr="008B64BB">
        <w:t>Diagramele de secvență oferă o reprezentare clară și detaliată a modului în care componentele unui sistem software interacționează în timp pentru a îndeplini anumite funcționalități. Acestea evidențiază ordinea mesajelor schimbate între obiecte, subliniind fluxurile de control și de date care apar între utilizator și subsistemele aplicației. Prin utilizarea diagramelor de secvență, se poate înțelege exact comportamentul sistemului în diverse scenarii de utilizare, contribuind astfel la validarea logicii de implementare și la facilitarea comunicării între membrii echipei de dezvoltare.</w:t>
      </w:r>
      <w:r w:rsidRPr="008B64BB">
        <w:fldChar w:fldCharType="begin"/>
      </w:r>
      <w:r w:rsidRPr="008B64BB">
        <w:instrText xml:space="preserve"> ADDIN ZOTERO_ITEM CSL_CITATION {"citationID":"8YyvXHeq","properties":{"formattedCitation":"[8]","plainCitation":"[8]","noteIndex":0},"citationItems":[{"id":14,"uris":["http://zotero.org/users/local/AXMMMRSM/items/RLKU5GEK"],"itemData":{"id":14,"type":"webpage","title":"Diagrame de interacțiune, colaborare și secvență cu exemple","URL":"https://www.guru99.com/ro/interaction-collaboration-sequence-diagrams-examples.html?utm_source=chatgpt.com","accessed":{"date-parts":[["2025",3,24]]}}}],"schema":"https://github.com/citation-style-language/schema/raw/master/csl-citation.json"} </w:instrText>
      </w:r>
      <w:r w:rsidRPr="008B64BB">
        <w:fldChar w:fldCharType="separate"/>
      </w:r>
      <w:r w:rsidRPr="008B64BB">
        <w:rPr>
          <w:rFonts w:cs="Times New Roman"/>
        </w:rPr>
        <w:t>[8]</w:t>
      </w:r>
      <w:r w:rsidRPr="008B64BB">
        <w:fldChar w:fldCharType="end"/>
      </w:r>
      <w:r w:rsidRPr="008B64BB">
        <w:t xml:space="preserve"> În plus, ele servesc ca documentație valoroasă pe termen lung, oferind o bază solidă pentru mentenanța și extinderea ulterioară a aplicației.</w:t>
      </w:r>
      <w:r w:rsidR="004A0334" w:rsidRPr="008B64BB">
        <w:fldChar w:fldCharType="begin"/>
      </w:r>
      <w:r w:rsidR="004A0334" w:rsidRPr="008B64BB">
        <w:instrText xml:space="preserve"> ADDIN ZOTERO_ITEM CSL_CITATION {"citationID":"UzRzI4pQ","properties":{"formattedCitation":"[9]","plainCitation":"[9]","noteIndex":0},"citationItems":[{"id":16,"uris":["http://zotero.org/users/local/AXMMMRSM/items/TK2VKHR3"],"itemData":{"id":16,"type":"article-journal","abstract":"CASE tools (Computer Aided Software Engineering) represent those applications supporting analysts, designers, programmers, testing teams, to analyze, design, implement (at least partially) modify (expand), build, respectively tests software applications. This work outline some criteria for the evaluation of UML based CASE tools, and performs a comparative study of four CASE instruments based on these criteria. The goal of the work is to survey the instruments (RationalRose, MagicDraw, OpenTool and Microsoft Visio 2000) and to probe the criteria utility in order to choose the instrument that fit better to the specific of an organization and to the software programs developed in the organisation.","language":"ro","source":"Zotero","title":"Evaluarea si compararea instrumentelor CASE bazate pe UML","author":[{"family":"Jisa","given":"Dan Laurentiu"}],"issued":{"date-parts":[["2001"]]}}}],"schema":"https://github.com/citation-style-language/schema/raw/master/csl-citation.json"} </w:instrText>
      </w:r>
      <w:r w:rsidR="004A0334" w:rsidRPr="008B64BB">
        <w:fldChar w:fldCharType="separate"/>
      </w:r>
      <w:r w:rsidR="004A0334" w:rsidRPr="008B64BB">
        <w:rPr>
          <w:rFonts w:cs="Times New Roman"/>
        </w:rPr>
        <w:t>[9]</w:t>
      </w:r>
      <w:r w:rsidR="004A0334" w:rsidRPr="008B64BB">
        <w:fldChar w:fldCharType="end"/>
      </w:r>
      <w:r w:rsidRPr="008B64BB">
        <w:t xml:space="preserve"> </w:t>
      </w:r>
    </w:p>
    <w:p w14:paraId="5D767216" w14:textId="77777777" w:rsidR="00CF2486" w:rsidRPr="008B64BB" w:rsidRDefault="00CF2486" w:rsidP="001618D1">
      <w:pPr>
        <w:widowControl w:val="0"/>
        <w:contextualSpacing/>
      </w:pPr>
    </w:p>
    <w:p w14:paraId="5E37BFD2" w14:textId="77777777" w:rsidR="002B3179" w:rsidRPr="008B64BB" w:rsidRDefault="002B3179" w:rsidP="001618D1">
      <w:pPr>
        <w:widowControl w:val="0"/>
        <w:contextualSpacing/>
      </w:pPr>
      <w:r w:rsidRPr="008B64BB">
        <w:t>În cadrul lucrării, diagramele de secvență sunt aplicate pentru a reprezenta procese precum inițierea și execuția unui atac de tip brute-force, exportul raportului după finalizarea atacului și identificarea automată a tipului de hash. Prin aceste reprezentări vizuale, se evidențiază succesiunea mesajelor transmise între obiecte și fluxul de control asociat fiecărui scenariu, contribuind la clarificarea cerințelor funcționale și la detectarea timpurie a eventualelor probleme de proiectare.​</w:t>
      </w:r>
    </w:p>
    <w:p w14:paraId="1BC6B13C" w14:textId="77777777" w:rsidR="002B3179" w:rsidRPr="008B64BB" w:rsidRDefault="002B3179" w:rsidP="001618D1">
      <w:pPr>
        <w:widowControl w:val="0"/>
        <w:contextualSpacing/>
      </w:pPr>
      <w:r w:rsidRPr="008B64BB">
        <w:t xml:space="preserve">Astfel, utilizarea diagramelor de secvență în această teză nu doar că sprijină procesul de dezvoltare și </w:t>
      </w:r>
      <w:r w:rsidRPr="008B64BB">
        <w:lastRenderedPageBreak/>
        <w:t>documentare a aplicației, dar și îmbunătățește comunicarea în cadrul echipei de proiect, asigurând o înțelegere comună și detaliată a mecanismelor interne ale sistemului.</w:t>
      </w:r>
    </w:p>
    <w:p w14:paraId="304B9B58" w14:textId="77777777" w:rsidR="004A0334" w:rsidRPr="008B64BB" w:rsidRDefault="004A0334" w:rsidP="001618D1">
      <w:pPr>
        <w:widowControl w:val="0"/>
        <w:contextualSpacing/>
      </w:pPr>
    </w:p>
    <w:p w14:paraId="30C8E5A2" w14:textId="76604690" w:rsidR="004A0334" w:rsidRPr="008B64BB" w:rsidRDefault="004A0334" w:rsidP="001618D1">
      <w:pPr>
        <w:widowControl w:val="0"/>
        <w:contextualSpacing/>
        <w:jc w:val="center"/>
      </w:pPr>
      <w:r w:rsidRPr="008B64BB">
        <w:rPr>
          <w:noProof/>
        </w:rPr>
        <w:drawing>
          <wp:inline distT="0" distB="0" distL="0" distR="0" wp14:anchorId="667FEE95" wp14:editId="75293FD7">
            <wp:extent cx="4138863" cy="2925061"/>
            <wp:effectExtent l="0" t="0" r="0" b="8890"/>
            <wp:docPr id="2113299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299776" name=""/>
                    <pic:cNvPicPr/>
                  </pic:nvPicPr>
                  <pic:blipFill>
                    <a:blip r:embed="rId24"/>
                    <a:stretch>
                      <a:fillRect/>
                    </a:stretch>
                  </pic:blipFill>
                  <pic:spPr>
                    <a:xfrm>
                      <a:off x="0" y="0"/>
                      <a:ext cx="4165188" cy="2943665"/>
                    </a:xfrm>
                    <a:prstGeom prst="rect">
                      <a:avLst/>
                    </a:prstGeom>
                  </pic:spPr>
                </pic:pic>
              </a:graphicData>
            </a:graphic>
          </wp:inline>
        </w:drawing>
      </w:r>
    </w:p>
    <w:p w14:paraId="2F81F16C" w14:textId="48786C60" w:rsidR="004A0334" w:rsidRPr="008B64BB" w:rsidRDefault="004A0334" w:rsidP="001618D1">
      <w:pPr>
        <w:widowControl w:val="0"/>
        <w:contextualSpacing/>
        <w:jc w:val="center"/>
      </w:pPr>
      <w:r w:rsidRPr="008B64BB">
        <w:rPr>
          <w:b/>
          <w:bCs/>
        </w:rPr>
        <w:t xml:space="preserve">Figura 2.8 - </w:t>
      </w:r>
      <w:r w:rsidR="000F46C5" w:rsidRPr="008B64BB">
        <w:t>Inițierea și execuția unui atac de tip brute-force</w:t>
      </w:r>
    </w:p>
    <w:p w14:paraId="6F4D283C" w14:textId="197C11C5" w:rsidR="00E37112" w:rsidRPr="008B64BB" w:rsidRDefault="00E37112" w:rsidP="001618D1">
      <w:pPr>
        <w:widowControl w:val="0"/>
        <w:ind w:firstLine="720"/>
        <w:contextualSpacing/>
      </w:pPr>
      <w:r w:rsidRPr="008B64BB">
        <w:t>În figura 2.8 este simulat procesul de inițiere și execuție a unui atac de tip brute-force. Utilizatorul introduce hash-ul și selectează tipul acestuia, interacționând cu sistemul central care transmite datele către modulul de algoritm. Acesta realizează procesul de comparare folosind un wordlist și actualizează progresul, care este transmis înapoi spre sistem și afișat utilizatorului în timp real. Această diagramă evidențiază clar succesiunea pașilor implicați în atacul brute-force, subliniind interacțiunile dintre componentele sistemului și utilizator.</w:t>
      </w:r>
    </w:p>
    <w:p w14:paraId="2347EDD7" w14:textId="77777777" w:rsidR="00E37112" w:rsidRPr="008B64BB" w:rsidRDefault="00E37112" w:rsidP="001618D1">
      <w:pPr>
        <w:widowControl w:val="0"/>
        <w:contextualSpacing/>
      </w:pPr>
    </w:p>
    <w:p w14:paraId="55046284" w14:textId="08662491" w:rsidR="004A0334" w:rsidRPr="008B64BB" w:rsidRDefault="004A0334" w:rsidP="001618D1">
      <w:pPr>
        <w:widowControl w:val="0"/>
        <w:contextualSpacing/>
        <w:jc w:val="center"/>
      </w:pPr>
      <w:r w:rsidRPr="008B64BB">
        <w:rPr>
          <w:noProof/>
        </w:rPr>
        <w:lastRenderedPageBreak/>
        <w:drawing>
          <wp:inline distT="0" distB="0" distL="0" distR="0" wp14:anchorId="489E725D" wp14:editId="09341AB7">
            <wp:extent cx="3621024" cy="3915426"/>
            <wp:effectExtent l="0" t="0" r="0" b="8890"/>
            <wp:docPr id="17655002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500290" name=""/>
                    <pic:cNvPicPr/>
                  </pic:nvPicPr>
                  <pic:blipFill>
                    <a:blip r:embed="rId25"/>
                    <a:stretch>
                      <a:fillRect/>
                    </a:stretch>
                  </pic:blipFill>
                  <pic:spPr>
                    <a:xfrm>
                      <a:off x="0" y="0"/>
                      <a:ext cx="3664445" cy="3962377"/>
                    </a:xfrm>
                    <a:prstGeom prst="rect">
                      <a:avLst/>
                    </a:prstGeom>
                  </pic:spPr>
                </pic:pic>
              </a:graphicData>
            </a:graphic>
          </wp:inline>
        </w:drawing>
      </w:r>
    </w:p>
    <w:p w14:paraId="79FE797A" w14:textId="77627365" w:rsidR="004A0334" w:rsidRPr="008B64BB" w:rsidRDefault="004A0334" w:rsidP="001618D1">
      <w:pPr>
        <w:widowControl w:val="0"/>
        <w:contextualSpacing/>
        <w:jc w:val="center"/>
      </w:pPr>
      <w:r w:rsidRPr="008B64BB">
        <w:rPr>
          <w:b/>
          <w:bCs/>
        </w:rPr>
        <w:t xml:space="preserve">Figura 2.9 - </w:t>
      </w:r>
      <w:r w:rsidR="000F46C5" w:rsidRPr="008B64BB">
        <w:t>Exportul raportului după finalizarea atacului</w:t>
      </w:r>
    </w:p>
    <w:p w14:paraId="7C4783AD" w14:textId="5BD4C88C" w:rsidR="004A0334" w:rsidRPr="008B64BB" w:rsidRDefault="00E37112" w:rsidP="001618D1">
      <w:pPr>
        <w:widowControl w:val="0"/>
        <w:ind w:firstLine="720"/>
        <w:contextualSpacing/>
      </w:pPr>
      <w:r w:rsidRPr="008B64BB">
        <w:t>Figura 2.9 descrie secvența asociată exportului raportului după finalizarea atacului. Sistemul inițiază procesul de export prin comunicarea cu modulul dedicat, care, la rândul său, configurează opțiunile de export pe baza alegerii utilizatorului. După selectarea formatului și a locației de salvare, fișierul este generat, scris și confirmat ca fiind salvat cu succes, iar utilizatorul este notificat. Această diagramă subliniază importanța interacțiunii dintre utilizator și sistem în configurarea și finalizarea cu succes a procesului de export al raportului.</w:t>
      </w:r>
    </w:p>
    <w:p w14:paraId="59667943" w14:textId="4E5D3E57" w:rsidR="004A0334" w:rsidRPr="008B64BB" w:rsidRDefault="004A0334" w:rsidP="001618D1">
      <w:pPr>
        <w:widowControl w:val="0"/>
        <w:contextualSpacing/>
        <w:jc w:val="center"/>
      </w:pPr>
      <w:r w:rsidRPr="008B64BB">
        <w:rPr>
          <w:noProof/>
        </w:rPr>
        <w:drawing>
          <wp:inline distT="0" distB="0" distL="0" distR="0" wp14:anchorId="6A2D6D90" wp14:editId="22F0E604">
            <wp:extent cx="3816344" cy="2459422"/>
            <wp:effectExtent l="0" t="0" r="0" b="0"/>
            <wp:docPr id="148818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18767" name=""/>
                    <pic:cNvPicPr/>
                  </pic:nvPicPr>
                  <pic:blipFill>
                    <a:blip r:embed="rId26"/>
                    <a:stretch>
                      <a:fillRect/>
                    </a:stretch>
                  </pic:blipFill>
                  <pic:spPr>
                    <a:xfrm>
                      <a:off x="0" y="0"/>
                      <a:ext cx="3834091" cy="2470859"/>
                    </a:xfrm>
                    <a:prstGeom prst="rect">
                      <a:avLst/>
                    </a:prstGeom>
                  </pic:spPr>
                </pic:pic>
              </a:graphicData>
            </a:graphic>
          </wp:inline>
        </w:drawing>
      </w:r>
    </w:p>
    <w:p w14:paraId="6561C822" w14:textId="2ECC4973" w:rsidR="004A0334" w:rsidRPr="008B64BB" w:rsidRDefault="004A0334" w:rsidP="001618D1">
      <w:pPr>
        <w:widowControl w:val="0"/>
        <w:contextualSpacing/>
        <w:jc w:val="center"/>
      </w:pPr>
      <w:r w:rsidRPr="008B64BB">
        <w:rPr>
          <w:b/>
          <w:bCs/>
        </w:rPr>
        <w:t xml:space="preserve">Figura 2.10 </w:t>
      </w:r>
      <w:r w:rsidR="000F46C5" w:rsidRPr="008B64BB">
        <w:rPr>
          <w:b/>
          <w:bCs/>
        </w:rPr>
        <w:t>–</w:t>
      </w:r>
      <w:r w:rsidRPr="008B64BB">
        <w:rPr>
          <w:b/>
          <w:bCs/>
        </w:rPr>
        <w:t xml:space="preserve"> </w:t>
      </w:r>
      <w:r w:rsidR="000F46C5" w:rsidRPr="008B64BB">
        <w:t>Identificarea algorimtului de hash</w:t>
      </w:r>
    </w:p>
    <w:p w14:paraId="31DD5115" w14:textId="723841BB" w:rsidR="00325FA0" w:rsidRDefault="00E37112" w:rsidP="001618D1">
      <w:pPr>
        <w:widowControl w:val="0"/>
        <w:ind w:firstLine="720"/>
        <w:contextualSpacing/>
      </w:pPr>
      <w:r w:rsidRPr="008B64BB">
        <w:lastRenderedPageBreak/>
        <w:t>Figura 2.10 prezintă interacțiunea dintre utilizator și sistem în procesul de identificare automată a tipului de hash. După introducerea valorii hash, sistemul apelează modulul de identificare care verifică formatul și, dacă este valid, inițiază o căutare euristică în baza de hash-uri pentru a determina tipul acestuia. În funcție de rezultat, sistemul comunică utilizatorului tipul identificat. Această diagramă evidențiază eficiența sistemului în automatizarea procesului de identificare a tipului de hash, reducând astfel efortul utilizatorului și minimizând posibilitatea erorilor umane.</w:t>
      </w:r>
    </w:p>
    <w:p w14:paraId="52120760" w14:textId="77777777" w:rsidR="00AB55AC" w:rsidRPr="008B64BB" w:rsidRDefault="00AB55AC" w:rsidP="00AB55AC">
      <w:pPr>
        <w:widowControl w:val="0"/>
        <w:contextualSpacing/>
      </w:pPr>
    </w:p>
    <w:p w14:paraId="188377CD" w14:textId="7937B407" w:rsidR="00325FA0" w:rsidRPr="008B64BB" w:rsidRDefault="00325FA0" w:rsidP="001618D1">
      <w:pPr>
        <w:pStyle w:val="Heading2"/>
        <w:keepNext w:val="0"/>
        <w:keepLines w:val="0"/>
        <w:widowControl w:val="0"/>
        <w:contextualSpacing/>
        <w:jc w:val="left"/>
      </w:pPr>
      <w:bookmarkStart w:id="17" w:name="_Toc198815861"/>
      <w:r w:rsidRPr="008B64BB">
        <w:t xml:space="preserve">2.3.5 </w:t>
      </w:r>
      <w:r w:rsidR="005B338C" w:rsidRPr="008B64BB">
        <w:t>Utilizarea diagramelor de comunicare pentru evidențierea fluxurilor informaționale</w:t>
      </w:r>
      <w:bookmarkEnd w:id="17"/>
    </w:p>
    <w:p w14:paraId="19834A56" w14:textId="2F479172" w:rsidR="005B338C" w:rsidRPr="008B64BB" w:rsidRDefault="005B338C" w:rsidP="001618D1">
      <w:pPr>
        <w:widowControl w:val="0"/>
        <w:ind w:firstLine="720"/>
        <w:contextualSpacing/>
      </w:pPr>
      <w:r w:rsidRPr="008B64BB">
        <w:t>Diagramele de comunicare (cunoscute și ca diagrame de colaborare) reprezintă un tip de diagramă UML utilizat pentru a evidenția interacțiunile dintre obiecte în cadrul unui sistem, punând accent pe schimbul de mesaje într-un context structural. Aceste diagrame sunt utile în analiza și proiectarea sistemelor software, deoarece permit înțelegerea clară a modului în care entitățile colaborează pentru a îndeplini o funcționalitate specifică</w:t>
      </w:r>
      <w:r w:rsidR="0070497E" w:rsidRPr="008B64BB">
        <w:t xml:space="preserve"> </w:t>
      </w:r>
      <w:r w:rsidR="0070497E" w:rsidRPr="008B64BB">
        <w:fldChar w:fldCharType="begin"/>
      </w:r>
      <w:r w:rsidR="0070497E" w:rsidRPr="008B64BB">
        <w:instrText xml:space="preserve"> ADDIN ZOTERO_ITEM CSL_CITATION {"citationID":"DFkBVYDt","properties":{"formattedCitation":"[10]","plainCitation":"[10]","noteIndex":0},"citationItems":[{"id":17,"uris":["http://zotero.org/users/local/AXMMMRSM/items/YA53V4EX"],"itemData":{"id":17,"type":"webpage","title":"Communication Diagram | Enterprise Architect User Guide","URL":"https://sparxsystems.com/enterprise_architect_user_guide/17.0/modeling_languages/communicationdiagram.html","accessed":{"date-parts":[["2025",3,24]]}}}],"schema":"https://github.com/citation-style-language/schema/raw/master/csl-citation.json"} </w:instrText>
      </w:r>
      <w:r w:rsidR="0070497E" w:rsidRPr="008B64BB">
        <w:fldChar w:fldCharType="separate"/>
      </w:r>
      <w:r w:rsidR="0070497E" w:rsidRPr="008B64BB">
        <w:rPr>
          <w:rFonts w:cs="Times New Roman"/>
        </w:rPr>
        <w:t>[10]</w:t>
      </w:r>
      <w:r w:rsidR="0070497E" w:rsidRPr="008B64BB">
        <w:fldChar w:fldCharType="end"/>
      </w:r>
      <w:r w:rsidRPr="008B64BB">
        <w:t>.</w:t>
      </w:r>
    </w:p>
    <w:p w14:paraId="09BCC627" w14:textId="6F61F141" w:rsidR="0070497E" w:rsidRPr="008B64BB" w:rsidRDefault="0070497E" w:rsidP="001618D1">
      <w:pPr>
        <w:widowControl w:val="0"/>
        <w:ind w:firstLine="720"/>
        <w:contextualSpacing/>
      </w:pPr>
      <w:r w:rsidRPr="008B64BB">
        <w:t>În cadrul proiectului, au fost realizate două astfel de diagrame, fiecare reflectând un scenariu distinct de interacțiune între componentele sistemului dezvoltat. Aceste diagrame oferă o imagine clară a succesiunii mesajelor și a responsabilităților fiecărei entități, asigurând astfel o bază solidă pentru implementarea logicii aplicației.</w:t>
      </w:r>
    </w:p>
    <w:p w14:paraId="04EA7F42" w14:textId="2A4711A9" w:rsidR="00325FA0" w:rsidRPr="008B64BB" w:rsidRDefault="00325FA0" w:rsidP="001618D1">
      <w:pPr>
        <w:widowControl w:val="0"/>
        <w:contextualSpacing/>
        <w:jc w:val="center"/>
      </w:pPr>
      <w:r w:rsidRPr="008B64BB">
        <w:rPr>
          <w:noProof/>
        </w:rPr>
        <w:drawing>
          <wp:inline distT="0" distB="0" distL="0" distR="0" wp14:anchorId="037D4D0D" wp14:editId="63788422">
            <wp:extent cx="4940490" cy="1751340"/>
            <wp:effectExtent l="0" t="0" r="0" b="1270"/>
            <wp:docPr id="1458020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020647" name=""/>
                    <pic:cNvPicPr/>
                  </pic:nvPicPr>
                  <pic:blipFill>
                    <a:blip r:embed="rId27"/>
                    <a:stretch>
                      <a:fillRect/>
                    </a:stretch>
                  </pic:blipFill>
                  <pic:spPr>
                    <a:xfrm>
                      <a:off x="0" y="0"/>
                      <a:ext cx="4950607" cy="1754926"/>
                    </a:xfrm>
                    <a:prstGeom prst="rect">
                      <a:avLst/>
                    </a:prstGeom>
                  </pic:spPr>
                </pic:pic>
              </a:graphicData>
            </a:graphic>
          </wp:inline>
        </w:drawing>
      </w:r>
    </w:p>
    <w:p w14:paraId="36526DEF" w14:textId="413AECC4" w:rsidR="005B338C" w:rsidRPr="008B64BB" w:rsidRDefault="005B338C" w:rsidP="001618D1">
      <w:pPr>
        <w:widowControl w:val="0"/>
        <w:contextualSpacing/>
        <w:jc w:val="center"/>
      </w:pPr>
      <w:r w:rsidRPr="008B64BB">
        <w:rPr>
          <w:b/>
          <w:bCs/>
        </w:rPr>
        <w:t xml:space="preserve">Figura 2.11 – </w:t>
      </w:r>
      <w:r w:rsidRPr="008B64BB">
        <w:t>Descărcarea și salvarea unui wordlist</w:t>
      </w:r>
    </w:p>
    <w:p w14:paraId="10C9A879" w14:textId="3942006C" w:rsidR="0070497E" w:rsidRPr="008B64BB" w:rsidRDefault="0070497E" w:rsidP="001618D1">
      <w:pPr>
        <w:widowControl w:val="0"/>
        <w:ind w:firstLine="720"/>
        <w:contextualSpacing/>
      </w:pPr>
      <w:r w:rsidRPr="008B64BB">
        <w:t>În cadrul figurii 2.11 este prezintată diagrama de comunicare corespunzătoare procesului de selectare și salvare a unei liste de cuvinte (wordlist) dintr-o sursă online. Interacțiunea debutează cu inițiativa utilizatorului de a accesa meniul dedicat gestionării wordlist-urilor, moment în care sistemul declanșează o secvență de mesaje care implică Modulul Wordlist și o resursă externă din Internet. După ce lista este descărcată, aceasta este verificată din punct de vedere al formatului, urmând ca, în cazul în care este validă, să fie salvată în baza de date. Procesul se încheie cu confirmarea operațiunii și notificarea utilizatorului cu privire la succesul acțiunii.</w:t>
      </w:r>
    </w:p>
    <w:p w14:paraId="69E1458C" w14:textId="55A9EFF9" w:rsidR="00325FA0" w:rsidRPr="008B64BB" w:rsidRDefault="00325FA0" w:rsidP="001618D1">
      <w:pPr>
        <w:widowControl w:val="0"/>
        <w:contextualSpacing/>
        <w:jc w:val="center"/>
      </w:pPr>
      <w:r w:rsidRPr="008B64BB">
        <w:rPr>
          <w:noProof/>
        </w:rPr>
        <w:lastRenderedPageBreak/>
        <w:drawing>
          <wp:inline distT="0" distB="0" distL="0" distR="0" wp14:anchorId="7367F427" wp14:editId="39DAC2E8">
            <wp:extent cx="5179325" cy="753105"/>
            <wp:effectExtent l="0" t="0" r="2540" b="9525"/>
            <wp:docPr id="1392754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754445" name=""/>
                    <pic:cNvPicPr/>
                  </pic:nvPicPr>
                  <pic:blipFill>
                    <a:blip r:embed="rId28"/>
                    <a:stretch>
                      <a:fillRect/>
                    </a:stretch>
                  </pic:blipFill>
                  <pic:spPr>
                    <a:xfrm>
                      <a:off x="0" y="0"/>
                      <a:ext cx="5201234" cy="756291"/>
                    </a:xfrm>
                    <a:prstGeom prst="rect">
                      <a:avLst/>
                    </a:prstGeom>
                  </pic:spPr>
                </pic:pic>
              </a:graphicData>
            </a:graphic>
          </wp:inline>
        </w:drawing>
      </w:r>
    </w:p>
    <w:p w14:paraId="2A1990B8" w14:textId="31D19F63" w:rsidR="005B338C" w:rsidRPr="008B64BB" w:rsidRDefault="005B338C" w:rsidP="001618D1">
      <w:pPr>
        <w:widowControl w:val="0"/>
        <w:contextualSpacing/>
        <w:jc w:val="center"/>
      </w:pPr>
      <w:r w:rsidRPr="008B64BB">
        <w:rPr>
          <w:b/>
          <w:bCs/>
        </w:rPr>
        <w:t>Figura 2.12 –</w:t>
      </w:r>
      <w:r w:rsidRPr="008B64BB">
        <w:t xml:space="preserve"> Oprirea unui atac în execuție</w:t>
      </w:r>
    </w:p>
    <w:p w14:paraId="60E2B2BB" w14:textId="733A1305" w:rsidR="002B1EC3" w:rsidRPr="008B64BB" w:rsidRDefault="0070497E" w:rsidP="001618D1">
      <w:pPr>
        <w:widowControl w:val="0"/>
        <w:ind w:firstLine="720"/>
        <w:contextualSpacing/>
      </w:pPr>
      <w:r w:rsidRPr="008B64BB">
        <w:t>Figura 2.12 ilustrează un scenariu distinct, cel al opririi unui atac activ. Actorul principal al sistemului inițiază oprirea printr-un mesaj transmis către sistem, care, la rândul său, propagă comanda de oprire către Managerul de Atac. Acesta comunică cu firul de execuție dedicat atacului, solicitând finalizarea acestuia. După confirmarea opririi, sistemul actualizează starea internă corespunzătoare și notifică utilizatorul cu un mesaj care atestă oprirea completă a procesului. Diagrama evidențiază succesiunea logică și clară a pașilor parcurși pentru întreruperea controlată a unui proces critic.</w:t>
      </w:r>
    </w:p>
    <w:p w14:paraId="7E3507AF" w14:textId="77777777" w:rsidR="002B1EC3" w:rsidRPr="008B64BB" w:rsidRDefault="002B1EC3" w:rsidP="001618D1">
      <w:pPr>
        <w:widowControl w:val="0"/>
        <w:contextualSpacing/>
      </w:pPr>
    </w:p>
    <w:p w14:paraId="3E46DF27" w14:textId="112070BB" w:rsidR="002B1EC3" w:rsidRPr="008B64BB" w:rsidRDefault="002B1EC3" w:rsidP="001618D1">
      <w:pPr>
        <w:pStyle w:val="Heading2"/>
        <w:keepNext w:val="0"/>
        <w:keepLines w:val="0"/>
        <w:widowControl w:val="0"/>
        <w:contextualSpacing/>
        <w:jc w:val="left"/>
      </w:pPr>
      <w:bookmarkStart w:id="18" w:name="_Toc198815862"/>
      <w:r w:rsidRPr="008B64BB">
        <w:t>2.3.6 Utilizarea diagramelor de clasă pentru modelarea componentelor sistemului</w:t>
      </w:r>
      <w:bookmarkEnd w:id="18"/>
    </w:p>
    <w:p w14:paraId="7935366F" w14:textId="5FAF663B" w:rsidR="002B1EC3" w:rsidRPr="008B64BB" w:rsidRDefault="002B1EC3" w:rsidP="001618D1">
      <w:pPr>
        <w:widowControl w:val="0"/>
        <w:ind w:firstLine="720"/>
        <w:contextualSpacing/>
      </w:pPr>
      <w:r w:rsidRPr="008B64BB">
        <w:t>Diagramele de clasă reprezintă un instrument fundamental în ingineria software, utilizat pentru a modela structura statică a unui sistem. Aceste diagrame ilustrează clasele componente ale sistemului, atributele și metodele acestora, precum și relațiile dintre ele, oferind o perspectivă clară asupra arhitecturii și interacțiunilor interne ale aplicației. O clasă într-o diagramă UML reprezintă o categorie de entități cu atribute și comportamente comune, servind drept șablon pentru crearea obiectelor cu caracteristici și funcționalități specifice</w:t>
      </w:r>
      <w:r w:rsidRPr="008B64BB">
        <w:fldChar w:fldCharType="begin"/>
      </w:r>
      <w:r w:rsidRPr="008B64BB">
        <w:instrText xml:space="preserve"> ADDIN ZOTERO_ITEM CSL_CITATION {"citationID":"WNatCN6k","properties":{"formattedCitation":"[11]","plainCitation":"[11]","noteIndex":0},"citationItems":[{"id":18,"uris":["http://zotero.org/users/local/AXMMMRSM/items/NE8LNCXY"],"itemData":{"id":18,"type":"webpage","title":"Tutorial diagramă de clasă UML: Clasă abstractă cu exemple","URL":"https://www.guru99.com/ro/uml-class-diagram.html?utm_source=chatgpt.com","accessed":{"date-parts":[["2025",3,25]]}}}],"schema":"https://github.com/citation-style-language/schema/raw/master/csl-citation.json"} </w:instrText>
      </w:r>
      <w:r w:rsidRPr="008B64BB">
        <w:fldChar w:fldCharType="separate"/>
      </w:r>
      <w:r w:rsidRPr="008B64BB">
        <w:rPr>
          <w:rFonts w:cs="Times New Roman"/>
        </w:rPr>
        <w:t>[11]</w:t>
      </w:r>
      <w:r w:rsidRPr="008B64BB">
        <w:fldChar w:fldCharType="end"/>
      </w:r>
      <w:r w:rsidRPr="008B64BB">
        <w:t>. Diagramele de clasă sunt utilizate pentru a modela structura (viziunea statică asupra) unui sistem, incluzând clase, interfețe, obiecte și relațiile dintre acestea</w:t>
      </w:r>
      <w:r w:rsidRPr="008B64BB">
        <w:fldChar w:fldCharType="begin"/>
      </w:r>
      <w:r w:rsidRPr="008B64BB">
        <w:instrText xml:space="preserve"> ADDIN ZOTERO_ITEM CSL_CITATION {"citationID":"AgB94i5H","properties":{"formattedCitation":"[12]","plainCitation":"[12]","noteIndex":0},"citationItems":[{"id":20,"uris":["http://zotero.org/users/local/AXMMMRSM/items/82ARS4RI"],"itemData":{"id":20,"type":"webpage","title":"https://cadredidactice.ub.ro/sorinpopa/files/2018/10/L2_diagrama_de_clase.pdf?utm_source=chatgpt.com","URL":"https://cadredidactice.ub.ro/sorinpopa/files/2018/10/L2_diagrama_de_clase.pdf?utm_source=chatgpt.com","accessed":{"date-parts":[["2025",3,25]]}}}],"schema":"https://github.com/citation-style-language/schema/raw/master/csl-citation.json"} </w:instrText>
      </w:r>
      <w:r w:rsidRPr="008B64BB">
        <w:fldChar w:fldCharType="separate"/>
      </w:r>
      <w:r w:rsidRPr="008B64BB">
        <w:rPr>
          <w:rFonts w:cs="Times New Roman"/>
        </w:rPr>
        <w:t>[12]</w:t>
      </w:r>
      <w:r w:rsidRPr="008B64BB">
        <w:fldChar w:fldCharType="end"/>
      </w:r>
      <w:r w:rsidRPr="008B64BB">
        <w:t>.</w:t>
      </w:r>
    </w:p>
    <w:p w14:paraId="7C115ED7" w14:textId="360BE13B" w:rsidR="002B1EC3" w:rsidRPr="008B64BB" w:rsidRDefault="002B1EC3" w:rsidP="001618D1">
      <w:pPr>
        <w:widowControl w:val="0"/>
        <w:ind w:firstLine="720"/>
        <w:contextualSpacing/>
      </w:pPr>
      <w:r w:rsidRPr="008B64BB">
        <w:t>În procesul de dezvoltare al sistemului, diagramele de clasă au fost importante în modelarea componentelor cheie, precum procesele de atac brute-force, mecanismele de export al rapoartelor și gestionarea listelor de cuvinte (wordlist-uri, rainbow tables). Aceste reprezentări au eficientizat înțelegerea structurii și comportamentului fiecărei componente, simplificând etapele de proiectare și implementare.​</w:t>
      </w:r>
    </w:p>
    <w:p w14:paraId="4170614E" w14:textId="77777777" w:rsidR="002B1EC3" w:rsidRPr="008B64BB" w:rsidRDefault="002B1EC3" w:rsidP="001618D1">
      <w:pPr>
        <w:widowControl w:val="0"/>
        <w:ind w:firstLine="720"/>
        <w:contextualSpacing/>
      </w:pPr>
      <w:r w:rsidRPr="008B64BB">
        <w:t>În continuare, vom examina în detaliu diagramele de clasă relevante pentru sistemul dezvoltat, subliniind modul în care acestea reflectă arhitectura și funcționalitățile aplicației.​</w:t>
      </w:r>
    </w:p>
    <w:p w14:paraId="3A84A992" w14:textId="3B576AD1" w:rsidR="002B1EC3" w:rsidRPr="008B64BB" w:rsidRDefault="00F61205" w:rsidP="001618D1">
      <w:pPr>
        <w:widowControl w:val="0"/>
        <w:contextualSpacing/>
        <w:jc w:val="center"/>
      </w:pPr>
      <w:r w:rsidRPr="008B64BB">
        <w:rPr>
          <w:noProof/>
        </w:rPr>
        <w:lastRenderedPageBreak/>
        <w:drawing>
          <wp:inline distT="0" distB="0" distL="0" distR="0" wp14:anchorId="23A9B004" wp14:editId="227BF59D">
            <wp:extent cx="4585647" cy="3057098"/>
            <wp:effectExtent l="0" t="0" r="5715" b="0"/>
            <wp:docPr id="153408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8405" name=""/>
                    <pic:cNvPicPr/>
                  </pic:nvPicPr>
                  <pic:blipFill>
                    <a:blip r:embed="rId29"/>
                    <a:stretch>
                      <a:fillRect/>
                    </a:stretch>
                  </pic:blipFill>
                  <pic:spPr>
                    <a:xfrm>
                      <a:off x="0" y="0"/>
                      <a:ext cx="4590374" cy="3060250"/>
                    </a:xfrm>
                    <a:prstGeom prst="rect">
                      <a:avLst/>
                    </a:prstGeom>
                  </pic:spPr>
                </pic:pic>
              </a:graphicData>
            </a:graphic>
          </wp:inline>
        </w:drawing>
      </w:r>
    </w:p>
    <w:p w14:paraId="4011A2A2" w14:textId="7EA645E8" w:rsidR="00F61205" w:rsidRPr="008B64BB" w:rsidRDefault="00F61205" w:rsidP="001618D1">
      <w:pPr>
        <w:widowControl w:val="0"/>
        <w:ind w:firstLine="720"/>
        <w:contextualSpacing/>
        <w:jc w:val="center"/>
      </w:pPr>
      <w:r w:rsidRPr="008B64BB">
        <w:rPr>
          <w:b/>
          <w:bCs/>
        </w:rPr>
        <w:t xml:space="preserve">Figura 2.13 - </w:t>
      </w:r>
      <w:r w:rsidR="00571AF0" w:rsidRPr="008B64BB">
        <w:t>Diagrama de clasă pentru procesul de atac de tip brute-force</w:t>
      </w:r>
    </w:p>
    <w:p w14:paraId="71F5D851" w14:textId="4C33644D" w:rsidR="002B1EC3" w:rsidRPr="008B64BB" w:rsidRDefault="00F61205" w:rsidP="001618D1">
      <w:pPr>
        <w:widowControl w:val="0"/>
        <w:ind w:firstLine="720"/>
        <w:contextualSpacing/>
      </w:pPr>
      <w:r w:rsidRPr="008B64BB">
        <w:t xml:space="preserve">Diagrama de clasă din figura 2.13 </w:t>
      </w:r>
      <w:r w:rsidR="00EC56AC" w:rsidRPr="008B64BB">
        <w:t xml:space="preserve">este specifică </w:t>
      </w:r>
      <w:r w:rsidRPr="008B64BB">
        <w:t>procesul</w:t>
      </w:r>
      <w:r w:rsidR="00EC56AC" w:rsidRPr="008B64BB">
        <w:t>ui</w:t>
      </w:r>
      <w:r w:rsidRPr="008B64BB">
        <w:t xml:space="preserve"> de atac brute-force </w:t>
      </w:r>
      <w:r w:rsidR="00EC56AC" w:rsidRPr="008B64BB">
        <w:t xml:space="preserve">care </w:t>
      </w:r>
      <w:r w:rsidRPr="008B64BB">
        <w:t>evidențiază structura statică a componentelor implicate și relațiile dintre acestea. Managerul de atac coordonează execuția</w:t>
      </w:r>
      <w:r w:rsidR="00EC56AC" w:rsidRPr="008B64BB">
        <w:t xml:space="preserve"> atacului</w:t>
      </w:r>
      <w:r w:rsidRPr="008B64BB">
        <w:t xml:space="preserve">, gestionând inițierea, oprirea și obținerea rezultatelor, menținând atribute precum identificatorul atacului, tipul și starea curentă. Algoritmul reprezintă o entitate abstractă ce definește structura generală a unui atac, specificând numele, tipul de hash și complexitatea asociată. Algoritmul de tip brute-force extinde această entitate abstractă, adăugând atributul de viteză și implementând metoda de execuție specifică acestui tip de atac. Rezultatul atacului stochează informațiile obținute, inclusiv hash-ul, parola identificată și succesul operațiunii, oferind funcționalități pentru salvarea și exportul raportului. Exportatorul de raport gestionează procesul de export al rezultatelor într-un format și la o locație specificate, facilitând documentarea și analiza ulterioară a datelor. </w:t>
      </w:r>
    </w:p>
    <w:p w14:paraId="501FAADC" w14:textId="13BFAFA2" w:rsidR="002B1EC3" w:rsidRPr="008B64BB" w:rsidRDefault="002B1EC3" w:rsidP="001618D1">
      <w:pPr>
        <w:widowControl w:val="0"/>
        <w:contextualSpacing/>
        <w:jc w:val="center"/>
      </w:pPr>
      <w:r w:rsidRPr="008B64BB">
        <w:rPr>
          <w:noProof/>
        </w:rPr>
        <w:drawing>
          <wp:inline distT="0" distB="0" distL="0" distR="0" wp14:anchorId="3BC1A515" wp14:editId="7602D616">
            <wp:extent cx="4920018" cy="1467595"/>
            <wp:effectExtent l="0" t="0" r="0" b="0"/>
            <wp:docPr id="4854294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429468" name=""/>
                    <pic:cNvPicPr/>
                  </pic:nvPicPr>
                  <pic:blipFill>
                    <a:blip r:embed="rId30"/>
                    <a:stretch>
                      <a:fillRect/>
                    </a:stretch>
                  </pic:blipFill>
                  <pic:spPr>
                    <a:xfrm>
                      <a:off x="0" y="0"/>
                      <a:ext cx="4927350" cy="1469782"/>
                    </a:xfrm>
                    <a:prstGeom prst="rect">
                      <a:avLst/>
                    </a:prstGeom>
                  </pic:spPr>
                </pic:pic>
              </a:graphicData>
            </a:graphic>
          </wp:inline>
        </w:drawing>
      </w:r>
    </w:p>
    <w:p w14:paraId="16F1383D" w14:textId="38B6A99F" w:rsidR="00F61205" w:rsidRPr="008B64BB" w:rsidRDefault="00F61205" w:rsidP="001618D1">
      <w:pPr>
        <w:widowControl w:val="0"/>
        <w:ind w:firstLine="720"/>
        <w:contextualSpacing/>
        <w:jc w:val="center"/>
      </w:pPr>
      <w:r w:rsidRPr="008B64BB">
        <w:rPr>
          <w:b/>
          <w:bCs/>
        </w:rPr>
        <w:t xml:space="preserve">Figura 2.14 - </w:t>
      </w:r>
      <w:r w:rsidR="00571AF0" w:rsidRPr="008B64BB">
        <w:t>Diagrama de clasă pentru procesul de export al raportului</w:t>
      </w:r>
    </w:p>
    <w:p w14:paraId="59C8A533" w14:textId="06E6A403" w:rsidR="00EC56AC" w:rsidRPr="008B64BB" w:rsidRDefault="00EC56AC" w:rsidP="001618D1">
      <w:pPr>
        <w:widowControl w:val="0"/>
        <w:ind w:firstLine="720"/>
        <w:contextualSpacing/>
      </w:pPr>
      <w:r w:rsidRPr="008B64BB">
        <w:t xml:space="preserve">În cadrul figurii 2.14 este reprezentată diagrama de clasă asociată procesului de export al raportului. Componentele și interacțiunile reprezentate în diagramă </w:t>
      </w:r>
      <w:r w:rsidR="00571AF0" w:rsidRPr="008B64BB">
        <w:t xml:space="preserve">sunt </w:t>
      </w:r>
      <w:r w:rsidRPr="008B64BB">
        <w:t xml:space="preserve">necesare pentru generarea și salvarea rapoartelor rezultate în urma atacurilor. Utilizatorul inițiază procesul de export și vizualizează raportul generat, </w:t>
      </w:r>
      <w:r w:rsidRPr="008B64BB">
        <w:lastRenderedPageBreak/>
        <w:t xml:space="preserve">interacționând cu managerul de export, care </w:t>
      </w:r>
      <w:r w:rsidR="00571AF0" w:rsidRPr="008B64BB">
        <w:t xml:space="preserve">este responsabil de </w:t>
      </w:r>
      <w:r w:rsidRPr="008B64BB">
        <w:t xml:space="preserve">întregul proces, inclusiv inițierea și verificarea stării exportului. Raportul conține detaliile relevante, cum ar fi conținutul și data creării, fiind generat de un component dedicat, generatorul de raport, care </w:t>
      </w:r>
      <w:r w:rsidR="00571AF0" w:rsidRPr="008B64BB">
        <w:t xml:space="preserve">colectează </w:t>
      </w:r>
      <w:r w:rsidRPr="008B64BB">
        <w:t>informațiile din rezultatul atacului. Exportatorul de fișier gestionează salvarea raportului într-un la o locație specificată, asigurând accesibilitatea și integritatea datelor. Interacțiunile dintre aceste componente asigură un flux coerent și eficient al procesului de export, de la inițierea de către utilizator până la obținerea raportului final, gata pentru analiză și arhivare.</w:t>
      </w:r>
    </w:p>
    <w:p w14:paraId="6241CDA1" w14:textId="77777777" w:rsidR="00B221F2" w:rsidRPr="008B64BB" w:rsidRDefault="00B221F2" w:rsidP="001618D1">
      <w:pPr>
        <w:widowControl w:val="0"/>
        <w:ind w:firstLine="720"/>
        <w:contextualSpacing/>
      </w:pPr>
    </w:p>
    <w:p w14:paraId="7E207D3D" w14:textId="08A666C7" w:rsidR="00B221F2" w:rsidRPr="008B64BB" w:rsidRDefault="00B221F2" w:rsidP="001618D1">
      <w:pPr>
        <w:pStyle w:val="Heading2"/>
        <w:keepNext w:val="0"/>
        <w:keepLines w:val="0"/>
        <w:widowControl w:val="0"/>
        <w:contextualSpacing/>
        <w:jc w:val="left"/>
      </w:pPr>
      <w:bookmarkStart w:id="19" w:name="_Toc198815863"/>
      <w:r w:rsidRPr="008B64BB">
        <w:t>2.3.7 Modelarea arhitecturii sistemului prin diagrame de componente</w:t>
      </w:r>
      <w:bookmarkEnd w:id="19"/>
    </w:p>
    <w:p w14:paraId="06CBD366" w14:textId="283BBC1D" w:rsidR="00B221F2" w:rsidRPr="008B64BB" w:rsidRDefault="00B221F2" w:rsidP="001618D1">
      <w:pPr>
        <w:widowControl w:val="0"/>
        <w:ind w:firstLine="720"/>
        <w:contextualSpacing/>
      </w:pPr>
      <w:r w:rsidRPr="008B64BB">
        <w:t>Diagramele de componente oferă numeroase avantaj</w:t>
      </w:r>
      <w:r w:rsidR="00751DCE" w:rsidRPr="008B64BB">
        <w:t>e</w:t>
      </w:r>
      <w:r w:rsidRPr="008B64BB">
        <w:t xml:space="preserve"> pentru gestionarea eficientă a proiectelor. În primul rând, acestea asigură o claritate structurală prin reprezentarea vizuală a componentelor și a relațiilor dintre ele, facilitând astfel înțelegerea arhitecturii sistemului de către toți membrii echipei de proiect. În al doilea rând, diagramele de componente permit identificarea și gestionarea dependențelor dintre module, contribuind la detectarea potențialelor probleme legate de interdependențe și promovând un design modular robust. De asemenea, prin delimitarea clară a responsabilităților fiecărei componente, se încurajează reutilizarea acestora în diverse contexte, ceea ce sporește eficiența procesului de dezvoltare. Nu în ultimul rând, aceste diagrame servesc ca instrumente eficiente de comunicare între dezvoltatori, arhitecți și alte părți interesate, asigurând o înțelegere comună și coerentă a soluției propuse.</w:t>
      </w:r>
    </w:p>
    <w:p w14:paraId="052C96D0" w14:textId="01BC1B6F" w:rsidR="00B221F2" w:rsidRPr="008B64BB" w:rsidRDefault="00B221F2" w:rsidP="001618D1">
      <w:pPr>
        <w:widowControl w:val="0"/>
        <w:contextualSpacing/>
        <w:jc w:val="center"/>
      </w:pPr>
      <w:r w:rsidRPr="008B64BB">
        <w:rPr>
          <w:noProof/>
        </w:rPr>
        <w:drawing>
          <wp:inline distT="0" distB="0" distL="0" distR="0" wp14:anchorId="287526AD" wp14:editId="3E3C577F">
            <wp:extent cx="3273453" cy="3367296"/>
            <wp:effectExtent l="0" t="0" r="3175" b="5080"/>
            <wp:docPr id="9621706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170622" name=""/>
                    <pic:cNvPicPr/>
                  </pic:nvPicPr>
                  <pic:blipFill>
                    <a:blip r:embed="rId31"/>
                    <a:stretch>
                      <a:fillRect/>
                    </a:stretch>
                  </pic:blipFill>
                  <pic:spPr>
                    <a:xfrm>
                      <a:off x="0" y="0"/>
                      <a:ext cx="3288731" cy="3383012"/>
                    </a:xfrm>
                    <a:prstGeom prst="rect">
                      <a:avLst/>
                    </a:prstGeom>
                  </pic:spPr>
                </pic:pic>
              </a:graphicData>
            </a:graphic>
          </wp:inline>
        </w:drawing>
      </w:r>
    </w:p>
    <w:p w14:paraId="6C7FD6C4" w14:textId="2DB1ED84" w:rsidR="00EA10AC" w:rsidRPr="008B64BB" w:rsidRDefault="00EA10AC" w:rsidP="001618D1">
      <w:pPr>
        <w:widowControl w:val="0"/>
        <w:contextualSpacing/>
        <w:jc w:val="center"/>
      </w:pPr>
      <w:r w:rsidRPr="008B64BB">
        <w:rPr>
          <w:b/>
          <w:bCs/>
        </w:rPr>
        <w:t xml:space="preserve">Figura 2.15 – </w:t>
      </w:r>
      <w:r w:rsidR="00BF7657" w:rsidRPr="008B64BB">
        <w:t>Arhitectura sistemului de brute-force</w:t>
      </w:r>
    </w:p>
    <w:p w14:paraId="0C6DFC81" w14:textId="73D9D42F" w:rsidR="00EA10AC" w:rsidRPr="008B64BB" w:rsidRDefault="00EA10AC" w:rsidP="001618D1">
      <w:pPr>
        <w:widowControl w:val="0"/>
        <w:ind w:firstLine="720"/>
        <w:contextualSpacing/>
      </w:pPr>
      <w:r w:rsidRPr="008B64BB">
        <w:lastRenderedPageBreak/>
        <w:t>Diagrama de componente din figura 2.15 este pentru procesul de atac brute-force și evidențiază interacțiunile dintre componentele sistemului. Utilizatorul pornește atacul prin intermediul Interfeței Utilizator, care transmite parametrii necesari către Managerul Atac. Acesta coordonează execuția Algoritmului Brute-Force, responsabil pentru generarea și testarea combinațiilor de parole. Rezultatele obținute sunt procesate de Generatorul de Rapoarte și exportate de Exportatorul de Rapoarte, oferind utilizatorului acces la raportul final. Această diagramă clarifică arhitectura modulară a sistemului și relațiile dintre componente, facilitând înțelegerea și optimizarea procesului de atac.</w:t>
      </w:r>
    </w:p>
    <w:p w14:paraId="05B26087" w14:textId="77777777" w:rsidR="00EA10AC" w:rsidRPr="008B64BB" w:rsidRDefault="00B221F2" w:rsidP="001618D1">
      <w:pPr>
        <w:widowControl w:val="0"/>
        <w:contextualSpacing/>
        <w:jc w:val="center"/>
      </w:pPr>
      <w:r w:rsidRPr="008B64BB">
        <w:rPr>
          <w:noProof/>
        </w:rPr>
        <w:drawing>
          <wp:inline distT="0" distB="0" distL="0" distR="0" wp14:anchorId="083AFD49" wp14:editId="6F513994">
            <wp:extent cx="3460144" cy="3570082"/>
            <wp:effectExtent l="0" t="0" r="6985" b="0"/>
            <wp:docPr id="14782902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290283" name=""/>
                    <pic:cNvPicPr/>
                  </pic:nvPicPr>
                  <pic:blipFill>
                    <a:blip r:embed="rId32"/>
                    <a:stretch>
                      <a:fillRect/>
                    </a:stretch>
                  </pic:blipFill>
                  <pic:spPr>
                    <a:xfrm>
                      <a:off x="0" y="0"/>
                      <a:ext cx="3475018" cy="3585428"/>
                    </a:xfrm>
                    <a:prstGeom prst="rect">
                      <a:avLst/>
                    </a:prstGeom>
                  </pic:spPr>
                </pic:pic>
              </a:graphicData>
            </a:graphic>
          </wp:inline>
        </w:drawing>
      </w:r>
    </w:p>
    <w:p w14:paraId="24302C4A" w14:textId="48D071C9" w:rsidR="00EA10AC" w:rsidRPr="008B64BB" w:rsidRDefault="00EA10AC" w:rsidP="001618D1">
      <w:pPr>
        <w:widowControl w:val="0"/>
        <w:contextualSpacing/>
        <w:jc w:val="center"/>
      </w:pPr>
      <w:r w:rsidRPr="008B64BB">
        <w:rPr>
          <w:b/>
          <w:bCs/>
        </w:rPr>
        <w:t xml:space="preserve">Figura 2.16 </w:t>
      </w:r>
      <w:r w:rsidR="00BF7657" w:rsidRPr="008B64BB">
        <w:rPr>
          <w:b/>
          <w:bCs/>
        </w:rPr>
        <w:t xml:space="preserve">– </w:t>
      </w:r>
      <w:r w:rsidR="00BF7657" w:rsidRPr="008B64BB">
        <w:t>Arhitectura pentru validarea wordlist-ului</w:t>
      </w:r>
    </w:p>
    <w:p w14:paraId="1A090905" w14:textId="0D25BDDE" w:rsidR="0096371A" w:rsidRPr="008B64BB" w:rsidRDefault="0096371A" w:rsidP="001618D1">
      <w:pPr>
        <w:widowControl w:val="0"/>
        <w:ind w:firstLine="720"/>
        <w:contextualSpacing/>
      </w:pPr>
      <w:r w:rsidRPr="008B64BB">
        <w:t>Diagrama de componente prezentată în figura 2.16 prezintă procesul cd încărcare sau creare a unui wordlist, evidențiind relațiile și dependențele dintre principalele module implicate. Inițial, utilizatorul utilizează interfața pentru a introduce sau selecta un wordlist. Interfața transmite această informație către managerul de wordlist-uri, care e responsabilă de procesul de gestionare. Managerul trimite wordlist-ul către modulul de validare pentru a fi verificat. În cazul în care wordlist-ul este valid, managerul îl stochează în modulul de stocare a wordlist-urilor. Această diagramă subliniază fluxul de date și interacțiunile necesare pentru asigurarea unui management eficient și sigur al wordlist-urilor.​</w:t>
      </w:r>
    </w:p>
    <w:p w14:paraId="7232C553" w14:textId="77777777" w:rsidR="0096371A" w:rsidRPr="008B64BB" w:rsidRDefault="0096371A" w:rsidP="001618D1">
      <w:pPr>
        <w:widowControl w:val="0"/>
        <w:contextualSpacing/>
        <w:rPr>
          <w:b/>
          <w:bCs/>
        </w:rPr>
      </w:pPr>
    </w:p>
    <w:p w14:paraId="56D9DD26" w14:textId="58A3243F" w:rsidR="00B221F2" w:rsidRPr="008B64BB" w:rsidRDefault="00B221F2" w:rsidP="001618D1">
      <w:pPr>
        <w:widowControl w:val="0"/>
        <w:contextualSpacing/>
        <w:jc w:val="center"/>
      </w:pPr>
      <w:r w:rsidRPr="008B64BB">
        <w:rPr>
          <w:noProof/>
        </w:rPr>
        <w:lastRenderedPageBreak/>
        <w:drawing>
          <wp:inline distT="0" distB="0" distL="0" distR="0" wp14:anchorId="474170E8" wp14:editId="29C2AB7F">
            <wp:extent cx="1719093" cy="4469642"/>
            <wp:effectExtent l="0" t="0" r="0" b="7620"/>
            <wp:docPr id="170943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43191" name=""/>
                    <pic:cNvPicPr/>
                  </pic:nvPicPr>
                  <pic:blipFill>
                    <a:blip r:embed="rId33"/>
                    <a:stretch>
                      <a:fillRect/>
                    </a:stretch>
                  </pic:blipFill>
                  <pic:spPr>
                    <a:xfrm>
                      <a:off x="0" y="0"/>
                      <a:ext cx="1724238" cy="4483020"/>
                    </a:xfrm>
                    <a:prstGeom prst="rect">
                      <a:avLst/>
                    </a:prstGeom>
                  </pic:spPr>
                </pic:pic>
              </a:graphicData>
            </a:graphic>
          </wp:inline>
        </w:drawing>
      </w:r>
    </w:p>
    <w:p w14:paraId="35328CF2" w14:textId="2E8FE135" w:rsidR="00EA10AC" w:rsidRPr="008B64BB" w:rsidRDefault="00EA10AC" w:rsidP="001618D1">
      <w:pPr>
        <w:widowControl w:val="0"/>
        <w:contextualSpacing/>
        <w:jc w:val="center"/>
      </w:pPr>
      <w:r w:rsidRPr="008B64BB">
        <w:rPr>
          <w:b/>
          <w:bCs/>
        </w:rPr>
        <w:t xml:space="preserve">Figura 2.17 </w:t>
      </w:r>
      <w:r w:rsidR="00BF7657" w:rsidRPr="008B64BB">
        <w:rPr>
          <w:b/>
          <w:bCs/>
        </w:rPr>
        <w:t>–</w:t>
      </w:r>
      <w:r w:rsidRPr="008B64BB">
        <w:rPr>
          <w:b/>
          <w:bCs/>
        </w:rPr>
        <w:t xml:space="preserve"> </w:t>
      </w:r>
      <w:r w:rsidR="00BF7657" w:rsidRPr="008B64BB">
        <w:t>Arhitectura sistemului de autentificare</w:t>
      </w:r>
    </w:p>
    <w:p w14:paraId="17743A60" w14:textId="15AFE6BE" w:rsidR="00EA10AC" w:rsidRPr="008B64BB" w:rsidRDefault="00EA10AC" w:rsidP="001618D1">
      <w:pPr>
        <w:widowControl w:val="0"/>
        <w:ind w:firstLine="720"/>
        <w:contextualSpacing/>
      </w:pPr>
      <w:r w:rsidRPr="008B64BB">
        <w:t>În diagrama din figura 2.17 utilizatorul inițiază procesul de autentificare prin intermediul Interfeței Utilizator (UI), unde introduce credențialele necesare, precum numele de utilizator și parola. Interfața Utilizator transmite aceste informații către</w:t>
      </w:r>
      <w:r w:rsidR="0096371A" w:rsidRPr="008B64BB">
        <w:t xml:space="preserve"> serviciul</w:t>
      </w:r>
      <w:r w:rsidRPr="008B64BB">
        <w:t xml:space="preserve"> de </w:t>
      </w:r>
      <w:r w:rsidR="0096371A" w:rsidRPr="008B64BB">
        <w:t>a</w:t>
      </w:r>
      <w:r w:rsidRPr="008B64BB">
        <w:t>utentificare, componenta centrală responsabilă cu procesarea cererii de autentificare.​</w:t>
      </w:r>
    </w:p>
    <w:p w14:paraId="60F02BCC" w14:textId="4E80A649" w:rsidR="00EA10AC" w:rsidRDefault="0096371A" w:rsidP="001618D1">
      <w:pPr>
        <w:widowControl w:val="0"/>
        <w:ind w:firstLine="720"/>
        <w:contextualSpacing/>
      </w:pPr>
      <w:r w:rsidRPr="008B64BB">
        <w:t xml:space="preserve">Serviciul </w:t>
      </w:r>
      <w:r w:rsidR="00EA10AC" w:rsidRPr="008B64BB">
        <w:t xml:space="preserve">de </w:t>
      </w:r>
      <w:r w:rsidRPr="008B64BB">
        <w:t>a</w:t>
      </w:r>
      <w:r w:rsidR="00EA10AC" w:rsidRPr="008B64BB">
        <w:t>utentificare validează datele primite</w:t>
      </w:r>
      <w:r w:rsidRPr="008B64BB">
        <w:t xml:space="preserve"> după </w:t>
      </w:r>
      <w:r w:rsidR="00EA10AC" w:rsidRPr="008B64BB">
        <w:t>care accesează Baza de Date a Utilizatorilor pentru a compara credențialele furnizate cu cele stocate. Dacă informațiile corespund, Managerul de Autentificare generează un token de sesiune și transmite confirmarea către Interfața Utilizator, semnalând succesul autentificării. În caz contrar, utilizatorul este notificat cu privire la eșecul autentificării și i se oferă opțiunea de a reîncerca.</w:t>
      </w:r>
    </w:p>
    <w:p w14:paraId="7A49E67D" w14:textId="77777777" w:rsidR="00AB55AC" w:rsidRPr="008B64BB" w:rsidRDefault="00AB55AC" w:rsidP="001618D1">
      <w:pPr>
        <w:widowControl w:val="0"/>
        <w:ind w:firstLine="720"/>
        <w:contextualSpacing/>
      </w:pPr>
    </w:p>
    <w:p w14:paraId="310F0B0C" w14:textId="5D8D42DF" w:rsidR="00362585" w:rsidRPr="008B64BB" w:rsidRDefault="00BF7657" w:rsidP="001618D1">
      <w:pPr>
        <w:pStyle w:val="Heading2"/>
        <w:keepNext w:val="0"/>
        <w:keepLines w:val="0"/>
        <w:widowControl w:val="0"/>
        <w:contextualSpacing/>
        <w:jc w:val="left"/>
      </w:pPr>
      <w:bookmarkStart w:id="20" w:name="_Toc198815864"/>
      <w:r w:rsidRPr="008B64BB">
        <w:t>2.3.8 Modelarea implementării aplicației</w:t>
      </w:r>
      <w:bookmarkEnd w:id="20"/>
    </w:p>
    <w:p w14:paraId="54F36026" w14:textId="24EA6DE4" w:rsidR="00362585" w:rsidRPr="008B64BB" w:rsidRDefault="00362585" w:rsidP="001618D1">
      <w:pPr>
        <w:widowControl w:val="0"/>
        <w:ind w:firstLine="720"/>
        <w:contextualSpacing/>
      </w:pPr>
      <w:r w:rsidRPr="008B64BB">
        <w:t xml:space="preserve">Diagramele de plasare facilitează înțelegerea și comunicarea modului în care componentele software sunt distribuite și interacționează în cadrul infrastructurii hardware a unui sistem. </w:t>
      </w:r>
      <w:r w:rsidRPr="008B64BB">
        <w:br/>
      </w:r>
      <w:r w:rsidRPr="008B64BB">
        <w:lastRenderedPageBreak/>
        <w:t>Aceste diagrame pot fi folosite pentru a vizualiza topologia hardware a unui sistem, pentru a descrie componentele hardware utilizate pentru implementare și pentru a arăta relațiile dintre acestea.</w:t>
      </w:r>
      <w:r w:rsidR="00461F33" w:rsidRPr="008B64BB">
        <w:br/>
        <w:t xml:space="preserve">            Unul dintre principalele avantaje ale diagramelor de plasare este de a evidenția interacțiunile dintre componentele software și hardware, oferind o perspectivă clară asupra arhitecturii sistemului. Această claritate contribuie la identificarea și rezolvarea potențialelor probleme legate de performanță, scalabilitate și securitate încă din fazele incipiente ale dezvoltării.</w:t>
      </w:r>
    </w:p>
    <w:p w14:paraId="14CD8B04" w14:textId="2B51C7B9" w:rsidR="00BF7657" w:rsidRPr="008B64BB" w:rsidRDefault="00362585" w:rsidP="001618D1">
      <w:pPr>
        <w:widowControl w:val="0"/>
        <w:contextualSpacing/>
        <w:jc w:val="center"/>
      </w:pPr>
      <w:r w:rsidRPr="008B64BB">
        <w:rPr>
          <w:noProof/>
        </w:rPr>
        <w:drawing>
          <wp:inline distT="0" distB="0" distL="0" distR="0" wp14:anchorId="7B67D2A7" wp14:editId="0425E638">
            <wp:extent cx="4981433" cy="2300187"/>
            <wp:effectExtent l="0" t="0" r="0" b="5080"/>
            <wp:docPr id="15330934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093477" name=""/>
                    <pic:cNvPicPr/>
                  </pic:nvPicPr>
                  <pic:blipFill>
                    <a:blip r:embed="rId34"/>
                    <a:stretch>
                      <a:fillRect/>
                    </a:stretch>
                  </pic:blipFill>
                  <pic:spPr>
                    <a:xfrm>
                      <a:off x="0" y="0"/>
                      <a:ext cx="4990761" cy="2304494"/>
                    </a:xfrm>
                    <a:prstGeom prst="rect">
                      <a:avLst/>
                    </a:prstGeom>
                  </pic:spPr>
                </pic:pic>
              </a:graphicData>
            </a:graphic>
          </wp:inline>
        </w:drawing>
      </w:r>
    </w:p>
    <w:p w14:paraId="7BEE4A0E" w14:textId="5EC1B26C" w:rsidR="00362585" w:rsidRPr="008B64BB" w:rsidRDefault="00362585" w:rsidP="001618D1">
      <w:pPr>
        <w:widowControl w:val="0"/>
        <w:contextualSpacing/>
        <w:jc w:val="center"/>
      </w:pPr>
      <w:r w:rsidRPr="008B64BB">
        <w:rPr>
          <w:b/>
          <w:bCs/>
        </w:rPr>
        <w:t xml:space="preserve">Figura 2.18 - </w:t>
      </w:r>
      <w:r w:rsidRPr="008B64BB">
        <w:t>Diagrama de plasare a sistemului de atac brute-force</w:t>
      </w:r>
    </w:p>
    <w:p w14:paraId="521D1730" w14:textId="7AE5EAFF" w:rsidR="006135CB" w:rsidRPr="008B64BB" w:rsidRDefault="00461F33" w:rsidP="001618D1">
      <w:pPr>
        <w:widowControl w:val="0"/>
        <w:ind w:firstLine="720"/>
        <w:contextualSpacing/>
      </w:pPr>
      <w:r w:rsidRPr="008B64BB">
        <w:t>În diagrama din figura 2.18, Dispozitivul Utilizatorului inlcude Interfața Utilizator și poate stoca un Wordlist Local. Utilizatorul inițiază atacul și interacționează cu interfața pentru a configura și lansa procesul. Serverul Aplicație conține componentele principale ale sistemului: Managerul Atac, Algoritmul Brute-Force, Generatorul Raport și Exportatorul Raport, care lucrează împreună pentru a executa atacul și a genera rapoartele corespunzătoare. Serverul Bază de Date stochează Baza de Date Rezultate, unde sunt salvate rezultatele atacurilor, și Baza de Date Wordlist-uri, care conține listele de parole utilizate în procesul de atac. Interacțiunile dintre aceste componente sunt reprezentate prin săgeți, indicând fluxul de date și procesele din cadrul sistemului.</w:t>
      </w:r>
    </w:p>
    <w:p w14:paraId="3C53EE33" w14:textId="4D29497D" w:rsidR="00461F33" w:rsidRPr="008B64BB" w:rsidRDefault="006135CB" w:rsidP="001618D1">
      <w:pPr>
        <w:widowControl w:val="0"/>
        <w:spacing w:before="0" w:after="160" w:line="259" w:lineRule="auto"/>
        <w:contextualSpacing/>
        <w:jc w:val="left"/>
      </w:pPr>
      <w:r w:rsidRPr="008B64BB">
        <w:br w:type="page"/>
      </w:r>
    </w:p>
    <w:p w14:paraId="70D2E1C2" w14:textId="6E476DD9" w:rsidR="006135CB" w:rsidRPr="008B64BB" w:rsidRDefault="006135CB" w:rsidP="001618D1">
      <w:pPr>
        <w:pStyle w:val="Heading1"/>
        <w:keepNext w:val="0"/>
        <w:keepLines w:val="0"/>
        <w:widowControl w:val="0"/>
        <w:contextualSpacing/>
        <w:jc w:val="center"/>
      </w:pPr>
      <w:bookmarkStart w:id="21" w:name="_Toc198815865"/>
      <w:r w:rsidRPr="008B64BB">
        <w:lastRenderedPageBreak/>
        <w:t xml:space="preserve">3 </w:t>
      </w:r>
      <w:r w:rsidR="00666688" w:rsidRPr="008B64BB">
        <w:t>ELABORAREA SISTEMULUI</w:t>
      </w:r>
      <w:bookmarkEnd w:id="21"/>
    </w:p>
    <w:p w14:paraId="32A046CB" w14:textId="77777777" w:rsidR="0089351D" w:rsidRPr="008B64BB" w:rsidRDefault="0089351D" w:rsidP="001618D1">
      <w:pPr>
        <w:widowControl w:val="0"/>
        <w:ind w:firstLine="720"/>
        <w:contextualSpacing/>
      </w:pPr>
      <w:r w:rsidRPr="008B64BB">
        <w:t>Acest capitol descrie modul în care a fost implementată aplicația HashSentinel, concepută pentru analizarea și spargerea valorilor hash folosind metode brute-force și wordlist-uri. Dezvoltarea sistemului s-a bazat pe o combinație de tehnologii selectate în funcție de performanță, simplitate în utilizare și flexibilitate în extindere.</w:t>
      </w:r>
    </w:p>
    <w:p w14:paraId="49C8B05D" w14:textId="77777777" w:rsidR="0089351D" w:rsidRPr="008B64BB" w:rsidRDefault="0089351D" w:rsidP="001618D1">
      <w:pPr>
        <w:widowControl w:val="0"/>
        <w:ind w:firstLine="720"/>
        <w:contextualSpacing/>
      </w:pPr>
      <w:r w:rsidRPr="008B64BB">
        <w:t>Interfața grafică a fost realizată în Python, folosind biblioteca standard Tkinter. Aceasta oferă o soluție rapidă și eficientă pentru construirea aplicațiilor desktop, fiind potrivită pentru dezvoltarea unei interfețe clare, ușor de folosit, fără dependențe externe complexe. Cu ajutorul Tkinter, utilizatorul poate introduce datele necesare, selecta fișiere, porni și opri procesele, precum și vizualiza rezultatele.</w:t>
      </w:r>
    </w:p>
    <w:p w14:paraId="3322B8BA" w14:textId="77777777" w:rsidR="0089351D" w:rsidRPr="008B64BB" w:rsidRDefault="0089351D" w:rsidP="001618D1">
      <w:pPr>
        <w:widowControl w:val="0"/>
        <w:ind w:firstLine="720"/>
        <w:contextualSpacing/>
      </w:pPr>
      <w:r w:rsidRPr="008B64BB">
        <w:t>Motorul de procesare a fost implementat în Go (Golang), un limbaj compilat care oferă performanțe ridicate și suport nativ pentru programare concurentă prin goroutine-uri. Acest motor este responsabil de logica principală a aplicației: detectarea algoritmului hash, executarea atacurilor brute-force, gestionarea modului de lucru (secuențial sau din wordlist) și raportarea stării procesului. Limbajul Go a fost ales datorită vitezei sale de execuție, eficienței în utilizarea resurselor și structurii clare a codului.</w:t>
      </w:r>
    </w:p>
    <w:p w14:paraId="56158259" w14:textId="0C7EF5F4" w:rsidR="0089351D" w:rsidRPr="008B64BB" w:rsidRDefault="0089351D" w:rsidP="001618D1">
      <w:pPr>
        <w:widowControl w:val="0"/>
        <w:ind w:firstLine="720"/>
        <w:contextualSpacing/>
      </w:pPr>
      <w:r w:rsidRPr="008B64BB">
        <w:t>Comunicarea dintre cele două componente nu implică schimb de date prin fișiere intermediare, ci se realizează direct prin comenzi în linia de comandă. Interfața Python lansează executabilul Go cu parametrii necesari, preluați din opțiunile selectate de utilizator. Această metodă de comunicare permite menținerea modularității și oferă un control clar asupra fluxului de date, fără a introduce</w:t>
      </w:r>
      <w:r w:rsidR="00E1711A" w:rsidRPr="008B64BB">
        <w:t xml:space="preserve"> timp</w:t>
      </w:r>
      <w:r w:rsidRPr="008B64BB">
        <w:t xml:space="preserve"> suplimentar cauzat de salvarea și citirea fișierelor.</w:t>
      </w:r>
    </w:p>
    <w:p w14:paraId="0F17B235" w14:textId="7CB499E1" w:rsidR="001B0425" w:rsidRPr="008B64BB" w:rsidRDefault="0089351D" w:rsidP="001618D1">
      <w:pPr>
        <w:widowControl w:val="0"/>
        <w:contextualSpacing/>
      </w:pPr>
      <w:r w:rsidRPr="008B64BB">
        <w:t>Această arhitectură duală cu separarea clară între interfață și procesare face ca aplicația HashSentinel să fie ușor de întreținut, portabilă și pregătită pentru extinderea ulterioară, de exemplu prin integrarea de noi algoritmi sau funcționalități suplimentare de raportare.</w:t>
      </w:r>
    </w:p>
    <w:p w14:paraId="6F4A763F" w14:textId="61B8A93A" w:rsidR="001B0425" w:rsidRPr="008B64BB" w:rsidRDefault="001B0425" w:rsidP="001618D1">
      <w:pPr>
        <w:pStyle w:val="Heading2"/>
        <w:keepNext w:val="0"/>
        <w:keepLines w:val="0"/>
        <w:widowControl w:val="0"/>
        <w:contextualSpacing/>
        <w:jc w:val="left"/>
      </w:pPr>
      <w:bookmarkStart w:id="22" w:name="_Toc198815866"/>
      <w:r w:rsidRPr="008B64BB">
        <w:t>3.1 Funcționalitatea aplicației</w:t>
      </w:r>
      <w:bookmarkEnd w:id="22"/>
    </w:p>
    <w:p w14:paraId="60FE2CD1" w14:textId="77777777" w:rsidR="006E593B" w:rsidRPr="008B64BB" w:rsidRDefault="001B0425" w:rsidP="001618D1">
      <w:pPr>
        <w:widowControl w:val="0"/>
        <w:ind w:firstLine="720"/>
        <w:contextualSpacing/>
      </w:pPr>
      <w:r w:rsidRPr="008B64BB">
        <w:t>Aplicația HashSentinel oferă o interfață grafică intuitivă, dezvoltată în Python cu ajutorul bibliotecii Tkinter, care permite utilizatorului să configureze și să controleze procesul de spargere a valorilor hash. Interfața permite introducerea valorii hash țintă, selectarea tipului de algoritm de hash (ex. MD5, SHA1, SHA256, SHA512), alegerea modului de atac (brute-force sau wordlist), specificarea setului de caractere, stabilirea lungimii maxime a parolelor, definirea numărului de threaduri și adăugarea de prefixe sau sufixe de tip salt.</w:t>
      </w:r>
    </w:p>
    <w:p w14:paraId="37A728F5" w14:textId="5EAE54F5" w:rsidR="001B0425" w:rsidRPr="008B64BB" w:rsidRDefault="001B0425" w:rsidP="001618D1">
      <w:pPr>
        <w:widowControl w:val="0"/>
        <w:ind w:firstLine="720"/>
        <w:contextualSpacing/>
      </w:pPr>
      <w:r w:rsidRPr="008B64BB">
        <w:t xml:space="preserve">În modul de lucru bazat pe wordlist, utilizatorul poate selecta un fișier existent sau genera unul nou pe baza unor reguli personalizabile (transformări de caz, adăugări de prefixe/sufixe, substituții de caractere și </w:t>
      </w:r>
      <w:r w:rsidRPr="008B64BB">
        <w:lastRenderedPageBreak/>
        <w:t>combinări). Aceste opțiuni conferă flexibilitate în configurarea atacurilor și permit adaptarea acestora la diverse scenarii de testare.</w:t>
      </w:r>
    </w:p>
    <w:p w14:paraId="4BEA35E8" w14:textId="5A625D75" w:rsidR="001B0425" w:rsidRPr="008B64BB" w:rsidRDefault="001B0425" w:rsidP="001618D1">
      <w:pPr>
        <w:widowControl w:val="0"/>
        <w:ind w:firstLine="720"/>
        <w:contextualSpacing/>
      </w:pPr>
      <w:r w:rsidRPr="008B64BB">
        <w:t>Controlul execuției este facilitat prin butoane dedicate pentru inițierea, pauzarea, reluarea și oprirea atacului. Comenzile sunt transmise către motorul de procesare Go prin intermediul canalului standard de intrare, asigurând o comunicare eficientă și în timp real între interfață și procesul executabil.</w:t>
      </w:r>
    </w:p>
    <w:p w14:paraId="1AEDA469" w14:textId="0AA843A0" w:rsidR="001B0425" w:rsidRPr="008B64BB" w:rsidRDefault="001B0425" w:rsidP="001618D1">
      <w:pPr>
        <w:widowControl w:val="0"/>
        <w:ind w:firstLine="720"/>
        <w:contextualSpacing/>
      </w:pPr>
      <w:r w:rsidRPr="008B64BB">
        <w:t>La finalizarea procesului, aplicația generează automat un fișier JSON care conține toate datele relevante ale sesiunii: valoarea hash testată, parola identificată (dacă a fost găsită), metoda de atac, numărul de combinații testate, durata totală, rata medie de procesare și valorile salt utilizate. Pe baza acestui fișier, aplicația creează un raport grafic interactiv care evidențiază vizual progresul și performanța atacului. Graficul include evoluția ratei de procesare în timp și alte statistici utile pentru analiza eficienței procesului de spargere.</w:t>
      </w:r>
    </w:p>
    <w:p w14:paraId="4D46A632" w14:textId="37805230" w:rsidR="0061383B" w:rsidRDefault="001B0425" w:rsidP="00AB55AC">
      <w:pPr>
        <w:widowControl w:val="0"/>
        <w:ind w:firstLine="720"/>
        <w:contextualSpacing/>
      </w:pPr>
      <w:r w:rsidRPr="008B64BB">
        <w:t>Prin aceste facilități, HashSentinel oferă o soluție completă și accesibilă pentru testarea algoritmilor de hashing, combinând o interfață grafică ușor de utilizat cu un motor de procesare performant și flexibil.</w:t>
      </w:r>
    </w:p>
    <w:p w14:paraId="6671B750" w14:textId="77777777" w:rsidR="00AB55AC" w:rsidRPr="008B64BB" w:rsidRDefault="00AB55AC" w:rsidP="00AB55AC">
      <w:pPr>
        <w:widowControl w:val="0"/>
        <w:ind w:firstLine="720"/>
        <w:contextualSpacing/>
      </w:pPr>
    </w:p>
    <w:p w14:paraId="3B1B375C" w14:textId="24645CD5" w:rsidR="0061383B" w:rsidRPr="008B64BB" w:rsidRDefault="0061383B" w:rsidP="001618D1">
      <w:pPr>
        <w:pStyle w:val="Heading2"/>
        <w:keepNext w:val="0"/>
        <w:keepLines w:val="0"/>
        <w:widowControl w:val="0"/>
        <w:contextualSpacing/>
        <w:jc w:val="left"/>
      </w:pPr>
      <w:bookmarkStart w:id="23" w:name="_Toc198815867"/>
      <w:r w:rsidRPr="008B64BB">
        <w:t>3.2 Detecția automată a algoritmului de hashing în HashSentinel</w:t>
      </w:r>
      <w:bookmarkEnd w:id="23"/>
    </w:p>
    <w:p w14:paraId="2FC16FC7" w14:textId="29C92889" w:rsidR="0061383B" w:rsidRPr="008B64BB" w:rsidRDefault="0061383B" w:rsidP="001618D1">
      <w:pPr>
        <w:widowControl w:val="0"/>
        <w:ind w:firstLine="720"/>
        <w:contextualSpacing/>
      </w:pPr>
      <w:r w:rsidRPr="008B64BB">
        <w:t>În aplicația HashSentinel, această operațiune este implementată printr-o metodă euristică, fundamentată pe potrivirea expresiilor regulate. Astfel, sistemul compară valoarea hash introdusă de utilizator cu o serie de reguli predefinite, descrise într-un fișier extern de configurare rules.json. Această abordare permite extensibilitate, menținere facilă și adaptare rapidă la noi tipuri de hash, fără recompilarea codului sursă.</w:t>
      </w:r>
    </w:p>
    <w:p w14:paraId="4611490C" w14:textId="0B166217" w:rsidR="0061383B" w:rsidRPr="008B64BB" w:rsidRDefault="0061383B" w:rsidP="001618D1">
      <w:pPr>
        <w:widowControl w:val="0"/>
        <w:ind w:firstLine="720"/>
        <w:contextualSpacing/>
      </w:pPr>
      <w:r w:rsidRPr="008B64BB">
        <w:t>Fișierul rules.json conține o colecție de obiecte JSON, fiecare corespunzând unui algoritm de hash, fiind definit prin două câmpuri principale: name – care reprezintă denumirea algoritmului și regex – expresia regulată asociată formatului tipic al valorii hash respective.</w:t>
      </w:r>
    </w:p>
    <w:p w14:paraId="2C41B966" w14:textId="6D6FEE5F" w:rsidR="0061383B" w:rsidRPr="008B64BB" w:rsidRDefault="0061383B" w:rsidP="001618D1">
      <w:pPr>
        <w:pStyle w:val="cod"/>
        <w:widowControl w:val="0"/>
        <w:contextualSpacing/>
        <w:rPr>
          <w:noProof w:val="0"/>
        </w:rPr>
      </w:pPr>
      <w:r w:rsidRPr="008B64BB">
        <w:rPr>
          <w:noProof w:val="0"/>
        </w:rPr>
        <w:t>{ "name": "MD5", "regex": "^[a-fA-F0-9]{32}$" }</w:t>
      </w:r>
    </w:p>
    <w:p w14:paraId="509340B1" w14:textId="79EE52A7" w:rsidR="0061383B" w:rsidRPr="008B64BB" w:rsidRDefault="0061383B" w:rsidP="001618D1">
      <w:pPr>
        <w:widowControl w:val="0"/>
        <w:ind w:firstLine="708"/>
        <w:contextualSpacing/>
      </w:pPr>
      <w:r w:rsidRPr="008B64BB">
        <w:t>La nivel de implementare, regulile sunt modelate în cadrul aplicației printr-o structură de tip HashRule, care include câmpurile Name, Regex și Pattern, ultimul reprezentând versiunea compilată a expresiei regulate. Aceste reguli sunt încărcate la rulare prin funcția loadRulesFromJSON, care parcurge fișierul JSON, decodează obiectele și compilează expresiile regulate pentru eficiență în timpul execuției.</w:t>
      </w:r>
    </w:p>
    <w:p w14:paraId="26087873" w14:textId="77777777" w:rsidR="0061383B" w:rsidRPr="008B64BB" w:rsidRDefault="0061383B" w:rsidP="001618D1">
      <w:pPr>
        <w:pStyle w:val="cod"/>
        <w:widowControl w:val="0"/>
        <w:contextualSpacing/>
        <w:rPr>
          <w:noProof w:val="0"/>
        </w:rPr>
      </w:pPr>
      <w:r w:rsidRPr="008B64BB">
        <w:rPr>
          <w:noProof w:val="0"/>
        </w:rPr>
        <w:t>type HashRule struct {</w:t>
      </w:r>
    </w:p>
    <w:p w14:paraId="2E019019" w14:textId="54F0987F" w:rsidR="0061383B" w:rsidRPr="008B64BB" w:rsidRDefault="0061383B" w:rsidP="001618D1">
      <w:pPr>
        <w:pStyle w:val="cod"/>
        <w:widowControl w:val="0"/>
        <w:contextualSpacing/>
        <w:rPr>
          <w:noProof w:val="0"/>
        </w:rPr>
      </w:pPr>
      <w:r w:rsidRPr="008B64BB">
        <w:rPr>
          <w:noProof w:val="0"/>
        </w:rPr>
        <w:tab/>
      </w:r>
      <w:r w:rsidRPr="008B64BB">
        <w:rPr>
          <w:noProof w:val="0"/>
        </w:rPr>
        <w:tab/>
        <w:t>Name    string `json:"name"`</w:t>
      </w:r>
    </w:p>
    <w:p w14:paraId="0D01CB07" w14:textId="2D17213F" w:rsidR="0061383B" w:rsidRPr="008B64BB" w:rsidRDefault="0061383B" w:rsidP="001618D1">
      <w:pPr>
        <w:pStyle w:val="cod"/>
        <w:widowControl w:val="0"/>
        <w:contextualSpacing/>
        <w:rPr>
          <w:noProof w:val="0"/>
        </w:rPr>
      </w:pPr>
      <w:r w:rsidRPr="008B64BB">
        <w:rPr>
          <w:noProof w:val="0"/>
        </w:rPr>
        <w:tab/>
      </w:r>
      <w:r w:rsidRPr="008B64BB">
        <w:rPr>
          <w:noProof w:val="0"/>
        </w:rPr>
        <w:tab/>
        <w:t>Regex   string `json:"regex"`</w:t>
      </w:r>
    </w:p>
    <w:p w14:paraId="18D68B03" w14:textId="6B6330F2" w:rsidR="0061383B" w:rsidRPr="008B64BB" w:rsidRDefault="0061383B" w:rsidP="001618D1">
      <w:pPr>
        <w:pStyle w:val="cod"/>
        <w:widowControl w:val="0"/>
        <w:contextualSpacing/>
        <w:rPr>
          <w:noProof w:val="0"/>
        </w:rPr>
      </w:pPr>
      <w:r w:rsidRPr="008B64BB">
        <w:rPr>
          <w:noProof w:val="0"/>
        </w:rPr>
        <w:tab/>
      </w:r>
      <w:r w:rsidRPr="008B64BB">
        <w:rPr>
          <w:noProof w:val="0"/>
        </w:rPr>
        <w:tab/>
        <w:t>Pattern *regexp.Regexp</w:t>
      </w:r>
    </w:p>
    <w:p w14:paraId="78BEB5DD" w14:textId="799F9FCB" w:rsidR="0061383B" w:rsidRPr="008B64BB" w:rsidRDefault="0061383B" w:rsidP="001618D1">
      <w:pPr>
        <w:pStyle w:val="cod"/>
        <w:widowControl w:val="0"/>
        <w:contextualSpacing/>
        <w:rPr>
          <w:noProof w:val="0"/>
        </w:rPr>
      </w:pPr>
      <w:r w:rsidRPr="008B64BB">
        <w:rPr>
          <w:noProof w:val="0"/>
        </w:rPr>
        <w:t>}</w:t>
      </w:r>
    </w:p>
    <w:p w14:paraId="24E4714E" w14:textId="2D499578" w:rsidR="0061383B" w:rsidRPr="008B64BB" w:rsidRDefault="00464F05" w:rsidP="001618D1">
      <w:pPr>
        <w:widowControl w:val="0"/>
        <w:ind w:firstLine="708"/>
        <w:contextualSpacing/>
      </w:pPr>
      <w:r w:rsidRPr="008B64BB">
        <w:t xml:space="preserve">După încărcarea regulilor, identificarea propriu-zisă a algoritmului este realizată de funcția DetectHash </w:t>
      </w:r>
      <w:r w:rsidRPr="008B64BB">
        <w:lastRenderedPageBreak/>
        <w:t>(diponibilă în Anexa A</w:t>
      </w:r>
      <w:r w:rsidR="004952D2" w:rsidRPr="008B64BB">
        <w:t>.1</w:t>
      </w:r>
      <w:r w:rsidRPr="008B64BB">
        <w:t>). Pentru fiecare regulă care se potrivește, se calculează un scor pe baza a trei factori: potrivirea expresiei regulate, corespunderea lungimii hash-ului cu lungimea estimată definită în regex și prezența unor prefixe specifice (precum caracterul $, des întâlnit la algoritmi precum SHA512-CRYPT). Fiecare potrivire este asociată unei structuri de tip ScoredMatch, care reține numele algoritmului și scorul atribuit. Lista rezultată este ulterior sortată descrescător în funcție de scor, astfel încât algoritmii cei mai plauzibili sunt returnați primii.</w:t>
      </w:r>
    </w:p>
    <w:p w14:paraId="35EAA6E1" w14:textId="60F3FF7D" w:rsidR="004952D2" w:rsidRPr="008B64BB" w:rsidRDefault="004952D2" w:rsidP="001618D1">
      <w:pPr>
        <w:widowControl w:val="0"/>
        <w:ind w:firstLine="708"/>
        <w:contextualSpacing/>
      </w:pPr>
      <w:r w:rsidRPr="008B64BB">
        <w:t>Mecanismul de scor implementat în funcția scoreRule (disponibil în Anexa A.2), care acordă punctaje fixe fiecărui criteriu îndeplinit: 10 puncte pentru potrivirea expresiei regulate, 5 puncte pentru o lungime corectă și 2 puncte pentru prezența unui prefix distinctiv. Estimarea lungimii hash-ului se face prin analiza expresiei regulate a fiecărei reguli, folosind expresii regulate suplimentare care extrag valorile dintre acolade.</w:t>
      </w:r>
    </w:p>
    <w:p w14:paraId="0610C8A7" w14:textId="1212E4F3" w:rsidR="004952D2" w:rsidRDefault="004952D2" w:rsidP="001618D1">
      <w:pPr>
        <w:widowControl w:val="0"/>
        <w:ind w:firstLine="708"/>
        <w:contextualSpacing/>
      </w:pPr>
      <w:r w:rsidRPr="008B64BB">
        <w:t>De exemplu, pentru un hash precum c94cd960e9a8c9a1c4f8f3b4817fd38e, aplicația va compara acest șir cu expresiile definite în rules.json. Regula MD5 se va potrivi atât ca expresie regulată, cât și ca lungime (32 de caractere). În absența unui prefix special, scorul calculat va fi de 15 puncte. Dacă și alte reguli se potrivesc (de exemplu NTLM, care are un format identic), scorul va fi același, iar ordinea finală este determinată de poziția în listă sau de diferențele subtile dintre regex-uri</w:t>
      </w:r>
      <w:r w:rsidR="00AB55AC">
        <w:t>.</w:t>
      </w:r>
    </w:p>
    <w:p w14:paraId="0804CD6F" w14:textId="77777777" w:rsidR="00AB55AC" w:rsidRPr="008B64BB" w:rsidRDefault="00AB55AC" w:rsidP="001618D1">
      <w:pPr>
        <w:widowControl w:val="0"/>
        <w:ind w:firstLine="708"/>
        <w:contextualSpacing/>
      </w:pPr>
    </w:p>
    <w:p w14:paraId="24B4798A" w14:textId="2C5FFDDF" w:rsidR="004E531C" w:rsidRPr="008B64BB" w:rsidRDefault="004E531C" w:rsidP="001618D1">
      <w:pPr>
        <w:pStyle w:val="Heading2"/>
        <w:keepNext w:val="0"/>
        <w:keepLines w:val="0"/>
        <w:widowControl w:val="0"/>
        <w:contextualSpacing/>
        <w:jc w:val="left"/>
      </w:pPr>
      <w:bookmarkStart w:id="24" w:name="_Toc198815868"/>
      <w:r w:rsidRPr="008B64BB">
        <w:t>3.3 Generarea automată de wordlist-uri</w:t>
      </w:r>
      <w:bookmarkEnd w:id="24"/>
    </w:p>
    <w:p w14:paraId="51885F9D" w14:textId="680F8C17" w:rsidR="004E531C" w:rsidRPr="008B64BB" w:rsidRDefault="004E531C" w:rsidP="001618D1">
      <w:pPr>
        <w:widowControl w:val="0"/>
        <w:ind w:firstLine="720"/>
        <w:contextualSpacing/>
      </w:pPr>
      <w:r w:rsidRPr="008B64BB">
        <w:t>Generarea unui fișier wordlist personalizat este altă opțiune a aplicației HashSentinel, oferindu-i utilizatorului posibilitatea de a construi seturi de string-uri adaptate exact nevoilor sale de testare. În loc să se bazeze pe liste predefinite, acesta poate defini propriul set de caractere – litere, cifre sau simboluri – și poate stabili lungimea dorită a combinațiilor, precum și limita maximă de spațiu ocupat pe disc.</w:t>
      </w:r>
    </w:p>
    <w:p w14:paraId="77C8E405" w14:textId="4B92AB06" w:rsidR="004E531C" w:rsidRPr="008B64BB" w:rsidRDefault="004E531C" w:rsidP="001618D1">
      <w:pPr>
        <w:widowControl w:val="0"/>
        <w:ind w:firstLine="720"/>
        <w:contextualSpacing/>
      </w:pPr>
      <w:r w:rsidRPr="008B64BB">
        <w:t xml:space="preserve">Acest proces este accesibil printr-o fereastră integrată în interfața grafică, în care utilizatorul introduce parametrii de generare. </w:t>
      </w:r>
      <w:r w:rsidR="006745AE" w:rsidRPr="008B64BB">
        <w:t xml:space="preserve">Generarea </w:t>
      </w:r>
      <w:r w:rsidRPr="008B64BB">
        <w:t xml:space="preserve">rulează în fundal, astfel încât aplicația rămâne utilizabilă în continuare, iar procesul poate fi oprit oricând, dacă este nevoie. Acest sistem oferă un control </w:t>
      </w:r>
      <w:r w:rsidRPr="008B64BB">
        <w:tab/>
        <w:t>asupra conținutului și dimensiunii wordlist-ului, fiind ideal atât pentru experimente rapide, cât și pentru scenarii mai complexe de spargere a parolelor.</w:t>
      </w:r>
    </w:p>
    <w:p w14:paraId="4F9A089E" w14:textId="32EE5A98" w:rsidR="004E531C" w:rsidRPr="008B64BB" w:rsidRDefault="00A460C9" w:rsidP="001618D1">
      <w:pPr>
        <w:widowControl w:val="0"/>
        <w:contextualSpacing/>
      </w:pPr>
      <w:r w:rsidRPr="008B64BB">
        <w:tab/>
        <w:t>Utilizatorul poate specifica intervale de caractere în formate precum a-z sau 0-9, dar și caractere individuale separate prin virgulă (ex: a,b,c,f). La nivel de implementare, aplicația parcurge fiecare segment definit de utilizator și verifică dacă acesta corespunde unui interval (identificabil prin prezența caracterului -). Dacă un segment este de forma x-y, sistemul extrage codurile ASCII corespunzătoare capetelor intervalului folosind funcția ord() și generează toate caracterele din interval prin intermediul funcției range() și chr().</w:t>
      </w:r>
    </w:p>
    <w:p w14:paraId="1D3BFA30" w14:textId="77777777" w:rsidR="00A460C9" w:rsidRPr="008B64BB" w:rsidRDefault="00A460C9" w:rsidP="001618D1">
      <w:pPr>
        <w:pStyle w:val="cod"/>
        <w:widowControl w:val="0"/>
        <w:contextualSpacing/>
        <w:rPr>
          <w:noProof w:val="0"/>
        </w:rPr>
      </w:pPr>
      <w:r w:rsidRPr="008B64BB">
        <w:rPr>
          <w:noProof w:val="0"/>
        </w:rPr>
        <w:lastRenderedPageBreak/>
        <w:t>for part in raw_letters.split(","):</w:t>
      </w:r>
    </w:p>
    <w:p w14:paraId="20F9B6EA" w14:textId="77777777" w:rsidR="00A460C9" w:rsidRPr="008B64BB" w:rsidRDefault="00A460C9" w:rsidP="001618D1">
      <w:pPr>
        <w:pStyle w:val="cod"/>
        <w:widowControl w:val="0"/>
        <w:contextualSpacing/>
        <w:rPr>
          <w:noProof w:val="0"/>
        </w:rPr>
      </w:pPr>
      <w:r w:rsidRPr="008B64BB">
        <w:rPr>
          <w:noProof w:val="0"/>
        </w:rPr>
        <w:t xml:space="preserve">    part = part.strip()</w:t>
      </w:r>
    </w:p>
    <w:p w14:paraId="26EB00AE" w14:textId="77777777" w:rsidR="00A460C9" w:rsidRPr="008B64BB" w:rsidRDefault="00A460C9" w:rsidP="001618D1">
      <w:pPr>
        <w:pStyle w:val="cod"/>
        <w:widowControl w:val="0"/>
        <w:contextualSpacing/>
        <w:rPr>
          <w:noProof w:val="0"/>
        </w:rPr>
      </w:pPr>
      <w:r w:rsidRPr="008B64BB">
        <w:rPr>
          <w:noProof w:val="0"/>
        </w:rPr>
        <w:t xml:space="preserve">    if "-" in part:</w:t>
      </w:r>
    </w:p>
    <w:p w14:paraId="2085EC9A" w14:textId="77777777" w:rsidR="00A460C9" w:rsidRPr="008B64BB" w:rsidRDefault="00A460C9" w:rsidP="001618D1">
      <w:pPr>
        <w:pStyle w:val="cod"/>
        <w:widowControl w:val="0"/>
        <w:contextualSpacing/>
        <w:rPr>
          <w:noProof w:val="0"/>
        </w:rPr>
      </w:pPr>
      <w:r w:rsidRPr="008B64BB">
        <w:rPr>
          <w:noProof w:val="0"/>
        </w:rPr>
        <w:t xml:space="preserve">        start, end = part.split("-")</w:t>
      </w:r>
    </w:p>
    <w:p w14:paraId="4CD29E2C" w14:textId="77777777" w:rsidR="00A460C9" w:rsidRPr="008B64BB" w:rsidRDefault="00A460C9" w:rsidP="001618D1">
      <w:pPr>
        <w:pStyle w:val="cod"/>
        <w:widowControl w:val="0"/>
        <w:contextualSpacing/>
        <w:rPr>
          <w:noProof w:val="0"/>
        </w:rPr>
      </w:pPr>
      <w:r w:rsidRPr="008B64BB">
        <w:rPr>
          <w:noProof w:val="0"/>
        </w:rPr>
        <w:t xml:space="preserve">        charset += "".join(chr(c) for c in range(ord(start), ord(end) + 1))</w:t>
      </w:r>
    </w:p>
    <w:p w14:paraId="470AC9BD" w14:textId="77777777" w:rsidR="00A460C9" w:rsidRPr="008B64BB" w:rsidRDefault="00A460C9" w:rsidP="001618D1">
      <w:pPr>
        <w:pStyle w:val="cod"/>
        <w:widowControl w:val="0"/>
        <w:contextualSpacing/>
        <w:rPr>
          <w:noProof w:val="0"/>
        </w:rPr>
      </w:pPr>
      <w:r w:rsidRPr="008B64BB">
        <w:rPr>
          <w:noProof w:val="0"/>
        </w:rPr>
        <w:t xml:space="preserve">    elif part:</w:t>
      </w:r>
    </w:p>
    <w:p w14:paraId="76F9C7DE" w14:textId="03EA23A4" w:rsidR="004952D2" w:rsidRPr="008B64BB" w:rsidRDefault="00A460C9" w:rsidP="001618D1">
      <w:pPr>
        <w:pStyle w:val="cod"/>
        <w:widowControl w:val="0"/>
        <w:contextualSpacing/>
        <w:rPr>
          <w:noProof w:val="0"/>
        </w:rPr>
      </w:pPr>
      <w:r w:rsidRPr="008B64BB">
        <w:rPr>
          <w:noProof w:val="0"/>
        </w:rPr>
        <w:t xml:space="preserve">        charset += part</w:t>
      </w:r>
    </w:p>
    <w:p w14:paraId="0CDE649B" w14:textId="44105E67" w:rsidR="00A460C9" w:rsidRPr="008B64BB" w:rsidRDefault="00A460C9" w:rsidP="001618D1">
      <w:pPr>
        <w:widowControl w:val="0"/>
        <w:ind w:firstLine="708"/>
        <w:contextualSpacing/>
      </w:pPr>
      <w:r w:rsidRPr="008B64BB">
        <w:t>Această metodă asigură generarea corectă și completă a secvențelor, indiferent dacă acestea includ doar o parte din alfabet sau din setul numeric. De exemplu, un input precum a-c,z va produce setul de caractere ['a', 'b', 'c', 'z']. Prin această strategie, sistemul oferă o abordare declarativă, dar expresivă, de definire a spațiului de căutare pentru atacurile brute-force.</w:t>
      </w:r>
    </w:p>
    <w:p w14:paraId="1AA4B19E" w14:textId="0027E533" w:rsidR="008234F0" w:rsidRPr="008B64BB" w:rsidRDefault="008234F0" w:rsidP="001618D1">
      <w:pPr>
        <w:widowControl w:val="0"/>
        <w:ind w:firstLine="708"/>
        <w:contextualSpacing/>
      </w:pPr>
      <w:r w:rsidRPr="008B64BB">
        <w:t xml:space="preserve">După generarea setului de caractere, aplicația construiește combinații de lungimi variabile (în funcție de valorile minime și maxime introduse). Aceste combinații sunt folosite pentru a forma parole compuse în jurul unui cuvânt central introdus – core_word. În funcție de opțiunile bifate în interfață, fiecare combinație generată poate fi adăugată în poziție de prefix (combinație + core_word), sufix (core_word + combinație) sau în ambele poziții simultan (combinație + core_word + combinație). Astfel sunt construite parole, oferind o eficiență mai mare în scenarii de testare sau spargere controlată. </w:t>
      </w:r>
    </w:p>
    <w:p w14:paraId="7D582FEC" w14:textId="77777777" w:rsidR="008234F0" w:rsidRPr="008B64BB" w:rsidRDefault="008234F0" w:rsidP="001618D1">
      <w:pPr>
        <w:pStyle w:val="cod"/>
        <w:widowControl w:val="0"/>
        <w:contextualSpacing/>
        <w:rPr>
          <w:noProof w:val="0"/>
        </w:rPr>
      </w:pPr>
      <w:r w:rsidRPr="008B64BB">
        <w:rPr>
          <w:noProof w:val="0"/>
        </w:rPr>
        <w:t>if use_prefix and use_suffix:</w:t>
      </w:r>
    </w:p>
    <w:p w14:paraId="3B336D7E" w14:textId="77777777" w:rsidR="008234F0" w:rsidRPr="008B64BB" w:rsidRDefault="008234F0" w:rsidP="001618D1">
      <w:pPr>
        <w:pStyle w:val="cod"/>
        <w:widowControl w:val="0"/>
        <w:contextualSpacing/>
        <w:rPr>
          <w:noProof w:val="0"/>
        </w:rPr>
      </w:pPr>
      <w:r w:rsidRPr="008B64BB">
        <w:rPr>
          <w:noProof w:val="0"/>
        </w:rPr>
        <w:t xml:space="preserve">    line = f"{word}{core_word}{word}\\n"</w:t>
      </w:r>
    </w:p>
    <w:p w14:paraId="3EFC3EE2" w14:textId="77777777" w:rsidR="008234F0" w:rsidRPr="008B64BB" w:rsidRDefault="008234F0" w:rsidP="001618D1">
      <w:pPr>
        <w:pStyle w:val="cod"/>
        <w:widowControl w:val="0"/>
        <w:contextualSpacing/>
        <w:rPr>
          <w:noProof w:val="0"/>
        </w:rPr>
      </w:pPr>
      <w:r w:rsidRPr="008B64BB">
        <w:rPr>
          <w:noProof w:val="0"/>
        </w:rPr>
        <w:t>elif use_prefix:</w:t>
      </w:r>
    </w:p>
    <w:p w14:paraId="6E054236" w14:textId="77777777" w:rsidR="008234F0" w:rsidRPr="008B64BB" w:rsidRDefault="008234F0" w:rsidP="001618D1">
      <w:pPr>
        <w:pStyle w:val="cod"/>
        <w:widowControl w:val="0"/>
        <w:contextualSpacing/>
        <w:rPr>
          <w:noProof w:val="0"/>
        </w:rPr>
      </w:pPr>
      <w:r w:rsidRPr="008B64BB">
        <w:rPr>
          <w:noProof w:val="0"/>
        </w:rPr>
        <w:t xml:space="preserve">    line = f"{word}{core_word}\\n"</w:t>
      </w:r>
    </w:p>
    <w:p w14:paraId="5AC9F0DA" w14:textId="77777777" w:rsidR="008234F0" w:rsidRPr="008B64BB" w:rsidRDefault="008234F0" w:rsidP="001618D1">
      <w:pPr>
        <w:pStyle w:val="cod"/>
        <w:widowControl w:val="0"/>
        <w:contextualSpacing/>
        <w:rPr>
          <w:noProof w:val="0"/>
        </w:rPr>
      </w:pPr>
      <w:r w:rsidRPr="008B64BB">
        <w:rPr>
          <w:noProof w:val="0"/>
        </w:rPr>
        <w:t>elif use_suffix:</w:t>
      </w:r>
    </w:p>
    <w:p w14:paraId="552141B8" w14:textId="1029AFF1" w:rsidR="00A460C9" w:rsidRPr="008B64BB" w:rsidRDefault="008234F0" w:rsidP="001618D1">
      <w:pPr>
        <w:pStyle w:val="cod"/>
        <w:widowControl w:val="0"/>
        <w:contextualSpacing/>
        <w:rPr>
          <w:noProof w:val="0"/>
        </w:rPr>
      </w:pPr>
      <w:r w:rsidRPr="008B64BB">
        <w:rPr>
          <w:noProof w:val="0"/>
        </w:rPr>
        <w:t xml:space="preserve">    line = f"{core_word}{word}\\n"</w:t>
      </w:r>
    </w:p>
    <w:p w14:paraId="0A7657A9" w14:textId="77777777" w:rsidR="001218B8" w:rsidRPr="008B64BB" w:rsidRDefault="008234F0" w:rsidP="001618D1">
      <w:pPr>
        <w:widowControl w:val="0"/>
        <w:ind w:firstLine="708"/>
        <w:contextualSpacing/>
      </w:pPr>
      <w:r w:rsidRPr="008B64BB">
        <w:t>După generarea fiecărei parole, aplicația nu o scrie imediat pe disc, ci implementează un sistem de bufferizare care optimizează considerabil utilizarea resurselor. Parolele sunt acumulate temporar într-o listă (buffer), iar scrierea fizică se produce doar după atingerea unui prag predefinit de linii – în implementarea curentă, acest prag este de 5000. Astfel, se reduce frecvența operațiilor de intrare/ieșire, se evită fragmentarea la nivel de fișier și se accelerează procesul de generare. Această logică este redată prin următorul fragment:</w:t>
      </w:r>
    </w:p>
    <w:p w14:paraId="75E4E937" w14:textId="1E3C4D83" w:rsidR="008234F0" w:rsidRPr="008B64BB" w:rsidRDefault="008234F0" w:rsidP="001618D1">
      <w:pPr>
        <w:pStyle w:val="cod"/>
        <w:widowControl w:val="0"/>
        <w:contextualSpacing/>
        <w:rPr>
          <w:noProof w:val="0"/>
        </w:rPr>
      </w:pPr>
      <w:r w:rsidRPr="008B64BB">
        <w:rPr>
          <w:noProof w:val="0"/>
        </w:rPr>
        <w:t>buffer.append(line)</w:t>
      </w:r>
    </w:p>
    <w:p w14:paraId="69D3D5FE" w14:textId="77777777" w:rsidR="008234F0" w:rsidRPr="008B64BB" w:rsidRDefault="008234F0" w:rsidP="001618D1">
      <w:pPr>
        <w:pStyle w:val="cod"/>
        <w:widowControl w:val="0"/>
        <w:contextualSpacing/>
        <w:rPr>
          <w:noProof w:val="0"/>
        </w:rPr>
      </w:pPr>
      <w:r w:rsidRPr="008B64BB">
        <w:rPr>
          <w:noProof w:val="0"/>
        </w:rPr>
        <w:t>if len(buffer) &gt;= BUFFER_SIZE:</w:t>
      </w:r>
    </w:p>
    <w:p w14:paraId="7EC56A94" w14:textId="77777777" w:rsidR="008234F0" w:rsidRPr="008B64BB" w:rsidRDefault="008234F0" w:rsidP="001618D1">
      <w:pPr>
        <w:pStyle w:val="cod"/>
        <w:widowControl w:val="0"/>
        <w:contextualSpacing/>
        <w:rPr>
          <w:noProof w:val="0"/>
        </w:rPr>
      </w:pPr>
      <w:r w:rsidRPr="008B64BB">
        <w:rPr>
          <w:noProof w:val="0"/>
        </w:rPr>
        <w:t xml:space="preserve">    current_file.writelines(buffer)</w:t>
      </w:r>
    </w:p>
    <w:p w14:paraId="56CB2038" w14:textId="7696B2E3" w:rsidR="008234F0" w:rsidRPr="008B64BB" w:rsidRDefault="008234F0" w:rsidP="001618D1">
      <w:pPr>
        <w:pStyle w:val="cod"/>
        <w:widowControl w:val="0"/>
        <w:contextualSpacing/>
        <w:rPr>
          <w:noProof w:val="0"/>
        </w:rPr>
      </w:pPr>
      <w:r w:rsidRPr="008B64BB">
        <w:rPr>
          <w:noProof w:val="0"/>
        </w:rPr>
        <w:t xml:space="preserve">    buffer.clear()</w:t>
      </w:r>
    </w:p>
    <w:p w14:paraId="448699DB" w14:textId="4086AFC2" w:rsidR="008234F0" w:rsidRPr="008B64BB" w:rsidRDefault="008234F0" w:rsidP="001618D1">
      <w:pPr>
        <w:widowControl w:val="0"/>
        <w:ind w:firstLine="708"/>
        <w:contextualSpacing/>
      </w:pPr>
      <w:r w:rsidRPr="008B64BB">
        <w:t>În paralel, aplicația utilizează un sistem de fragmentare automată a fișierelor generate în unități de dimensiune fixă, denumite „chunk-uri”. Fiecare fișier este limitat la maximum 1 GB, iar atunci când această valoare este atinsă, aplicația închide fișierul curent și inițiază automat un fișier nou, incremental. Această strategie este ideală pentru gestionarea unor volume mari de date, facilitând ulterior transportul sau procesarea modulară a wordlist-ului. Codul relevant este:</w:t>
      </w:r>
    </w:p>
    <w:p w14:paraId="1C7EA5F7" w14:textId="77777777" w:rsidR="008234F0" w:rsidRPr="008B64BB" w:rsidRDefault="008234F0" w:rsidP="001618D1">
      <w:pPr>
        <w:pStyle w:val="cod"/>
        <w:widowControl w:val="0"/>
        <w:ind w:firstLine="0"/>
        <w:contextualSpacing/>
        <w:rPr>
          <w:noProof w:val="0"/>
        </w:rPr>
      </w:pPr>
      <w:r w:rsidRPr="008B64BB">
        <w:rPr>
          <w:noProof w:val="0"/>
        </w:rPr>
        <w:t>if chunk_bytes + line_size &gt; CHUNK_MAX_BYTES:</w:t>
      </w:r>
    </w:p>
    <w:p w14:paraId="41B1C6DA" w14:textId="77777777" w:rsidR="008234F0" w:rsidRPr="008B64BB" w:rsidRDefault="008234F0" w:rsidP="001618D1">
      <w:pPr>
        <w:pStyle w:val="cod"/>
        <w:widowControl w:val="0"/>
        <w:contextualSpacing/>
        <w:rPr>
          <w:noProof w:val="0"/>
        </w:rPr>
      </w:pPr>
      <w:r w:rsidRPr="008B64BB">
        <w:rPr>
          <w:noProof w:val="0"/>
        </w:rPr>
        <w:lastRenderedPageBreak/>
        <w:t xml:space="preserve">    if buffer:</w:t>
      </w:r>
    </w:p>
    <w:p w14:paraId="5C267608" w14:textId="77777777" w:rsidR="008234F0" w:rsidRPr="008B64BB" w:rsidRDefault="008234F0" w:rsidP="001618D1">
      <w:pPr>
        <w:pStyle w:val="cod"/>
        <w:widowControl w:val="0"/>
        <w:contextualSpacing/>
        <w:rPr>
          <w:noProof w:val="0"/>
        </w:rPr>
      </w:pPr>
      <w:r w:rsidRPr="008B64BB">
        <w:rPr>
          <w:noProof w:val="0"/>
        </w:rPr>
        <w:t xml:space="preserve">        current_file.writelines(buffer)</w:t>
      </w:r>
    </w:p>
    <w:p w14:paraId="4A8AECC5" w14:textId="77777777" w:rsidR="008234F0" w:rsidRPr="008B64BB" w:rsidRDefault="008234F0" w:rsidP="001618D1">
      <w:pPr>
        <w:pStyle w:val="cod"/>
        <w:widowControl w:val="0"/>
        <w:contextualSpacing/>
        <w:rPr>
          <w:noProof w:val="0"/>
        </w:rPr>
      </w:pPr>
      <w:r w:rsidRPr="008B64BB">
        <w:rPr>
          <w:noProof w:val="0"/>
        </w:rPr>
        <w:t xml:space="preserve">        buffer.clear()</w:t>
      </w:r>
    </w:p>
    <w:p w14:paraId="4EAA0F91" w14:textId="77777777" w:rsidR="008234F0" w:rsidRPr="008B64BB" w:rsidRDefault="008234F0" w:rsidP="001618D1">
      <w:pPr>
        <w:pStyle w:val="cod"/>
        <w:widowControl w:val="0"/>
        <w:contextualSpacing/>
        <w:rPr>
          <w:noProof w:val="0"/>
        </w:rPr>
      </w:pPr>
      <w:r w:rsidRPr="008B64BB">
        <w:rPr>
          <w:noProof w:val="0"/>
        </w:rPr>
        <w:t xml:space="preserve">    current_file.close()</w:t>
      </w:r>
    </w:p>
    <w:p w14:paraId="6D240AE2" w14:textId="77777777" w:rsidR="008234F0" w:rsidRPr="008B64BB" w:rsidRDefault="008234F0" w:rsidP="001618D1">
      <w:pPr>
        <w:pStyle w:val="cod"/>
        <w:widowControl w:val="0"/>
        <w:contextualSpacing/>
        <w:rPr>
          <w:noProof w:val="0"/>
        </w:rPr>
      </w:pPr>
      <w:r w:rsidRPr="008B64BB">
        <w:rPr>
          <w:noProof w:val="0"/>
        </w:rPr>
        <w:t xml:space="preserve">    chunk_index += 1</w:t>
      </w:r>
    </w:p>
    <w:p w14:paraId="1AC27ECF" w14:textId="77777777" w:rsidR="008234F0" w:rsidRPr="008B64BB" w:rsidRDefault="008234F0" w:rsidP="001618D1">
      <w:pPr>
        <w:pStyle w:val="cod"/>
        <w:widowControl w:val="0"/>
        <w:contextualSpacing/>
        <w:rPr>
          <w:noProof w:val="0"/>
        </w:rPr>
      </w:pPr>
      <w:r w:rsidRPr="008B64BB">
        <w:rPr>
          <w:noProof w:val="0"/>
        </w:rPr>
        <w:t xml:space="preserve">    current_chunk_path = os.path.join(output_dir, f"chunk_{chunk_index:03}.txt")</w:t>
      </w:r>
    </w:p>
    <w:p w14:paraId="328784AC" w14:textId="77777777" w:rsidR="008234F0" w:rsidRPr="008B64BB" w:rsidRDefault="008234F0" w:rsidP="001618D1">
      <w:pPr>
        <w:pStyle w:val="cod"/>
        <w:widowControl w:val="0"/>
        <w:contextualSpacing/>
        <w:rPr>
          <w:noProof w:val="0"/>
        </w:rPr>
      </w:pPr>
      <w:r w:rsidRPr="008B64BB">
        <w:rPr>
          <w:noProof w:val="0"/>
        </w:rPr>
        <w:t xml:space="preserve">    current_file = open(current_chunk_path, "w", encoding="utf-8")</w:t>
      </w:r>
    </w:p>
    <w:p w14:paraId="28E3A938" w14:textId="13F97A2D" w:rsidR="008234F0" w:rsidRPr="008B64BB" w:rsidRDefault="008234F0" w:rsidP="001618D1">
      <w:pPr>
        <w:pStyle w:val="cod"/>
        <w:widowControl w:val="0"/>
        <w:ind w:firstLine="0"/>
        <w:contextualSpacing/>
        <w:rPr>
          <w:noProof w:val="0"/>
        </w:rPr>
      </w:pPr>
      <w:r w:rsidRPr="008B64BB">
        <w:rPr>
          <w:noProof w:val="0"/>
        </w:rPr>
        <w:t xml:space="preserve">    chunk_bytes = 0</w:t>
      </w:r>
    </w:p>
    <w:p w14:paraId="625DFA22" w14:textId="7AD0BD20" w:rsidR="008234F0" w:rsidRPr="008B64BB" w:rsidRDefault="008234F0" w:rsidP="001618D1">
      <w:pPr>
        <w:widowControl w:val="0"/>
        <w:ind w:firstLine="720"/>
        <w:contextualSpacing/>
      </w:pPr>
      <w:r w:rsidRPr="008B64BB">
        <w:t>În paralel cu aceste procese, aplicația monitorizează și volumul total scris, comparându-l constant cu limita maximă setată de utilizator. În cazul în care dimensiunea stabilită este depășită, generarea este oprită automat.</w:t>
      </w:r>
    </w:p>
    <w:p w14:paraId="53B041C0" w14:textId="77777777" w:rsidR="002143B9" w:rsidRPr="008B64BB" w:rsidRDefault="002143B9" w:rsidP="001618D1">
      <w:pPr>
        <w:widowControl w:val="0"/>
        <w:contextualSpacing/>
      </w:pPr>
    </w:p>
    <w:p w14:paraId="450E7B0A" w14:textId="57930D44" w:rsidR="000A76C5" w:rsidRPr="008B64BB" w:rsidRDefault="000A76C5" w:rsidP="001618D1">
      <w:pPr>
        <w:pStyle w:val="Heading2"/>
        <w:keepNext w:val="0"/>
        <w:keepLines w:val="0"/>
        <w:widowControl w:val="0"/>
        <w:contextualSpacing/>
      </w:pPr>
      <w:bookmarkStart w:id="25" w:name="_Toc198815869"/>
      <w:r w:rsidRPr="008B64BB">
        <w:t>3.4 Arhitectura și optimizarea algoritmilor de spargere hash</w:t>
      </w:r>
      <w:bookmarkEnd w:id="25"/>
    </w:p>
    <w:p w14:paraId="25A48609" w14:textId="76BBDDFE" w:rsidR="000A76C5" w:rsidRPr="008B64BB" w:rsidRDefault="000A76C5" w:rsidP="001618D1">
      <w:pPr>
        <w:widowControl w:val="0"/>
        <w:ind w:firstLine="720"/>
        <w:contextualSpacing/>
      </w:pPr>
      <w:r w:rsidRPr="008B64BB">
        <w:t>În cadrul aplicației HashSentinel, algoritmii destinați spargerii hash-urilor sunt implementați în limbajul Go, o alegere justificată prin eficiența execuției, suportului nativ pentru programare concurentă. Arhitectura acestor algoritmi a fost proiectată pentru a fi modulară și extensibilă, iar logica de procesare are trei metode distincte: atacul brute-force, atacul pe bază de wordlist accesat secvențial și atacul pe bază de wordlist încărcat integral în memorie.</w:t>
      </w:r>
    </w:p>
    <w:p w14:paraId="6357927D" w14:textId="77777777" w:rsidR="002143B9" w:rsidRPr="008B64BB" w:rsidRDefault="000A76C5" w:rsidP="001618D1">
      <w:pPr>
        <w:widowControl w:val="0"/>
        <w:ind w:firstLine="720"/>
        <w:contextualSpacing/>
      </w:pPr>
      <w:r w:rsidRPr="008B64BB">
        <w:t>La nivel funcțional, toate cele trei metode urmează un model similar: citirea valorii hash introduse, aplicarea unui algoritm de hashing pe o combinație de test, compararea rezultatului și returnarea parolei dacă o potrivire este detectată. Diferențele apar în momentul generarării și testarea combinațiilor, în modul de gestiune a memoriei și în strategia de paralelizare.</w:t>
      </w:r>
      <w:r w:rsidR="002143B9" w:rsidRPr="008B64BB">
        <w:t xml:space="preserve"> </w:t>
      </w:r>
    </w:p>
    <w:p w14:paraId="51D69059" w14:textId="77777777" w:rsidR="00EA16A0" w:rsidRPr="008B64BB" w:rsidRDefault="002143B9" w:rsidP="001618D1">
      <w:pPr>
        <w:widowControl w:val="0"/>
        <w:contextualSpacing/>
      </w:pPr>
      <w:r w:rsidRPr="008B64BB">
        <w:t>Parametrii pe care algoritmii îi primesc pentru a sparge un hash sunt următo</w:t>
      </w:r>
      <w:r w:rsidR="00EA16A0" w:rsidRPr="008B64BB">
        <w:t>rii:</w:t>
      </w:r>
    </w:p>
    <w:p w14:paraId="2878FA82" w14:textId="3E800F45" w:rsidR="002143B9" w:rsidRPr="008B64BB" w:rsidRDefault="002143B9" w:rsidP="001618D1">
      <w:pPr>
        <w:pStyle w:val="ListParagraph"/>
        <w:widowControl w:val="0"/>
        <w:numPr>
          <w:ilvl w:val="0"/>
          <w:numId w:val="33"/>
        </w:numPr>
      </w:pPr>
      <w:r w:rsidRPr="008B64BB">
        <w:t>valoarea hash care trebuie spartă;</w:t>
      </w:r>
    </w:p>
    <w:p w14:paraId="0EAC5C98" w14:textId="5132E49B" w:rsidR="002143B9" w:rsidRPr="008B64BB" w:rsidRDefault="002143B9" w:rsidP="001618D1">
      <w:pPr>
        <w:widowControl w:val="0"/>
        <w:numPr>
          <w:ilvl w:val="0"/>
          <w:numId w:val="33"/>
        </w:numPr>
        <w:contextualSpacing/>
      </w:pPr>
      <w:r w:rsidRPr="008B64BB">
        <w:t>tipul algoritmului de hash (ex: MD5, SHA256, SHA512);</w:t>
      </w:r>
    </w:p>
    <w:p w14:paraId="0568EEA4" w14:textId="77777777" w:rsidR="002143B9" w:rsidRPr="008B64BB" w:rsidRDefault="002143B9" w:rsidP="001618D1">
      <w:pPr>
        <w:widowControl w:val="0"/>
        <w:numPr>
          <w:ilvl w:val="0"/>
          <w:numId w:val="33"/>
        </w:numPr>
        <w:contextualSpacing/>
      </w:pPr>
      <w:r w:rsidRPr="008B64BB">
        <w:t>numărul de threaduri care pot fi folosite în paralel;</w:t>
      </w:r>
    </w:p>
    <w:p w14:paraId="2597BEA1" w14:textId="77777777" w:rsidR="002143B9" w:rsidRPr="008B64BB" w:rsidRDefault="002143B9" w:rsidP="001618D1">
      <w:pPr>
        <w:widowControl w:val="0"/>
        <w:numPr>
          <w:ilvl w:val="0"/>
          <w:numId w:val="33"/>
        </w:numPr>
        <w:contextualSpacing/>
      </w:pPr>
      <w:r w:rsidRPr="008B64BB">
        <w:t>opțional, un salt (text adăugat înainte sau după parola testată);</w:t>
      </w:r>
    </w:p>
    <w:p w14:paraId="4978F10B" w14:textId="77777777" w:rsidR="002143B9" w:rsidRPr="008B64BB" w:rsidRDefault="002143B9" w:rsidP="001618D1">
      <w:pPr>
        <w:widowControl w:val="0"/>
        <w:numPr>
          <w:ilvl w:val="0"/>
          <w:numId w:val="33"/>
        </w:numPr>
        <w:contextualSpacing/>
      </w:pPr>
      <w:r w:rsidRPr="008B64BB">
        <w:t>modul de atac (brute-force sau wordlist);</w:t>
      </w:r>
    </w:p>
    <w:p w14:paraId="3FC40292" w14:textId="77777777" w:rsidR="002143B9" w:rsidRPr="008B64BB" w:rsidRDefault="002143B9" w:rsidP="001618D1">
      <w:pPr>
        <w:widowControl w:val="0"/>
        <w:numPr>
          <w:ilvl w:val="0"/>
          <w:numId w:val="33"/>
        </w:numPr>
        <w:contextualSpacing/>
      </w:pPr>
      <w:r w:rsidRPr="008B64BB">
        <w:t>alte detalii specifice fiecărui mod, precum charset-ul pentru brute-force sau calea către fișierul wordlist.</w:t>
      </w:r>
    </w:p>
    <w:p w14:paraId="64C89094" w14:textId="77777777" w:rsidR="00EA16A0" w:rsidRPr="008B64BB" w:rsidRDefault="00EA16A0" w:rsidP="001618D1">
      <w:pPr>
        <w:widowControl w:val="0"/>
        <w:ind w:firstLine="720"/>
        <w:contextualSpacing/>
      </w:pPr>
      <w:r w:rsidRPr="008B64BB">
        <w:t>Atacul de tip brute-force este unul dintre cele mai simple din punct de vedere conceptual, dar și dintre cele mai costisitoare din punct de vedere al timpului de execuție. El presupune generarea și testarea tuturor combinațiilor posibile de caractere până la o anumită lungime maximă. Pentru fiecare combinație, algoritmul aplică funcția de hashing corespunzătoare și compară rezultatul cu valoarea hash introdusă de utilizator.</w:t>
      </w:r>
    </w:p>
    <w:p w14:paraId="7D5F72F3" w14:textId="52443AA9" w:rsidR="00EA16A0" w:rsidRPr="008B64BB" w:rsidRDefault="00EA16A0" w:rsidP="001618D1">
      <w:pPr>
        <w:widowControl w:val="0"/>
        <w:ind w:firstLine="720"/>
        <w:contextualSpacing/>
      </w:pPr>
      <w:r w:rsidRPr="008B64BB">
        <w:t>Pentru a evita testarea secvențială, care ar co</w:t>
      </w:r>
      <w:r w:rsidR="004B3FFF" w:rsidRPr="008B64BB">
        <w:t>„</w:t>
      </w:r>
      <w:r w:rsidRPr="008B64BB">
        <w:t xml:space="preserve">nsuma mult timp, algoritmul a fost proiectat să ruleze în </w:t>
      </w:r>
      <w:r w:rsidRPr="008B64BB">
        <w:lastRenderedPageBreak/>
        <w:t>paralel. Astfel, combinațiile sunt împărțite automat între mai multe fire de execuție, în funcție de numărul de threaduri alocat. Aceste fire rulează în mod concurent și transmit rezultatele către un mecanism central care urmărește dacă a fost găsită o potrivire. Dacă parola corectă este detectată, toate celelalte fire sunt oprite, iar rezultatul este returnat imediat. Această execuție paralelă asigură o scalabilitate bună și o utilizare eficientă a resurselor disponibile pe sistem.</w:t>
      </w:r>
    </w:p>
    <w:p w14:paraId="59D720EA" w14:textId="25726430" w:rsidR="00EA16A0" w:rsidRPr="008B64BB" w:rsidRDefault="00EA16A0" w:rsidP="001618D1">
      <w:pPr>
        <w:widowControl w:val="0"/>
        <w:ind w:firstLine="360"/>
        <w:contextualSpacing/>
      </w:pPr>
      <w:r w:rsidRPr="008B64BB">
        <w:t>Pentru scenariile în care utilizatorul folosește un fișier care conține posibile parole, aplicația permite folosirea unui atac bazat pe wordlist. În această metodă, fișierul este parcurs linie cu linie, iar fiecare parolă este convertită într-un hash și comparată cu valoarea țintă.</w:t>
      </w:r>
    </w:p>
    <w:p w14:paraId="2D169976" w14:textId="77777777" w:rsidR="00EA16A0" w:rsidRPr="008B64BB" w:rsidRDefault="00EA16A0" w:rsidP="001618D1">
      <w:pPr>
        <w:widowControl w:val="0"/>
        <w:ind w:firstLine="360"/>
        <w:contextualSpacing/>
      </w:pPr>
      <w:r w:rsidRPr="008B64BB">
        <w:t>Avantajul principal al acestei metode este acela că nu solicită multă memorie, deoarece datele sunt procesate pe măsură ce sunt citite, fără a fi încărcate integral în RAM. Acest lucru o face potrivită pentru fișiere foarte mari sau pentru utilizatori care folosesc sisteme cu resurse limitate.</w:t>
      </w:r>
    </w:p>
    <w:p w14:paraId="5709FF49" w14:textId="77777777" w:rsidR="00EA16A0" w:rsidRPr="008B64BB" w:rsidRDefault="00EA16A0" w:rsidP="001618D1">
      <w:pPr>
        <w:widowControl w:val="0"/>
        <w:ind w:firstLine="360"/>
        <w:contextualSpacing/>
      </w:pPr>
      <w:r w:rsidRPr="008B64BB">
        <w:t>Chiar dacă parolele sunt procesate secvențial, verificările sunt totuși distribuite între mai multe fire de execuție, ceea ce îmbunătățește semnificativ viteza de analiză. Algoritmul poate fi o alegere excelentă atunci când fișierul conține parole frecvent întâlnite sau generate pe baza unor reguli relevante pentru contextul de testare.</w:t>
      </w:r>
    </w:p>
    <w:p w14:paraId="145E0F1C" w14:textId="77777777" w:rsidR="008024DE" w:rsidRPr="008B64BB" w:rsidRDefault="008024DE" w:rsidP="001618D1">
      <w:pPr>
        <w:widowControl w:val="0"/>
        <w:ind w:firstLine="360"/>
        <w:contextualSpacing/>
      </w:pPr>
    </w:p>
    <w:p w14:paraId="16163D3C" w14:textId="6D94B0E5" w:rsidR="008024DE" w:rsidRPr="008B64BB" w:rsidRDefault="008024DE" w:rsidP="001618D1">
      <w:pPr>
        <w:pStyle w:val="Heading2"/>
        <w:keepNext w:val="0"/>
        <w:keepLines w:val="0"/>
        <w:widowControl w:val="0"/>
        <w:contextualSpacing/>
      </w:pPr>
      <w:bookmarkStart w:id="26" w:name="_Toc198815870"/>
      <w:r w:rsidRPr="008B64BB">
        <w:t>3.5 Mecanismul de control al sesiunii de cracking</w:t>
      </w:r>
      <w:bookmarkEnd w:id="26"/>
    </w:p>
    <w:p w14:paraId="1D601B23" w14:textId="40296E15" w:rsidR="008024DE" w:rsidRPr="008B64BB" w:rsidRDefault="008024DE" w:rsidP="001618D1">
      <w:pPr>
        <w:widowControl w:val="0"/>
        <w:ind w:firstLine="720"/>
        <w:contextualSpacing/>
      </w:pPr>
      <w:r w:rsidRPr="008B64BB">
        <w:t>Pentru a crește flexibilitatea aplicației HashSentinel și pentru a oferi utilizatorului control asupra gestionării procesului de spargere a hash-ului, au fost implementate funcționalități care permit pauzarea temporară a execuției, reluarea acesteia, oprirea imediată și continuarea unui atac de la punctul în care a fost întrerupt. Aceste opțiuni sunt folositoare în scenarii în care procesul poate dura mai mult timp sau trebuie adaptat la condițiile de rulare ale sistemului.</w:t>
      </w:r>
    </w:p>
    <w:p w14:paraId="57329D86" w14:textId="3689C45F" w:rsidR="008024DE" w:rsidRPr="008B64BB" w:rsidRDefault="008024DE" w:rsidP="001618D1">
      <w:pPr>
        <w:widowControl w:val="0"/>
        <w:ind w:firstLine="720"/>
        <w:contextualSpacing/>
      </w:pPr>
      <w:r w:rsidRPr="008B64BB">
        <w:t>Atunci când utilizatorul dorește să întrerupă temporar execuția, aplicația intră într-o stare de așteptare activă, în care toate firele de execuție sunt suspendate pentru o perioadă scurtă, dar repetată. Această metodă de pauză nu blochează aplicația și permite o reluare imediată fără pierderea progresului:</w:t>
      </w:r>
    </w:p>
    <w:p w14:paraId="5F46BC40" w14:textId="77777777" w:rsidR="008024DE" w:rsidRPr="008B64BB" w:rsidRDefault="008024DE" w:rsidP="001618D1">
      <w:pPr>
        <w:pStyle w:val="cod"/>
        <w:widowControl w:val="0"/>
        <w:contextualSpacing/>
        <w:rPr>
          <w:noProof w:val="0"/>
        </w:rPr>
      </w:pPr>
      <w:r w:rsidRPr="008B64BB">
        <w:rPr>
          <w:noProof w:val="0"/>
        </w:rPr>
        <w:t>func WaitIfPaused() {</w:t>
      </w:r>
    </w:p>
    <w:p w14:paraId="37B0C9AE" w14:textId="13EE3A1F" w:rsidR="008024DE" w:rsidRPr="008B64BB" w:rsidRDefault="008024DE" w:rsidP="001618D1">
      <w:pPr>
        <w:pStyle w:val="cod"/>
        <w:widowControl w:val="0"/>
        <w:contextualSpacing/>
        <w:rPr>
          <w:noProof w:val="0"/>
        </w:rPr>
      </w:pPr>
      <w:r w:rsidRPr="008B64BB">
        <w:rPr>
          <w:noProof w:val="0"/>
        </w:rPr>
        <w:tab/>
      </w:r>
      <w:r w:rsidRPr="008B64BB">
        <w:rPr>
          <w:noProof w:val="0"/>
        </w:rPr>
        <w:tab/>
        <w:t>for IsPaused() &amp;&amp; !IsStopped() {</w:t>
      </w:r>
    </w:p>
    <w:p w14:paraId="1435D74E" w14:textId="35386126" w:rsidR="008024DE" w:rsidRPr="008B64BB" w:rsidRDefault="008024DE" w:rsidP="001618D1">
      <w:pPr>
        <w:pStyle w:val="cod"/>
        <w:widowControl w:val="0"/>
        <w:contextualSpacing/>
        <w:rPr>
          <w:noProof w:val="0"/>
        </w:rPr>
      </w:pPr>
      <w:r w:rsidRPr="008B64BB">
        <w:rPr>
          <w:noProof w:val="0"/>
        </w:rPr>
        <w:tab/>
      </w:r>
      <w:r w:rsidRPr="008B64BB">
        <w:rPr>
          <w:noProof w:val="0"/>
        </w:rPr>
        <w:tab/>
      </w:r>
      <w:r w:rsidRPr="008B64BB">
        <w:rPr>
          <w:noProof w:val="0"/>
        </w:rPr>
        <w:tab/>
        <w:t>time.Sleep(200 * time.Millisecond)</w:t>
      </w:r>
    </w:p>
    <w:p w14:paraId="70917C90" w14:textId="47188D36" w:rsidR="008024DE" w:rsidRPr="008B64BB" w:rsidRDefault="008024DE" w:rsidP="001618D1">
      <w:pPr>
        <w:pStyle w:val="cod"/>
        <w:widowControl w:val="0"/>
        <w:contextualSpacing/>
        <w:rPr>
          <w:noProof w:val="0"/>
        </w:rPr>
      </w:pPr>
      <w:r w:rsidRPr="008B64BB">
        <w:rPr>
          <w:noProof w:val="0"/>
        </w:rPr>
        <w:tab/>
      </w:r>
      <w:r w:rsidRPr="008B64BB">
        <w:rPr>
          <w:noProof w:val="0"/>
        </w:rPr>
        <w:tab/>
        <w:t>}</w:t>
      </w:r>
    </w:p>
    <w:p w14:paraId="3AAFEBEA" w14:textId="1864871E" w:rsidR="008024DE" w:rsidRPr="008B64BB" w:rsidRDefault="008024DE" w:rsidP="001618D1">
      <w:pPr>
        <w:pStyle w:val="cod"/>
        <w:widowControl w:val="0"/>
        <w:contextualSpacing/>
        <w:rPr>
          <w:noProof w:val="0"/>
        </w:rPr>
      </w:pPr>
      <w:r w:rsidRPr="008B64BB">
        <w:rPr>
          <w:noProof w:val="0"/>
        </w:rPr>
        <w:t>}</w:t>
      </w:r>
    </w:p>
    <w:p w14:paraId="171E8272" w14:textId="77777777" w:rsidR="008024DE" w:rsidRPr="008B64BB" w:rsidRDefault="008024DE" w:rsidP="001618D1">
      <w:pPr>
        <w:widowControl w:val="0"/>
        <w:ind w:firstLine="708"/>
        <w:contextualSpacing/>
      </w:pPr>
      <w:r w:rsidRPr="008B64BB">
        <w:t xml:space="preserve">Această funcție nu întrerupe procesul complet și nu consumă excesiv din resursele sistemului. În schimb, fiecare fir de execuție verifică dacă pauseFlag este activat. Dacă da, atunci acesta „doarme” temporar timp de 200 de milisecunde, după care verificarea se reia. Acest ciclu se repetă până când flagul este dezactivat </w:t>
      </w:r>
      <w:r w:rsidRPr="008B64BB">
        <w:lastRenderedPageBreak/>
        <w:t>— adică atunci când utilizatorul reia procesul.</w:t>
      </w:r>
    </w:p>
    <w:p w14:paraId="087F1E2B" w14:textId="756E05A0" w:rsidR="008024DE" w:rsidRPr="008B64BB" w:rsidRDefault="008024DE" w:rsidP="001618D1">
      <w:pPr>
        <w:widowControl w:val="0"/>
        <w:ind w:firstLine="708"/>
        <w:contextualSpacing/>
      </w:pPr>
      <w:r w:rsidRPr="008B64BB">
        <w:t>Reluarea efectivă a execuției se face foarte simplu: flagul pauseFlag este setat înapoi pe false, fie prin comanda --resume în linia de comandă, fie prin apăsarea butonului „PAUZĂ” (care devine „RESUME”) în interfața grafică.</w:t>
      </w:r>
    </w:p>
    <w:p w14:paraId="1E4EE052" w14:textId="3624BA25" w:rsidR="00D03D19" w:rsidRPr="008B64BB" w:rsidRDefault="00D03D19" w:rsidP="001618D1">
      <w:pPr>
        <w:widowControl w:val="0"/>
        <w:ind w:firstLine="708"/>
        <w:contextualSpacing/>
      </w:pPr>
      <w:r w:rsidRPr="008B64BB">
        <w:t>Pentru a evita reluarea de la zero a unui atac lung sau complex, aplicația HashSentinel oferă posibilitatea salvării și restaurării sesiunii, permițând reluarea execuției exact din punctul în care a fost întreruptă. Acest lucru este util atunci când procesul a fost oprit voluntar, din lipsă de resurse, sau din alte motive neprevăzute.</w:t>
      </w:r>
    </w:p>
    <w:p w14:paraId="54846D10" w14:textId="24608A03" w:rsidR="00D03D19" w:rsidRPr="008B64BB" w:rsidRDefault="00D03D19" w:rsidP="001618D1">
      <w:pPr>
        <w:widowControl w:val="0"/>
        <w:contextualSpacing/>
      </w:pPr>
      <w:r w:rsidRPr="008B64BB">
        <w:tab/>
        <w:t>Atunci când procesul de cracking este pus manual pe pauză aplicația salvează progresul în format JSON în directoriul restore cu ajutorul structurii de mai jos:</w:t>
      </w:r>
    </w:p>
    <w:p w14:paraId="47846C8F" w14:textId="77777777" w:rsidR="00D03D19" w:rsidRPr="008B64BB" w:rsidRDefault="00D03D19" w:rsidP="001618D1">
      <w:pPr>
        <w:pStyle w:val="cod"/>
        <w:widowControl w:val="0"/>
        <w:contextualSpacing/>
      </w:pPr>
      <w:r w:rsidRPr="008B64BB">
        <w:t>type Session struct {</w:t>
      </w:r>
    </w:p>
    <w:p w14:paraId="3E459745" w14:textId="2F7D07A1" w:rsidR="00D03D19" w:rsidRPr="008B64BB" w:rsidRDefault="00D03D19" w:rsidP="001618D1">
      <w:pPr>
        <w:pStyle w:val="cod"/>
        <w:widowControl w:val="0"/>
        <w:contextualSpacing/>
      </w:pPr>
      <w:r w:rsidRPr="008B64BB">
        <w:tab/>
      </w:r>
      <w:r w:rsidR="005604C7" w:rsidRPr="008B64BB">
        <w:tab/>
      </w:r>
      <w:r w:rsidRPr="008B64BB">
        <w:t>SessionName string `json:"session_name"`</w:t>
      </w:r>
    </w:p>
    <w:p w14:paraId="0EC90C6F" w14:textId="6A9A6747" w:rsidR="00D03D19" w:rsidRPr="008B64BB" w:rsidRDefault="00D03D19" w:rsidP="001618D1">
      <w:pPr>
        <w:pStyle w:val="cod"/>
        <w:widowControl w:val="0"/>
        <w:contextualSpacing/>
      </w:pPr>
      <w:r w:rsidRPr="008B64BB">
        <w:tab/>
      </w:r>
      <w:r w:rsidR="005604C7" w:rsidRPr="008B64BB">
        <w:tab/>
      </w:r>
      <w:r w:rsidRPr="008B64BB">
        <w:t>FilePath    string `json:"file_path"`</w:t>
      </w:r>
    </w:p>
    <w:p w14:paraId="51EEB40C" w14:textId="40790D0C" w:rsidR="00D03D19" w:rsidRPr="008B64BB" w:rsidRDefault="00D03D19" w:rsidP="001618D1">
      <w:pPr>
        <w:pStyle w:val="cod"/>
        <w:widowControl w:val="0"/>
        <w:contextualSpacing/>
      </w:pPr>
      <w:r w:rsidRPr="008B64BB">
        <w:tab/>
      </w:r>
      <w:r w:rsidR="005604C7" w:rsidRPr="008B64BB">
        <w:tab/>
      </w:r>
      <w:r w:rsidRPr="008B64BB">
        <w:t>ResumeIndex int    `json:"resume_index"`</w:t>
      </w:r>
    </w:p>
    <w:p w14:paraId="4D7E1344" w14:textId="7EF661AB" w:rsidR="00D03D19" w:rsidRPr="008B64BB" w:rsidRDefault="00D03D19" w:rsidP="001618D1">
      <w:pPr>
        <w:pStyle w:val="cod"/>
        <w:widowControl w:val="0"/>
        <w:contextualSpacing/>
      </w:pPr>
      <w:r w:rsidRPr="008B64BB">
        <w:tab/>
      </w:r>
      <w:r w:rsidR="005604C7" w:rsidRPr="008B64BB">
        <w:tab/>
      </w:r>
      <w:r w:rsidRPr="008B64BB">
        <w:t>Hash        string `json:"hash"`</w:t>
      </w:r>
    </w:p>
    <w:p w14:paraId="78B5E88C" w14:textId="4D0DD4EE" w:rsidR="00D03D19" w:rsidRPr="008B64BB" w:rsidRDefault="00D03D19" w:rsidP="001618D1">
      <w:pPr>
        <w:pStyle w:val="cod"/>
        <w:widowControl w:val="0"/>
        <w:contextualSpacing/>
      </w:pPr>
      <w:r w:rsidRPr="008B64BB">
        <w:tab/>
      </w:r>
      <w:r w:rsidR="005604C7" w:rsidRPr="008B64BB">
        <w:tab/>
      </w:r>
      <w:r w:rsidRPr="008B64BB">
        <w:t>HashType    string `json:"hash_type"`</w:t>
      </w:r>
    </w:p>
    <w:p w14:paraId="75A742AF" w14:textId="26AE9963" w:rsidR="00D03D19" w:rsidRPr="008B64BB" w:rsidRDefault="00D03D19" w:rsidP="001618D1">
      <w:pPr>
        <w:pStyle w:val="cod"/>
        <w:widowControl w:val="0"/>
        <w:contextualSpacing/>
      </w:pPr>
      <w:r w:rsidRPr="008B64BB">
        <w:tab/>
      </w:r>
      <w:r w:rsidR="005604C7" w:rsidRPr="008B64BB">
        <w:tab/>
      </w:r>
      <w:r w:rsidRPr="008B64BB">
        <w:t>SaltPrefix  string `json:"salt_prefix"`</w:t>
      </w:r>
    </w:p>
    <w:p w14:paraId="2CB62F48" w14:textId="133F2629" w:rsidR="00D03D19" w:rsidRPr="008B64BB" w:rsidRDefault="00D03D19" w:rsidP="001618D1">
      <w:pPr>
        <w:pStyle w:val="cod"/>
        <w:widowControl w:val="0"/>
        <w:contextualSpacing/>
      </w:pPr>
      <w:r w:rsidRPr="008B64BB">
        <w:tab/>
      </w:r>
      <w:r w:rsidR="005604C7" w:rsidRPr="008B64BB">
        <w:tab/>
      </w:r>
      <w:r w:rsidRPr="008B64BB">
        <w:t>SaltSuffix  string `json:"salt_suffix"`</w:t>
      </w:r>
    </w:p>
    <w:p w14:paraId="6440B2CC" w14:textId="78A7B966" w:rsidR="00D03D19" w:rsidRPr="008B64BB" w:rsidRDefault="00D03D19" w:rsidP="001618D1">
      <w:pPr>
        <w:pStyle w:val="cod"/>
        <w:widowControl w:val="0"/>
        <w:contextualSpacing/>
      </w:pPr>
      <w:r w:rsidRPr="008B64BB">
        <w:tab/>
      </w:r>
      <w:r w:rsidR="005604C7" w:rsidRPr="008B64BB">
        <w:tab/>
      </w:r>
      <w:r w:rsidRPr="008B64BB">
        <w:t>LastUpdated string `json:"last_updated"`</w:t>
      </w:r>
    </w:p>
    <w:p w14:paraId="2EDF8CFA" w14:textId="21182D8E" w:rsidR="00D03D19" w:rsidRPr="008B64BB" w:rsidRDefault="00D03D19" w:rsidP="001618D1">
      <w:pPr>
        <w:pStyle w:val="cod"/>
        <w:widowControl w:val="0"/>
        <w:contextualSpacing/>
      </w:pPr>
      <w:r w:rsidRPr="008B64BB">
        <w:t>}</w:t>
      </w:r>
    </w:p>
    <w:p w14:paraId="6FDB6900" w14:textId="77777777" w:rsidR="00D03D19" w:rsidRPr="008B64BB" w:rsidRDefault="00D03D19" w:rsidP="001618D1">
      <w:pPr>
        <w:widowControl w:val="0"/>
        <w:ind w:firstLine="708"/>
        <w:contextualSpacing/>
      </w:pPr>
      <w:r w:rsidRPr="008B64BB">
        <w:t>Prin această structură sunt salvate toate informațiile necesare pentru continuarea execuției: calea către fișierul wordlist, indexul până la care s-a ajuns (ResumeIndex), hash-ul țintă, tipul acestuia, precum și eventualele valori de salt.</w:t>
      </w:r>
    </w:p>
    <w:p w14:paraId="4F581A7D" w14:textId="77777777" w:rsidR="00D03D19" w:rsidRPr="008B64BB" w:rsidRDefault="00D03D19" w:rsidP="001618D1">
      <w:pPr>
        <w:widowControl w:val="0"/>
        <w:ind w:firstLine="708"/>
        <w:contextualSpacing/>
      </w:pPr>
      <w:r w:rsidRPr="008B64BB">
        <w:t>Fișierul este generat prin apelul funcției SaveSession(), care se ocupă de serializarea structurilor și salvarea într-un fișier corespunzător:</w:t>
      </w:r>
    </w:p>
    <w:p w14:paraId="2F7BC515" w14:textId="77777777" w:rsidR="00D03D19" w:rsidRPr="008B64BB" w:rsidRDefault="00D03D19" w:rsidP="001618D1">
      <w:pPr>
        <w:pStyle w:val="cod"/>
        <w:widowControl w:val="0"/>
        <w:contextualSpacing/>
      </w:pPr>
      <w:r w:rsidRPr="008B64BB">
        <w:t>func SaveSession(s Session) {</w:t>
      </w:r>
    </w:p>
    <w:p w14:paraId="3A4475DE" w14:textId="5AE512CE" w:rsidR="00D03D19" w:rsidRPr="008B64BB" w:rsidRDefault="00D03D19" w:rsidP="001618D1">
      <w:pPr>
        <w:pStyle w:val="cod"/>
        <w:widowControl w:val="0"/>
        <w:contextualSpacing/>
      </w:pPr>
      <w:r w:rsidRPr="008B64BB">
        <w:tab/>
      </w:r>
      <w:r w:rsidRPr="008B64BB">
        <w:tab/>
        <w:t>sessionLock.Lock()</w:t>
      </w:r>
    </w:p>
    <w:p w14:paraId="6F6AAB2C" w14:textId="210F60CC" w:rsidR="00D03D19" w:rsidRPr="008B64BB" w:rsidRDefault="00D03D19" w:rsidP="001618D1">
      <w:pPr>
        <w:pStyle w:val="cod"/>
        <w:widowControl w:val="0"/>
        <w:contextualSpacing/>
      </w:pPr>
      <w:r w:rsidRPr="008B64BB">
        <w:tab/>
      </w:r>
      <w:r w:rsidRPr="008B64BB">
        <w:tab/>
        <w:t>defer sessionLock.Unlock()</w:t>
      </w:r>
    </w:p>
    <w:p w14:paraId="6A35BBE8" w14:textId="77777777" w:rsidR="00D03D19" w:rsidRPr="008B64BB" w:rsidRDefault="00D03D19" w:rsidP="001618D1">
      <w:pPr>
        <w:pStyle w:val="cod"/>
        <w:widowControl w:val="0"/>
        <w:contextualSpacing/>
      </w:pPr>
    </w:p>
    <w:p w14:paraId="2A76961D" w14:textId="66014487" w:rsidR="00D03D19" w:rsidRPr="008B64BB" w:rsidRDefault="00D03D19" w:rsidP="001618D1">
      <w:pPr>
        <w:pStyle w:val="cod"/>
        <w:widowControl w:val="0"/>
        <w:contextualSpacing/>
      </w:pPr>
      <w:r w:rsidRPr="008B64BB">
        <w:tab/>
      </w:r>
      <w:r w:rsidRPr="008B64BB">
        <w:tab/>
        <w:t>s.LastUpdated = time.Now().Format("2006-01-02 15:04:05")</w:t>
      </w:r>
    </w:p>
    <w:p w14:paraId="2269A06B" w14:textId="25FDA27E" w:rsidR="00D03D19" w:rsidRPr="008B64BB" w:rsidRDefault="00D03D19" w:rsidP="001618D1">
      <w:pPr>
        <w:pStyle w:val="cod"/>
        <w:widowControl w:val="0"/>
        <w:contextualSpacing/>
      </w:pPr>
      <w:r w:rsidRPr="008B64BB">
        <w:tab/>
      </w:r>
      <w:r w:rsidRPr="008B64BB">
        <w:tab/>
        <w:t>path := getSessionFile(s.SessionName)</w:t>
      </w:r>
    </w:p>
    <w:p w14:paraId="493BE018" w14:textId="59AEE7C0" w:rsidR="00D03D19" w:rsidRPr="008B64BB" w:rsidRDefault="00D03D19" w:rsidP="001618D1">
      <w:pPr>
        <w:pStyle w:val="cod"/>
        <w:widowControl w:val="0"/>
        <w:contextualSpacing/>
      </w:pPr>
      <w:r w:rsidRPr="008B64BB">
        <w:tab/>
      </w:r>
      <w:r w:rsidRPr="008B64BB">
        <w:tab/>
        <w:t>data, _ := json.MarshalIndent(s, "", "  ")</w:t>
      </w:r>
    </w:p>
    <w:p w14:paraId="1910CD8A" w14:textId="78D5740F" w:rsidR="00D03D19" w:rsidRPr="008B64BB" w:rsidRDefault="00D03D19" w:rsidP="001618D1">
      <w:pPr>
        <w:pStyle w:val="cod"/>
        <w:widowControl w:val="0"/>
        <w:contextualSpacing/>
      </w:pPr>
      <w:r w:rsidRPr="008B64BB">
        <w:tab/>
      </w:r>
      <w:r w:rsidRPr="008B64BB">
        <w:tab/>
        <w:t>_ = os.MkdirAll("restore", os.ModePerm)</w:t>
      </w:r>
    </w:p>
    <w:p w14:paraId="34A9F249" w14:textId="12AFAEE6" w:rsidR="00D03D19" w:rsidRPr="008B64BB" w:rsidRDefault="00D03D19" w:rsidP="001618D1">
      <w:pPr>
        <w:pStyle w:val="cod"/>
        <w:widowControl w:val="0"/>
        <w:contextualSpacing/>
      </w:pPr>
      <w:r w:rsidRPr="008B64BB">
        <w:tab/>
      </w:r>
      <w:r w:rsidRPr="008B64BB">
        <w:tab/>
        <w:t>_ = os.WriteFile(path, data, 0644)</w:t>
      </w:r>
    </w:p>
    <w:p w14:paraId="4F7E6FF0" w14:textId="76C0BB79" w:rsidR="00D03D19" w:rsidRPr="008B64BB" w:rsidRDefault="00D03D19" w:rsidP="001618D1">
      <w:pPr>
        <w:pStyle w:val="cod"/>
        <w:widowControl w:val="0"/>
        <w:contextualSpacing/>
      </w:pPr>
      <w:r w:rsidRPr="008B64BB">
        <w:t>}</w:t>
      </w:r>
    </w:p>
    <w:p w14:paraId="45CBA714" w14:textId="16BD6852" w:rsidR="00D03D19" w:rsidRPr="008B64BB" w:rsidRDefault="00D03D19" w:rsidP="001618D1">
      <w:pPr>
        <w:widowControl w:val="0"/>
        <w:ind w:firstLine="708"/>
        <w:contextualSpacing/>
      </w:pPr>
      <w:r w:rsidRPr="008B64BB">
        <w:t xml:space="preserve">Atunci când se dorește reluarea procesului este apelată funcția LoadSession care citește datele din restore.json și setează parametri de reluare a atacului precum ResumeIndex, Salt, Algoritm, Wordlist Path și parametri tehnici de rulare. </w:t>
      </w:r>
    </w:p>
    <w:p w14:paraId="68F73A44" w14:textId="77777777" w:rsidR="000E0BB0" w:rsidRPr="008B64BB" w:rsidRDefault="000E0BB0" w:rsidP="001618D1">
      <w:pPr>
        <w:widowControl w:val="0"/>
        <w:ind w:firstLine="708"/>
        <w:contextualSpacing/>
      </w:pPr>
      <w:r w:rsidRPr="008B64BB">
        <w:t xml:space="preserve">Pentru reluarea corectă a unei sesiuni aplicția se asigură că fiecare fir de execuție reia procesul de la punctul exact unde a fost întrerupt. În HashSentinel, acest lucru este realizat printr-un mecanism de incrementare atomică numit resumeIndex. Acesta este implementat cu ajutorul unei variabile atomic.Int32, </w:t>
      </w:r>
      <w:r w:rsidRPr="008B64BB">
        <w:lastRenderedPageBreak/>
        <w:t>ceea ce permite accesul sincronizat din mai multe goroutine-uri fără riscul de conflicte sau suprascrieri.</w:t>
      </w:r>
    </w:p>
    <w:p w14:paraId="7117F4CB" w14:textId="1F8B61E6" w:rsidR="00D03D19" w:rsidRPr="008B64BB" w:rsidRDefault="00D03D19" w:rsidP="001618D1">
      <w:pPr>
        <w:widowControl w:val="0"/>
        <w:ind w:firstLine="708"/>
        <w:contextualSpacing/>
      </w:pPr>
      <w:r w:rsidRPr="008B64BB">
        <w:t xml:space="preserve">De menționat că ResumeIndex permite algoritmului de cracking să facă skip </w:t>
      </w:r>
      <w:r w:rsidR="000E0BB0" w:rsidRPr="008B64BB">
        <w:t>până la indexul salvat, astfel nu se aplică operații suplimentare asupra cuvintelor și revenirea se face fără pierderi de timp, deoarece asupra cuvintelor până la ResumeIndex nu se aplică operația de hash.</w:t>
      </w:r>
    </w:p>
    <w:p w14:paraId="3B10516B" w14:textId="77777777" w:rsidR="005604C7" w:rsidRPr="008B64BB" w:rsidRDefault="005604C7" w:rsidP="001618D1">
      <w:pPr>
        <w:widowControl w:val="0"/>
        <w:ind w:firstLine="708"/>
        <w:contextualSpacing/>
      </w:pPr>
    </w:p>
    <w:p w14:paraId="19364623" w14:textId="517AE507" w:rsidR="005604C7" w:rsidRPr="008B64BB" w:rsidRDefault="005604C7" w:rsidP="001618D1">
      <w:pPr>
        <w:pStyle w:val="Heading2"/>
        <w:keepNext w:val="0"/>
        <w:keepLines w:val="0"/>
        <w:widowControl w:val="0"/>
        <w:contextualSpacing/>
      </w:pPr>
      <w:bookmarkStart w:id="27" w:name="_Toc198815871"/>
      <w:r w:rsidRPr="008B64BB">
        <w:t>3.6 Generarea raportului</w:t>
      </w:r>
      <w:bookmarkEnd w:id="27"/>
    </w:p>
    <w:p w14:paraId="0FB27294" w14:textId="633181B9" w:rsidR="005604C7" w:rsidRPr="008B64BB" w:rsidRDefault="005604C7" w:rsidP="001618D1">
      <w:pPr>
        <w:widowControl w:val="0"/>
        <w:contextualSpacing/>
      </w:pPr>
      <w:r w:rsidRPr="008B64BB">
        <w:tab/>
        <w:t>La finalul fiecărei sesiuni de spargere, aplicația HashSentinel produce automat un raport de execuție, care cuprinde toate informațiile relevante procesului. Astfel utilizatorul poate vizualiza performanța aplicației și raportul poate fi folosit ulterior pentru documentare sau raportare.</w:t>
      </w:r>
    </w:p>
    <w:p w14:paraId="2C20C961" w14:textId="5E1525A2" w:rsidR="005604C7" w:rsidRPr="008B64BB" w:rsidRDefault="007E32C2" w:rsidP="001618D1">
      <w:pPr>
        <w:widowControl w:val="0"/>
        <w:ind w:firstLine="720"/>
        <w:contextualSpacing/>
      </w:pPr>
      <w:r w:rsidRPr="008B64BB">
        <w:t>Structura raportului este construit în cadrul componentei backend scrisă în Go, denumită Report, care este serializată în format JSON. Structura este următoarea:</w:t>
      </w:r>
    </w:p>
    <w:p w14:paraId="161361AC" w14:textId="77777777" w:rsidR="007E32C2" w:rsidRPr="008B64BB" w:rsidRDefault="007E32C2" w:rsidP="001618D1">
      <w:pPr>
        <w:pStyle w:val="cod"/>
        <w:widowControl w:val="0"/>
        <w:contextualSpacing/>
      </w:pPr>
      <w:r w:rsidRPr="008B64BB">
        <w:t>type Report struct {</w:t>
      </w:r>
    </w:p>
    <w:p w14:paraId="0096D383" w14:textId="7B028057" w:rsidR="007E32C2" w:rsidRPr="008B64BB" w:rsidRDefault="007E32C2" w:rsidP="001618D1">
      <w:pPr>
        <w:pStyle w:val="cod"/>
        <w:widowControl w:val="0"/>
        <w:contextualSpacing/>
      </w:pPr>
      <w:r w:rsidRPr="008B64BB">
        <w:tab/>
      </w:r>
      <w:r w:rsidRPr="008B64BB">
        <w:tab/>
        <w:t>HashTested      string              `json:"hash_tested"`</w:t>
      </w:r>
    </w:p>
    <w:p w14:paraId="353CFBC4" w14:textId="653051E3" w:rsidR="007E32C2" w:rsidRPr="008B64BB" w:rsidRDefault="007E32C2" w:rsidP="001618D1">
      <w:pPr>
        <w:pStyle w:val="cod"/>
        <w:widowControl w:val="0"/>
        <w:contextualSpacing/>
      </w:pPr>
      <w:r w:rsidRPr="008B64BB">
        <w:tab/>
      </w:r>
      <w:r w:rsidRPr="008B64BB">
        <w:tab/>
        <w:t>CrackedPassword string              `json:"cracked_password"`</w:t>
      </w:r>
    </w:p>
    <w:p w14:paraId="7F936A5D" w14:textId="0285E1B3" w:rsidR="007E32C2" w:rsidRPr="008B64BB" w:rsidRDefault="007E32C2" w:rsidP="001618D1">
      <w:pPr>
        <w:pStyle w:val="cod"/>
        <w:widowControl w:val="0"/>
        <w:contextualSpacing/>
      </w:pPr>
      <w:r w:rsidRPr="008B64BB">
        <w:tab/>
      </w:r>
      <w:r w:rsidRPr="008B64BB">
        <w:tab/>
        <w:t>Cracked         bool                `json:"cracked"`</w:t>
      </w:r>
    </w:p>
    <w:p w14:paraId="55646729" w14:textId="7D13FAB5" w:rsidR="007E32C2" w:rsidRPr="008B64BB" w:rsidRDefault="007E32C2" w:rsidP="001618D1">
      <w:pPr>
        <w:pStyle w:val="cod"/>
        <w:widowControl w:val="0"/>
        <w:contextualSpacing/>
      </w:pPr>
      <w:r w:rsidRPr="008B64BB">
        <w:tab/>
      </w:r>
      <w:r w:rsidRPr="008B64BB">
        <w:tab/>
        <w:t>HashType        string              `json:"hash_type"`</w:t>
      </w:r>
    </w:p>
    <w:p w14:paraId="07D66B63" w14:textId="53805399" w:rsidR="007E32C2" w:rsidRPr="008B64BB" w:rsidRDefault="007E32C2" w:rsidP="001618D1">
      <w:pPr>
        <w:pStyle w:val="cod"/>
        <w:widowControl w:val="0"/>
        <w:contextualSpacing/>
      </w:pPr>
      <w:r w:rsidRPr="008B64BB">
        <w:tab/>
      </w:r>
      <w:r w:rsidRPr="008B64BB">
        <w:tab/>
        <w:t>Method          string              `json:"method"`</w:t>
      </w:r>
    </w:p>
    <w:p w14:paraId="47E26020" w14:textId="7CB1FE93" w:rsidR="007E32C2" w:rsidRPr="008B64BB" w:rsidRDefault="007E32C2" w:rsidP="001618D1">
      <w:pPr>
        <w:pStyle w:val="cod"/>
        <w:widowControl w:val="0"/>
        <w:contextualSpacing/>
      </w:pPr>
      <w:r w:rsidRPr="008B64BB">
        <w:tab/>
      </w:r>
      <w:r w:rsidRPr="008B64BB">
        <w:tab/>
        <w:t>Attempts        int                 `json:"attempts"`</w:t>
      </w:r>
    </w:p>
    <w:p w14:paraId="528E7714" w14:textId="0AD73251" w:rsidR="007E32C2" w:rsidRPr="008B64BB" w:rsidRDefault="007E32C2" w:rsidP="001618D1">
      <w:pPr>
        <w:pStyle w:val="cod"/>
        <w:widowControl w:val="0"/>
        <w:contextualSpacing/>
      </w:pPr>
      <w:r w:rsidRPr="008B64BB">
        <w:tab/>
      </w:r>
      <w:r w:rsidRPr="008B64BB">
        <w:tab/>
        <w:t>StartTime       string              `json:"start_time"`</w:t>
      </w:r>
    </w:p>
    <w:p w14:paraId="3E7B10BC" w14:textId="5F27899D" w:rsidR="007E32C2" w:rsidRPr="008B64BB" w:rsidRDefault="007E32C2" w:rsidP="001618D1">
      <w:pPr>
        <w:pStyle w:val="cod"/>
        <w:widowControl w:val="0"/>
        <w:contextualSpacing/>
      </w:pPr>
      <w:r w:rsidRPr="008B64BB">
        <w:tab/>
      </w:r>
      <w:r w:rsidRPr="008B64BB">
        <w:tab/>
        <w:t>EndTime         string              `json:"end_time"`</w:t>
      </w:r>
    </w:p>
    <w:p w14:paraId="123DC74E" w14:textId="2C5BF735" w:rsidR="007E32C2" w:rsidRPr="008B64BB" w:rsidRDefault="007E32C2" w:rsidP="001618D1">
      <w:pPr>
        <w:pStyle w:val="cod"/>
        <w:widowControl w:val="0"/>
        <w:contextualSpacing/>
      </w:pPr>
      <w:r w:rsidRPr="008B64BB">
        <w:tab/>
      </w:r>
      <w:r w:rsidRPr="008B64BB">
        <w:tab/>
        <w:t>DurationSeconds float64             `json:"duration_seconds"`</w:t>
      </w:r>
    </w:p>
    <w:p w14:paraId="6713A7FE" w14:textId="143E1297" w:rsidR="007E32C2" w:rsidRPr="008B64BB" w:rsidRDefault="007E32C2" w:rsidP="001618D1">
      <w:pPr>
        <w:pStyle w:val="cod"/>
        <w:widowControl w:val="0"/>
        <w:contextualSpacing/>
      </w:pPr>
      <w:r w:rsidRPr="008B64BB">
        <w:tab/>
      </w:r>
      <w:r w:rsidRPr="008B64BB">
        <w:tab/>
        <w:t>HashesPerSecond float64             `json:"hashes_per_second"`</w:t>
      </w:r>
    </w:p>
    <w:p w14:paraId="78209F00" w14:textId="5A373D78" w:rsidR="007E32C2" w:rsidRPr="008B64BB" w:rsidRDefault="007E32C2" w:rsidP="001618D1">
      <w:pPr>
        <w:pStyle w:val="cod"/>
        <w:widowControl w:val="0"/>
        <w:contextualSpacing/>
      </w:pPr>
      <w:r w:rsidRPr="008B64BB">
        <w:tab/>
      </w:r>
      <w:r w:rsidRPr="008B64BB">
        <w:tab/>
        <w:t>SaltPrefix      string              `json:"salt_prefix"`</w:t>
      </w:r>
    </w:p>
    <w:p w14:paraId="1680BA24" w14:textId="3B0216F3" w:rsidR="007E32C2" w:rsidRPr="008B64BB" w:rsidRDefault="007E32C2" w:rsidP="001618D1">
      <w:pPr>
        <w:pStyle w:val="cod"/>
        <w:widowControl w:val="0"/>
        <w:contextualSpacing/>
      </w:pPr>
      <w:r w:rsidRPr="008B64BB">
        <w:tab/>
      </w:r>
      <w:r w:rsidRPr="008B64BB">
        <w:tab/>
        <w:t>SaltSuffix      string              `json:"salt_suffix"`</w:t>
      </w:r>
    </w:p>
    <w:p w14:paraId="6371A35C" w14:textId="782EEB34" w:rsidR="007E32C2" w:rsidRPr="008B64BB" w:rsidRDefault="007E32C2" w:rsidP="001618D1">
      <w:pPr>
        <w:pStyle w:val="cod"/>
        <w:widowControl w:val="0"/>
        <w:contextualSpacing/>
      </w:pPr>
      <w:r w:rsidRPr="008B64BB">
        <w:tab/>
      </w:r>
      <w:r w:rsidRPr="008B64BB">
        <w:tab/>
        <w:t>Timestamp       string              `json:"timestamp"`</w:t>
      </w:r>
    </w:p>
    <w:p w14:paraId="1994E7AD" w14:textId="13106CE9" w:rsidR="007E32C2" w:rsidRPr="008B64BB" w:rsidRDefault="007E32C2" w:rsidP="001618D1">
      <w:pPr>
        <w:pStyle w:val="cod"/>
        <w:widowControl w:val="0"/>
        <w:contextualSpacing/>
      </w:pPr>
      <w:r w:rsidRPr="008B64BB">
        <w:tab/>
      </w:r>
      <w:r w:rsidRPr="008B64BB">
        <w:tab/>
        <w:t>HashesOverTime  []HashRatePoint     `json:"hashes_over_time"`</w:t>
      </w:r>
    </w:p>
    <w:p w14:paraId="0DAB3887" w14:textId="008896DE" w:rsidR="007E32C2" w:rsidRPr="008B64BB" w:rsidRDefault="007E32C2" w:rsidP="001618D1">
      <w:pPr>
        <w:pStyle w:val="cod"/>
        <w:widowControl w:val="0"/>
        <w:contextualSpacing/>
      </w:pPr>
      <w:r w:rsidRPr="008B64BB">
        <w:t>}</w:t>
      </w:r>
    </w:p>
    <w:p w14:paraId="18120042" w14:textId="4574AA82" w:rsidR="004F5580" w:rsidRPr="008B64BB" w:rsidRDefault="007E32C2" w:rsidP="001618D1">
      <w:pPr>
        <w:widowControl w:val="0"/>
        <w:ind w:firstLine="708"/>
        <w:contextualSpacing/>
      </w:pPr>
      <w:r w:rsidRPr="008B64BB">
        <w:t>Această structură oferă o imagine completă asupra sesiunii. Fiecare câmp documentează fie contextul inițial (cum ar fi algoritmul de hash și metoda de atac folosită), fie rezultatele procesului (inclusiv dacă hash-ul a fost spart și parola obținută), fie performanța tehnică (cum ar fi durata exactă și viteza de execuție exprimată în hashuri/secundă). Câmpurile SaltPrefix și SaltSuffix sunt opționale și reflectă posibile valori adiționale folosite în hashing.</w:t>
      </w:r>
    </w:p>
    <w:p w14:paraId="4914C626" w14:textId="01F0C81B" w:rsidR="004F5580" w:rsidRPr="008B64BB" w:rsidRDefault="004F5580" w:rsidP="001618D1">
      <w:pPr>
        <w:widowControl w:val="0"/>
        <w:ind w:firstLine="708"/>
        <w:contextualSpacing/>
      </w:pPr>
      <w:r w:rsidRPr="008B64BB">
        <w:t>Performanța este înregistrată pe parcursul execuției cu ajutorul structurii TimeBucket, care colectează în mod sincron numărul de hashuri procesate în fiecare secundă. La final, această informație este transformată într-un vector de obiecte HashRatePoint, salvat în câmpul HashesOverTime al raportului. Structura TimeBucket este următoarea:</w:t>
      </w:r>
    </w:p>
    <w:p w14:paraId="086BF46D" w14:textId="77777777" w:rsidR="004F5580" w:rsidRPr="008B64BB" w:rsidRDefault="004F5580" w:rsidP="001618D1">
      <w:pPr>
        <w:pStyle w:val="cod"/>
        <w:widowControl w:val="0"/>
        <w:contextualSpacing/>
      </w:pPr>
      <w:r w:rsidRPr="008B64BB">
        <w:t>type TimeBucket struct {</w:t>
      </w:r>
    </w:p>
    <w:p w14:paraId="308C9FD0" w14:textId="6259C412" w:rsidR="004F5580" w:rsidRPr="008B64BB" w:rsidRDefault="004F5580" w:rsidP="001618D1">
      <w:pPr>
        <w:pStyle w:val="cod"/>
        <w:widowControl w:val="0"/>
        <w:contextualSpacing/>
      </w:pPr>
      <w:r w:rsidRPr="008B64BB">
        <w:tab/>
      </w:r>
      <w:r w:rsidRPr="008B64BB">
        <w:tab/>
        <w:t>sync.Mutex</w:t>
      </w:r>
    </w:p>
    <w:p w14:paraId="1DDBBA78" w14:textId="05E7E14F" w:rsidR="004F5580" w:rsidRPr="008B64BB" w:rsidRDefault="004F5580" w:rsidP="001618D1">
      <w:pPr>
        <w:pStyle w:val="cod"/>
        <w:widowControl w:val="0"/>
        <w:contextualSpacing/>
      </w:pPr>
      <w:r w:rsidRPr="008B64BB">
        <w:lastRenderedPageBreak/>
        <w:tab/>
      </w:r>
      <w:r w:rsidRPr="008B64BB">
        <w:tab/>
        <w:t>buckets   map[int]int</w:t>
      </w:r>
    </w:p>
    <w:p w14:paraId="118D4126" w14:textId="3B7B57E6" w:rsidR="004F5580" w:rsidRPr="008B64BB" w:rsidRDefault="004F5580" w:rsidP="001618D1">
      <w:pPr>
        <w:pStyle w:val="cod"/>
        <w:widowControl w:val="0"/>
        <w:contextualSpacing/>
      </w:pPr>
      <w:r w:rsidRPr="008B64BB">
        <w:tab/>
      </w:r>
      <w:r w:rsidRPr="008B64BB">
        <w:tab/>
        <w:t>startTime time.Time</w:t>
      </w:r>
    </w:p>
    <w:p w14:paraId="6B454F55" w14:textId="73090114" w:rsidR="004F5580" w:rsidRPr="008B64BB" w:rsidRDefault="004F5580" w:rsidP="001618D1">
      <w:pPr>
        <w:pStyle w:val="cod"/>
        <w:widowControl w:val="0"/>
        <w:contextualSpacing/>
      </w:pPr>
      <w:r w:rsidRPr="008B64BB">
        <w:t>}</w:t>
      </w:r>
    </w:p>
    <w:p w14:paraId="3D0271ED" w14:textId="6AD78FF3" w:rsidR="004F5580" w:rsidRPr="008B64BB" w:rsidRDefault="004F5580" w:rsidP="001618D1">
      <w:pPr>
        <w:widowControl w:val="0"/>
        <w:ind w:firstLine="708"/>
        <w:contextualSpacing/>
      </w:pPr>
      <w:r w:rsidRPr="008B64BB">
        <w:t xml:space="preserve">Aceste date permit reprezentarea evoluției performanței în timp, sub formă de grafic, fiind utile pentru a identifica eventuale blocaje, pauze sau fluctuații de resurse în timpul execuției. Funcția </w:t>
      </w:r>
      <w:r w:rsidR="00E33B47" w:rsidRPr="008B64BB">
        <w:t xml:space="preserve">de mai jos este cea </w:t>
      </w:r>
      <w:r w:rsidRPr="008B64BB">
        <w:t xml:space="preserve">de inițializare </w:t>
      </w:r>
      <w:r w:rsidR="00E33B47" w:rsidRPr="008B64BB">
        <w:t xml:space="preserve">ea </w:t>
      </w:r>
      <w:r w:rsidRPr="008B64BB">
        <w:t>setează timpul de start și creează o mapă în care fiecare cheie reprezintă o secundă, iar valoarea asociată – numărul de hashuri procesate în acel interval:</w:t>
      </w:r>
    </w:p>
    <w:p w14:paraId="19B4B2AF" w14:textId="77777777" w:rsidR="00E33B47" w:rsidRPr="008B64BB" w:rsidRDefault="00E33B47" w:rsidP="001618D1">
      <w:pPr>
        <w:pStyle w:val="cod"/>
        <w:widowControl w:val="0"/>
        <w:contextualSpacing/>
      </w:pPr>
      <w:r w:rsidRPr="008B64BB">
        <w:t>func NewTimeBucket() *TimeBucket {</w:t>
      </w:r>
    </w:p>
    <w:p w14:paraId="4437AEBA" w14:textId="2DD1057B" w:rsidR="00E33B47" w:rsidRPr="008B64BB" w:rsidRDefault="00E33B47" w:rsidP="001618D1">
      <w:pPr>
        <w:pStyle w:val="cod"/>
        <w:widowControl w:val="0"/>
        <w:contextualSpacing/>
      </w:pPr>
      <w:r w:rsidRPr="008B64BB">
        <w:tab/>
      </w:r>
      <w:r w:rsidRPr="008B64BB">
        <w:tab/>
        <w:t>return &amp;TimeBucket{</w:t>
      </w:r>
    </w:p>
    <w:p w14:paraId="2736F688" w14:textId="46CC01B2" w:rsidR="00E33B47" w:rsidRPr="008B64BB" w:rsidRDefault="00E33B47" w:rsidP="001618D1">
      <w:pPr>
        <w:pStyle w:val="cod"/>
        <w:widowControl w:val="0"/>
        <w:contextualSpacing/>
      </w:pPr>
      <w:r w:rsidRPr="008B64BB">
        <w:tab/>
      </w:r>
      <w:r w:rsidRPr="008B64BB">
        <w:tab/>
      </w:r>
      <w:r w:rsidRPr="008B64BB">
        <w:tab/>
        <w:t>buckets:   make(map[int]int),</w:t>
      </w:r>
    </w:p>
    <w:p w14:paraId="029C7489" w14:textId="1B69E47B" w:rsidR="00E33B47" w:rsidRPr="008B64BB" w:rsidRDefault="00E33B47" w:rsidP="001618D1">
      <w:pPr>
        <w:pStyle w:val="cod"/>
        <w:widowControl w:val="0"/>
        <w:contextualSpacing/>
      </w:pPr>
      <w:r w:rsidRPr="008B64BB">
        <w:tab/>
      </w:r>
      <w:r w:rsidRPr="008B64BB">
        <w:tab/>
      </w:r>
      <w:r w:rsidRPr="008B64BB">
        <w:tab/>
        <w:t>startTime: time.Now(),</w:t>
      </w:r>
    </w:p>
    <w:p w14:paraId="472F56EE" w14:textId="486EFBDB" w:rsidR="00E33B47" w:rsidRPr="008B64BB" w:rsidRDefault="00E33B47" w:rsidP="001618D1">
      <w:pPr>
        <w:pStyle w:val="cod"/>
        <w:widowControl w:val="0"/>
        <w:contextualSpacing/>
      </w:pPr>
      <w:r w:rsidRPr="008B64BB">
        <w:tab/>
      </w:r>
      <w:r w:rsidRPr="008B64BB">
        <w:tab/>
        <w:t>}</w:t>
      </w:r>
    </w:p>
    <w:p w14:paraId="3979268D" w14:textId="7E26B3EA" w:rsidR="004F5580" w:rsidRPr="008B64BB" w:rsidRDefault="00E33B47" w:rsidP="001618D1">
      <w:pPr>
        <w:pStyle w:val="cod"/>
        <w:widowControl w:val="0"/>
        <w:contextualSpacing/>
      </w:pPr>
      <w:r w:rsidRPr="008B64BB">
        <w:t>}</w:t>
      </w:r>
    </w:p>
    <w:p w14:paraId="11F68542" w14:textId="77777777" w:rsidR="0027625A" w:rsidRPr="008B64BB" w:rsidRDefault="0027625A" w:rsidP="001618D1">
      <w:pPr>
        <w:pStyle w:val="cod"/>
        <w:widowControl w:val="0"/>
        <w:contextualSpacing/>
      </w:pPr>
    </w:p>
    <w:p w14:paraId="4D6959F7" w14:textId="2D958552" w:rsidR="0027625A" w:rsidRPr="008B64BB" w:rsidRDefault="0027625A" w:rsidP="001618D1">
      <w:pPr>
        <w:widowControl w:val="0"/>
        <w:ind w:firstLine="708"/>
        <w:contextualSpacing/>
      </w:pPr>
      <w:r w:rsidRPr="008B64BB">
        <w:t>Funcția ToList() (disponibilă în Anexa B.1) are rolul de a transforma datele brute colectate în timp real în cadrul structurii TimeBucket într-o listă organizată de puncte ([]HashRatePoint), care poate fi folosită în rapoartele generate de aplicație pentru graficele de performanță.</w:t>
      </w:r>
    </w:p>
    <w:p w14:paraId="5DAD400E" w14:textId="77777777" w:rsidR="0027625A" w:rsidRPr="008B64BB" w:rsidRDefault="0027625A" w:rsidP="001618D1">
      <w:pPr>
        <w:widowControl w:val="0"/>
        <w:ind w:firstLine="708"/>
        <w:contextualSpacing/>
      </w:pPr>
      <w:r w:rsidRPr="008B64BB">
        <w:t>La nivel conceptual, TimeBucket înregistrează pentru fiecare secundă câte hashuri au fost procesate. Într-o sesiune scurtă, aceste date pot fi utilizate direct. Însă, pe măsură ce durata execuției crește, stocarea și afișarea datelor la nivel de secundă devine prea detaliată și greu de interpretat vizual. Din acest motiv, ToList() implementează o agregare dinamică, care comprimă datele în intervale de timp (numite „bucketuri”) mai mari, proporțional cu durata totală a execuției.</w:t>
      </w:r>
    </w:p>
    <w:p w14:paraId="5A7F456E" w14:textId="77777777" w:rsidR="0027625A" w:rsidRPr="008B64BB" w:rsidRDefault="0027625A" w:rsidP="001618D1">
      <w:pPr>
        <w:widowControl w:val="0"/>
        <w:ind w:firstLine="708"/>
        <w:contextualSpacing/>
      </w:pPr>
      <w:r w:rsidRPr="008B64BB">
        <w:t>În detaliu, funcția începe prin a calcula timpul total scurs de la începutul execuției. Pe baza acestuia, determină dimensiunea optimă a unui bucket de timp, astfel încât lista finală să conțină aproximativ 40 de puncte (indiferent de cât a durat procesul). Dacă durata este foarte scurtă, se păstrează o dimensiune minimă de 1 secundă pentru granularitate maximă.</w:t>
      </w:r>
    </w:p>
    <w:p w14:paraId="487D24F8" w14:textId="77777777" w:rsidR="0027625A" w:rsidRPr="008B64BB" w:rsidRDefault="0027625A" w:rsidP="001618D1">
      <w:pPr>
        <w:widowControl w:val="0"/>
        <w:ind w:firstLine="708"/>
        <w:contextualSpacing/>
      </w:pPr>
    </w:p>
    <w:p w14:paraId="5F977FD3" w14:textId="635B8152" w:rsidR="0027625A" w:rsidRPr="008B64BB" w:rsidRDefault="0027625A" w:rsidP="001618D1">
      <w:pPr>
        <w:widowControl w:val="0"/>
        <w:ind w:firstLine="708"/>
        <w:contextualSpacing/>
      </w:pPr>
      <w:r w:rsidRPr="008B64BB">
        <w:t>După ce dimensiunea bucketului este stabilită, funcția parcurge toate înregistrările salvate în tb.buckets (care conține hashuri per secundă), și le grupează în intervale (de exemplu: toate hashurile dintre secunda 0 și 4 într-un singur bucket „0”, între 5 și 9 în bucketul „5” și așa mai departe). Această grupare este realizată prin împărțirea fiecărui timestamp la dimensiunea bucketului, apoi reconstituirea secundei de început a intervalului.</w:t>
      </w:r>
    </w:p>
    <w:p w14:paraId="520FACF3" w14:textId="77777777" w:rsidR="0027625A" w:rsidRPr="008B64BB" w:rsidRDefault="0027625A" w:rsidP="001618D1">
      <w:pPr>
        <w:widowControl w:val="0"/>
        <w:ind w:firstLine="708"/>
        <w:contextualSpacing/>
      </w:pPr>
      <w:r w:rsidRPr="008B64BB">
        <w:t>Rezultatul este o hartă (grouped) în care cheia este începutul unui interval (de ex. secunda 20, 40, 60), iar valoarea este numărul total de hashuri procesate în acel interval.</w:t>
      </w:r>
    </w:p>
    <w:p w14:paraId="3E6AC450" w14:textId="77777777" w:rsidR="0027625A" w:rsidRDefault="0027625A" w:rsidP="001618D1">
      <w:pPr>
        <w:widowControl w:val="0"/>
        <w:ind w:firstLine="708"/>
        <w:contextualSpacing/>
      </w:pPr>
      <w:r w:rsidRPr="008B64BB">
        <w:t>În final, toate aceste perechi agregate sunt convertite într-o listă de obiecte HashRatePoint, fiecare reprezentând o bară în graficul de performanță. Lista este returnată ca rezultat al funcției și este folosită ulterior pentru a completa raportul de execuție.</w:t>
      </w:r>
    </w:p>
    <w:p w14:paraId="703429B0" w14:textId="77777777" w:rsidR="00AB55AC" w:rsidRPr="008B64BB" w:rsidRDefault="00AB55AC" w:rsidP="001618D1">
      <w:pPr>
        <w:widowControl w:val="0"/>
        <w:ind w:firstLine="708"/>
        <w:contextualSpacing/>
      </w:pPr>
    </w:p>
    <w:p w14:paraId="45163679" w14:textId="043CA7ED" w:rsidR="00DE2515" w:rsidRPr="008B64BB" w:rsidRDefault="00DE2515" w:rsidP="001618D1">
      <w:pPr>
        <w:pStyle w:val="Heading2"/>
        <w:keepNext w:val="0"/>
        <w:keepLines w:val="0"/>
        <w:widowControl w:val="0"/>
        <w:contextualSpacing/>
      </w:pPr>
      <w:bookmarkStart w:id="28" w:name="_Toc198815872"/>
      <w:r w:rsidRPr="008B64BB">
        <w:t>3.7 Testarea componentelor aplicției</w:t>
      </w:r>
      <w:bookmarkEnd w:id="28"/>
    </w:p>
    <w:p w14:paraId="58420CFF" w14:textId="2FAEA258" w:rsidR="00DE2515" w:rsidRPr="008B64BB" w:rsidRDefault="00DE2515" w:rsidP="001618D1">
      <w:pPr>
        <w:widowControl w:val="0"/>
        <w:ind w:firstLine="720"/>
        <w:contextualSpacing/>
      </w:pPr>
      <w:r w:rsidRPr="008B64BB">
        <w:t>Pentru a valida corectitudinea și stabilitatea funcționalităților implementate în HashSentinel, au fost realizate o serie de teste unitare, centrate atât pe acuratețea algoritmilor de hashing, cât și pe comportamentul sistemului în condiții de execuție controlată (pauză, reluare, oprire). Testele sunt organizate modular și sunt implementate în limbajul Go, folosind frameworkul nativ de testare (testing).</w:t>
      </w:r>
    </w:p>
    <w:p w14:paraId="1CFDC8B1" w14:textId="4224CFBD" w:rsidR="00DE2515" w:rsidRPr="008B64BB" w:rsidRDefault="00DE2515" w:rsidP="001618D1">
      <w:pPr>
        <w:widowControl w:val="0"/>
        <w:ind w:firstLine="720"/>
        <w:contextualSpacing/>
      </w:pPr>
      <w:r w:rsidRPr="008B64BB">
        <w:t>Algoritmii de hashing implementați manual sau integrați în sistem sunt testați individual, pentru a confirma că funcțiile de potrivire (Match&lt;Algorithm&gt;) returnează rezultate corecte pentru inputuri cunoscute. Un exemplu este testul pentru algoritmul Whirlpool:</w:t>
      </w:r>
    </w:p>
    <w:p w14:paraId="57AC9698" w14:textId="77777777" w:rsidR="00DE2515" w:rsidRPr="008B64BB" w:rsidRDefault="00DE2515" w:rsidP="001618D1">
      <w:pPr>
        <w:pStyle w:val="cod"/>
        <w:widowControl w:val="0"/>
        <w:contextualSpacing/>
      </w:pPr>
      <w:r w:rsidRPr="008B64BB">
        <w:t>func TestMatchWhirlpool(t *testing.T) {</w:t>
      </w:r>
    </w:p>
    <w:p w14:paraId="131A2787" w14:textId="2CE0D6A6" w:rsidR="00DE2515" w:rsidRPr="008B64BB" w:rsidRDefault="00DE2515" w:rsidP="001618D1">
      <w:pPr>
        <w:pStyle w:val="cod"/>
        <w:widowControl w:val="0"/>
        <w:contextualSpacing/>
      </w:pPr>
      <w:r w:rsidRPr="008B64BB">
        <w:tab/>
      </w:r>
      <w:r w:rsidRPr="008B64BB">
        <w:tab/>
        <w:t>expected := "expected_hash"</w:t>
      </w:r>
    </w:p>
    <w:p w14:paraId="6D6B2581" w14:textId="77777777" w:rsidR="00DE2515" w:rsidRPr="008B64BB" w:rsidRDefault="00DE2515" w:rsidP="001618D1">
      <w:pPr>
        <w:pStyle w:val="cod"/>
        <w:widowControl w:val="0"/>
        <w:contextualSpacing/>
      </w:pPr>
    </w:p>
    <w:p w14:paraId="428AC04C" w14:textId="489764AA" w:rsidR="00DE2515" w:rsidRPr="008B64BB" w:rsidRDefault="00DE2515" w:rsidP="001618D1">
      <w:pPr>
        <w:pStyle w:val="cod"/>
        <w:widowControl w:val="0"/>
        <w:contextualSpacing/>
      </w:pPr>
      <w:r w:rsidRPr="008B64BB">
        <w:tab/>
      </w:r>
      <w:r w:rsidRPr="008B64BB">
        <w:tab/>
        <w:t>if !whirlpool.MatchWhirlpool("password", expected) {</w:t>
      </w:r>
    </w:p>
    <w:p w14:paraId="5FFFF5F4" w14:textId="72FD96BC" w:rsidR="00DE2515" w:rsidRPr="008B64BB" w:rsidRDefault="00DE2515" w:rsidP="001618D1">
      <w:pPr>
        <w:pStyle w:val="cod"/>
        <w:widowControl w:val="0"/>
        <w:contextualSpacing/>
      </w:pPr>
      <w:r w:rsidRPr="008B64BB">
        <w:tab/>
      </w:r>
      <w:r w:rsidRPr="008B64BB">
        <w:tab/>
      </w:r>
      <w:r w:rsidRPr="008B64BB">
        <w:tab/>
        <w:t>t.Error("MatchWhirlpool failed for 'password'")</w:t>
      </w:r>
    </w:p>
    <w:p w14:paraId="798B8361" w14:textId="058CA75B" w:rsidR="00DE2515" w:rsidRPr="008B64BB" w:rsidRDefault="00DE2515" w:rsidP="001618D1">
      <w:pPr>
        <w:pStyle w:val="cod"/>
        <w:widowControl w:val="0"/>
        <w:contextualSpacing/>
      </w:pPr>
      <w:r w:rsidRPr="008B64BB">
        <w:tab/>
      </w:r>
      <w:r w:rsidRPr="008B64BB">
        <w:tab/>
        <w:t>}</w:t>
      </w:r>
    </w:p>
    <w:p w14:paraId="5F9E306B" w14:textId="783C1619" w:rsidR="00DE2515" w:rsidRPr="008B64BB" w:rsidRDefault="00DE2515" w:rsidP="001618D1">
      <w:pPr>
        <w:pStyle w:val="cod"/>
        <w:widowControl w:val="0"/>
        <w:contextualSpacing/>
      </w:pPr>
      <w:r w:rsidRPr="008B64BB">
        <w:t>}</w:t>
      </w:r>
    </w:p>
    <w:p w14:paraId="291C6BD7" w14:textId="1CF393A0" w:rsidR="00DE2515" w:rsidRPr="008B64BB" w:rsidRDefault="00DE2515" w:rsidP="001618D1">
      <w:pPr>
        <w:widowControl w:val="0"/>
        <w:ind w:firstLine="708"/>
        <w:contextualSpacing/>
      </w:pPr>
      <w:r w:rsidRPr="008B64BB">
        <w:t>Acest test compară rezultatul funcției MatchWhirlpool cu o valoare hash precalculată. Dacă rezultatul nu corespunde, testul eșuează, indicând o problemă în implementarea algoritmului.</w:t>
      </w:r>
    </w:p>
    <w:p w14:paraId="62202C06" w14:textId="4F94FCF3" w:rsidR="00DE2515" w:rsidRPr="008B64BB" w:rsidRDefault="00DE2515" w:rsidP="001618D1">
      <w:pPr>
        <w:widowControl w:val="0"/>
        <w:ind w:firstLine="708"/>
        <w:contextualSpacing/>
      </w:pPr>
      <w:r w:rsidRPr="008B64BB">
        <w:t>Pe lângă testele pentru algoritmi, aplicația a fost testată și în ceea ce privește comportamentul său în timpul execuției. Au fost simulate scenarii de pauză temporară și reluare, precum și de oprire forțată a atacului, pentru a valida corectitudinea flagurilor de control și capacitatea sistemului de a reacționa fără pierderi sau blocări.</w:t>
      </w:r>
    </w:p>
    <w:p w14:paraId="4E0620AA" w14:textId="768CD488" w:rsidR="00DE2515" w:rsidRPr="008B64BB" w:rsidRDefault="00DE2515" w:rsidP="001618D1">
      <w:pPr>
        <w:widowControl w:val="0"/>
        <w:ind w:firstLine="708"/>
        <w:contextualSpacing/>
      </w:pPr>
      <w:r w:rsidRPr="008B64BB">
        <w:t>Un exemplu de test care simulează pauza și reluarea atacului:</w:t>
      </w:r>
    </w:p>
    <w:p w14:paraId="2F8FB796" w14:textId="77777777" w:rsidR="00DE2515" w:rsidRPr="008B64BB" w:rsidRDefault="00DE2515" w:rsidP="001618D1">
      <w:pPr>
        <w:pStyle w:val="cod"/>
        <w:widowControl w:val="0"/>
        <w:contextualSpacing/>
      </w:pPr>
      <w:r w:rsidRPr="008B64BB">
        <w:tab/>
        <w:t>func TestPauseAndResume(t *testing.T) {</w:t>
      </w:r>
    </w:p>
    <w:p w14:paraId="3782CCB6" w14:textId="216C4F24" w:rsidR="00DE2515" w:rsidRPr="008B64BB" w:rsidRDefault="00DE2515" w:rsidP="001618D1">
      <w:pPr>
        <w:pStyle w:val="cod"/>
        <w:widowControl w:val="0"/>
        <w:contextualSpacing/>
      </w:pPr>
      <w:r w:rsidRPr="008B64BB">
        <w:tab/>
      </w:r>
      <w:r w:rsidRPr="008B64BB">
        <w:tab/>
        <w:t>t.Run("PauseResumeAttack", func(t *testing.T) {</w:t>
      </w:r>
    </w:p>
    <w:p w14:paraId="2FF42614" w14:textId="5324E6D4" w:rsidR="00DE2515" w:rsidRPr="008B64BB" w:rsidRDefault="00DE2515" w:rsidP="001618D1">
      <w:pPr>
        <w:pStyle w:val="cod"/>
        <w:widowControl w:val="0"/>
        <w:contextualSpacing/>
      </w:pPr>
      <w:r w:rsidRPr="008B64BB">
        <w:tab/>
      </w:r>
      <w:r w:rsidRPr="008B64BB">
        <w:tab/>
      </w:r>
      <w:r w:rsidRPr="008B64BB">
        <w:tab/>
        <w:t>engine.ResetFlags()</w:t>
      </w:r>
    </w:p>
    <w:p w14:paraId="44659D70" w14:textId="49B8292F" w:rsidR="00DE2515" w:rsidRPr="008B64BB" w:rsidRDefault="00DE2515" w:rsidP="001618D1">
      <w:pPr>
        <w:pStyle w:val="cod"/>
        <w:widowControl w:val="0"/>
        <w:contextualSpacing/>
      </w:pPr>
      <w:r w:rsidRPr="008B64BB">
        <w:tab/>
      </w:r>
      <w:r w:rsidRPr="008B64BB">
        <w:tab/>
      </w:r>
      <w:r w:rsidRPr="008B64BB">
        <w:tab/>
        <w:t>go func() {</w:t>
      </w:r>
    </w:p>
    <w:p w14:paraId="0955B92B" w14:textId="3910C591" w:rsidR="00DE2515" w:rsidRPr="008B64BB" w:rsidRDefault="00DE2515" w:rsidP="001618D1">
      <w:pPr>
        <w:pStyle w:val="cod"/>
        <w:widowControl w:val="0"/>
        <w:contextualSpacing/>
      </w:pPr>
      <w:r w:rsidRPr="008B64BB">
        <w:tab/>
      </w:r>
      <w:r w:rsidRPr="008B64BB">
        <w:tab/>
      </w:r>
      <w:r w:rsidRPr="008B64BB">
        <w:tab/>
      </w:r>
      <w:r w:rsidRPr="008B64BB">
        <w:tab/>
        <w:t>time.Sleep(1 * time.Second)</w:t>
      </w:r>
    </w:p>
    <w:p w14:paraId="38AD542E" w14:textId="53782F2E" w:rsidR="00DE2515" w:rsidRPr="008B64BB" w:rsidRDefault="00DE2515" w:rsidP="001618D1">
      <w:pPr>
        <w:pStyle w:val="cod"/>
        <w:widowControl w:val="0"/>
        <w:contextualSpacing/>
      </w:pPr>
      <w:r w:rsidRPr="008B64BB">
        <w:tab/>
      </w:r>
      <w:r w:rsidRPr="008B64BB">
        <w:tab/>
      </w:r>
      <w:r w:rsidRPr="008B64BB">
        <w:tab/>
      </w:r>
      <w:r w:rsidRPr="008B64BB">
        <w:tab/>
        <w:t>engine.SetPauseFlag(true)</w:t>
      </w:r>
    </w:p>
    <w:p w14:paraId="6C832CF8" w14:textId="44B6D9F1" w:rsidR="00DE2515" w:rsidRPr="008B64BB" w:rsidRDefault="00DE2515" w:rsidP="001618D1">
      <w:pPr>
        <w:pStyle w:val="cod"/>
        <w:widowControl w:val="0"/>
        <w:contextualSpacing/>
      </w:pPr>
      <w:r w:rsidRPr="008B64BB">
        <w:tab/>
      </w:r>
      <w:r w:rsidRPr="008B64BB">
        <w:tab/>
      </w:r>
      <w:r w:rsidRPr="008B64BB">
        <w:tab/>
      </w:r>
      <w:r w:rsidRPr="008B64BB">
        <w:tab/>
        <w:t>t.Log("[TEST] Atac pus pe pauză")</w:t>
      </w:r>
    </w:p>
    <w:p w14:paraId="7F611223" w14:textId="35D3D169" w:rsidR="00DE2515" w:rsidRPr="008B64BB" w:rsidRDefault="00DE2515" w:rsidP="001618D1">
      <w:pPr>
        <w:pStyle w:val="cod"/>
        <w:widowControl w:val="0"/>
        <w:contextualSpacing/>
      </w:pPr>
      <w:r w:rsidRPr="008B64BB">
        <w:tab/>
      </w:r>
      <w:r w:rsidRPr="008B64BB">
        <w:tab/>
      </w:r>
      <w:r w:rsidRPr="008B64BB">
        <w:tab/>
      </w:r>
      <w:r w:rsidRPr="008B64BB">
        <w:tab/>
        <w:t>time.Sleep(2 * time.Second)</w:t>
      </w:r>
    </w:p>
    <w:p w14:paraId="4A01C638" w14:textId="1A158156" w:rsidR="00DE2515" w:rsidRPr="008B64BB" w:rsidRDefault="00DE2515" w:rsidP="001618D1">
      <w:pPr>
        <w:pStyle w:val="cod"/>
        <w:widowControl w:val="0"/>
        <w:contextualSpacing/>
      </w:pPr>
      <w:r w:rsidRPr="008B64BB">
        <w:tab/>
      </w:r>
      <w:r w:rsidRPr="008B64BB">
        <w:tab/>
      </w:r>
      <w:r w:rsidRPr="008B64BB">
        <w:tab/>
      </w:r>
      <w:r w:rsidRPr="008B64BB">
        <w:tab/>
        <w:t>engine.SetPauseFlag(false)</w:t>
      </w:r>
    </w:p>
    <w:p w14:paraId="411E35C6" w14:textId="460F9210" w:rsidR="00DE2515" w:rsidRPr="008B64BB" w:rsidRDefault="00DE2515" w:rsidP="001618D1">
      <w:pPr>
        <w:pStyle w:val="cod"/>
        <w:widowControl w:val="0"/>
        <w:contextualSpacing/>
      </w:pPr>
      <w:r w:rsidRPr="008B64BB">
        <w:tab/>
      </w:r>
      <w:r w:rsidRPr="008B64BB">
        <w:tab/>
      </w:r>
      <w:r w:rsidRPr="008B64BB">
        <w:tab/>
      </w:r>
      <w:r w:rsidRPr="008B64BB">
        <w:tab/>
        <w:t>t.Log("[TEST] Atac reluat")</w:t>
      </w:r>
    </w:p>
    <w:p w14:paraId="3F01C831" w14:textId="5E635723" w:rsidR="00DE2515" w:rsidRPr="008B64BB" w:rsidRDefault="00DE2515" w:rsidP="001618D1">
      <w:pPr>
        <w:pStyle w:val="cod"/>
        <w:widowControl w:val="0"/>
        <w:contextualSpacing/>
      </w:pPr>
      <w:r w:rsidRPr="008B64BB">
        <w:tab/>
      </w:r>
      <w:r w:rsidRPr="008B64BB">
        <w:tab/>
      </w:r>
      <w:r w:rsidRPr="008B64BB">
        <w:tab/>
        <w:t>}()</w:t>
      </w:r>
    </w:p>
    <w:p w14:paraId="4898E03F" w14:textId="6E0CD614" w:rsidR="00DE2515" w:rsidRPr="008B64BB" w:rsidRDefault="00DE2515" w:rsidP="001618D1">
      <w:pPr>
        <w:pStyle w:val="cod"/>
        <w:widowControl w:val="0"/>
        <w:ind w:left="708" w:firstLine="0"/>
        <w:contextualSpacing/>
      </w:pPr>
      <w:r w:rsidRPr="008B64BB">
        <w:tab/>
      </w:r>
      <w:r w:rsidRPr="008B64BB">
        <w:tab/>
      </w:r>
      <w:r w:rsidRPr="008B64BB">
        <w:tab/>
        <w:t xml:space="preserve">result, attempts, _, _ := </w:t>
      </w:r>
    </w:p>
    <w:p w14:paraId="4269E2C8" w14:textId="141D7186" w:rsidR="00DE2515" w:rsidRPr="008B64BB" w:rsidRDefault="00DE2515" w:rsidP="001618D1">
      <w:pPr>
        <w:pStyle w:val="cod"/>
        <w:widowControl w:val="0"/>
        <w:ind w:left="2160" w:firstLine="0"/>
        <w:contextualSpacing/>
      </w:pPr>
      <w:r w:rsidRPr="008B64BB">
        <w:t>engine.CrackFromWordlist(testHash, testHashType, testPath, 2, saltPrefix, saltSuffix)</w:t>
      </w:r>
    </w:p>
    <w:p w14:paraId="732DEA78" w14:textId="6513E3F9" w:rsidR="00DE2515" w:rsidRPr="008B64BB" w:rsidRDefault="00DE2515" w:rsidP="001618D1">
      <w:pPr>
        <w:pStyle w:val="cod"/>
        <w:widowControl w:val="0"/>
        <w:contextualSpacing/>
      </w:pPr>
      <w:r w:rsidRPr="008B64BB">
        <w:tab/>
      </w:r>
      <w:r w:rsidRPr="008B64BB">
        <w:tab/>
      </w:r>
      <w:r w:rsidRPr="008B64BB">
        <w:tab/>
        <w:t>if result != "andrew" {</w:t>
      </w:r>
    </w:p>
    <w:p w14:paraId="4388F94D" w14:textId="471DB168" w:rsidR="00DE2515" w:rsidRPr="008B64BB" w:rsidRDefault="00DE2515" w:rsidP="001618D1">
      <w:pPr>
        <w:pStyle w:val="cod"/>
        <w:widowControl w:val="0"/>
        <w:contextualSpacing/>
      </w:pPr>
      <w:r w:rsidRPr="008B64BB">
        <w:tab/>
      </w:r>
      <w:r w:rsidRPr="008B64BB">
        <w:tab/>
      </w:r>
      <w:r w:rsidRPr="008B64BB">
        <w:tab/>
      </w:r>
      <w:r w:rsidRPr="008B64BB">
        <w:tab/>
        <w:t>t.Errorf("Expected to find 'andrew', got '%s'", result)</w:t>
      </w:r>
    </w:p>
    <w:p w14:paraId="78D0D49D" w14:textId="592BB67A" w:rsidR="00DE2515" w:rsidRPr="008B64BB" w:rsidRDefault="00DE2515" w:rsidP="001618D1">
      <w:pPr>
        <w:pStyle w:val="cod"/>
        <w:widowControl w:val="0"/>
        <w:contextualSpacing/>
      </w:pPr>
      <w:r w:rsidRPr="008B64BB">
        <w:tab/>
      </w:r>
      <w:r w:rsidRPr="008B64BB">
        <w:tab/>
      </w:r>
      <w:r w:rsidRPr="008B64BB">
        <w:tab/>
        <w:t>} else {</w:t>
      </w:r>
    </w:p>
    <w:p w14:paraId="7E797C79" w14:textId="6F94256A" w:rsidR="00DE2515" w:rsidRPr="008B64BB" w:rsidRDefault="00DE2515" w:rsidP="001618D1">
      <w:pPr>
        <w:pStyle w:val="cod"/>
        <w:widowControl w:val="0"/>
        <w:ind w:left="2880" w:firstLine="0"/>
        <w:contextualSpacing/>
      </w:pPr>
      <w:r w:rsidRPr="008B64BB">
        <w:t xml:space="preserve">t.Logf("Found password '%s' after resume in %d attempts", result, </w:t>
      </w:r>
      <w:r w:rsidRPr="008B64BB">
        <w:lastRenderedPageBreak/>
        <w:t>attempts)</w:t>
      </w:r>
    </w:p>
    <w:p w14:paraId="15A92E76" w14:textId="7D043C09" w:rsidR="00DE2515" w:rsidRPr="008B64BB" w:rsidRDefault="00DE2515" w:rsidP="001618D1">
      <w:pPr>
        <w:pStyle w:val="cod"/>
        <w:widowControl w:val="0"/>
        <w:contextualSpacing/>
      </w:pPr>
      <w:r w:rsidRPr="008B64BB">
        <w:tab/>
      </w:r>
      <w:r w:rsidRPr="008B64BB">
        <w:tab/>
      </w:r>
      <w:r w:rsidRPr="008B64BB">
        <w:tab/>
        <w:t>}</w:t>
      </w:r>
    </w:p>
    <w:p w14:paraId="16682C20" w14:textId="26801DAE" w:rsidR="00DE2515" w:rsidRPr="008B64BB" w:rsidRDefault="00DE2515" w:rsidP="001618D1">
      <w:pPr>
        <w:pStyle w:val="cod"/>
        <w:widowControl w:val="0"/>
        <w:contextualSpacing/>
      </w:pPr>
      <w:r w:rsidRPr="008B64BB">
        <w:tab/>
      </w:r>
      <w:r w:rsidRPr="008B64BB">
        <w:tab/>
        <w:t>})</w:t>
      </w:r>
    </w:p>
    <w:p w14:paraId="13AB52C7" w14:textId="35719780" w:rsidR="00DE2515" w:rsidRPr="008B64BB" w:rsidRDefault="00DE2515" w:rsidP="001618D1">
      <w:pPr>
        <w:pStyle w:val="cod"/>
        <w:widowControl w:val="0"/>
        <w:contextualSpacing/>
      </w:pPr>
      <w:r w:rsidRPr="008B64BB">
        <w:t>}</w:t>
      </w:r>
    </w:p>
    <w:p w14:paraId="72DD435B" w14:textId="6150C9AF" w:rsidR="00DE2515" w:rsidRPr="008B64BB" w:rsidRDefault="00DE2515" w:rsidP="001618D1">
      <w:pPr>
        <w:widowControl w:val="0"/>
        <w:ind w:firstLine="708"/>
        <w:contextualSpacing/>
      </w:pPr>
      <w:r w:rsidRPr="008B64BB">
        <w:t>Acest test verifică dacă sistemul răspunde corect comenzilor de pauză și reluare și dacă algoritmul continuă execuția fără a compromite progresul anterior.</w:t>
      </w:r>
    </w:p>
    <w:p w14:paraId="2A505380" w14:textId="6897939C" w:rsidR="00DE2515" w:rsidRPr="008B64BB" w:rsidRDefault="00DE2515" w:rsidP="001618D1">
      <w:pPr>
        <w:widowControl w:val="0"/>
        <w:ind w:firstLine="708"/>
        <w:contextualSpacing/>
      </w:pPr>
      <w:r w:rsidRPr="008B64BB">
        <w:t>Comportamentul în cazul opririi forțate este verificat cu:</w:t>
      </w:r>
    </w:p>
    <w:p w14:paraId="1BE25FCB" w14:textId="77777777" w:rsidR="00DE2515" w:rsidRPr="008B64BB" w:rsidRDefault="00DE2515" w:rsidP="001618D1">
      <w:pPr>
        <w:pStyle w:val="cod"/>
        <w:widowControl w:val="0"/>
        <w:contextualSpacing/>
      </w:pPr>
      <w:r w:rsidRPr="008B64BB">
        <w:t>func TestStopOnly(t *testing.T) {</w:t>
      </w:r>
    </w:p>
    <w:p w14:paraId="5681A717" w14:textId="1B01D637" w:rsidR="00DE2515" w:rsidRPr="008B64BB" w:rsidRDefault="00DE2515" w:rsidP="001618D1">
      <w:pPr>
        <w:pStyle w:val="cod"/>
        <w:widowControl w:val="0"/>
        <w:contextualSpacing/>
      </w:pPr>
      <w:r w:rsidRPr="008B64BB">
        <w:tab/>
      </w:r>
      <w:r w:rsidRPr="008B64BB">
        <w:tab/>
        <w:t>t.Run("StopAttack", func(t *testing.T) {</w:t>
      </w:r>
    </w:p>
    <w:p w14:paraId="46F40DF9" w14:textId="3083B407" w:rsidR="00DE2515" w:rsidRPr="008B64BB" w:rsidRDefault="00DE2515" w:rsidP="001618D1">
      <w:pPr>
        <w:pStyle w:val="cod"/>
        <w:widowControl w:val="0"/>
        <w:contextualSpacing/>
      </w:pPr>
      <w:r w:rsidRPr="008B64BB">
        <w:tab/>
      </w:r>
      <w:r w:rsidRPr="008B64BB">
        <w:tab/>
      </w:r>
      <w:r w:rsidRPr="008B64BB">
        <w:tab/>
        <w:t>t.Log("[TEST] Start atac, se oprește după 1 secundă")</w:t>
      </w:r>
    </w:p>
    <w:p w14:paraId="1BC8E386" w14:textId="479E4549" w:rsidR="00DE2515" w:rsidRPr="008B64BB" w:rsidRDefault="00DE2515" w:rsidP="001618D1">
      <w:pPr>
        <w:pStyle w:val="cod"/>
        <w:widowControl w:val="0"/>
        <w:contextualSpacing/>
      </w:pPr>
      <w:r w:rsidRPr="008B64BB">
        <w:tab/>
      </w:r>
      <w:r w:rsidRPr="008B64BB">
        <w:tab/>
      </w:r>
      <w:r w:rsidRPr="008B64BB">
        <w:tab/>
        <w:t>engine.ResetFlags()</w:t>
      </w:r>
    </w:p>
    <w:p w14:paraId="04CD4BE6" w14:textId="1EF9042C" w:rsidR="00DE2515" w:rsidRPr="008B64BB" w:rsidRDefault="00DE2515" w:rsidP="001618D1">
      <w:pPr>
        <w:pStyle w:val="cod"/>
        <w:widowControl w:val="0"/>
        <w:contextualSpacing/>
      </w:pPr>
      <w:r w:rsidRPr="008B64BB">
        <w:tab/>
      </w:r>
      <w:r w:rsidRPr="008B64BB">
        <w:tab/>
      </w:r>
      <w:r w:rsidRPr="008B64BB">
        <w:tab/>
        <w:t>go func() {</w:t>
      </w:r>
    </w:p>
    <w:p w14:paraId="52E55D38" w14:textId="4C0B8202" w:rsidR="00DE2515" w:rsidRPr="008B64BB" w:rsidRDefault="00DE2515" w:rsidP="001618D1">
      <w:pPr>
        <w:pStyle w:val="cod"/>
        <w:widowControl w:val="0"/>
        <w:contextualSpacing/>
      </w:pPr>
      <w:r w:rsidRPr="008B64BB">
        <w:tab/>
      </w:r>
      <w:r w:rsidRPr="008B64BB">
        <w:tab/>
      </w:r>
      <w:r w:rsidRPr="008B64BB">
        <w:tab/>
      </w:r>
      <w:r w:rsidRPr="008B64BB">
        <w:tab/>
        <w:t>time.Sleep(1 * time.Second)</w:t>
      </w:r>
    </w:p>
    <w:p w14:paraId="4435FCB1" w14:textId="73FD0090" w:rsidR="00DE2515" w:rsidRPr="008B64BB" w:rsidRDefault="00DE2515" w:rsidP="001618D1">
      <w:pPr>
        <w:pStyle w:val="cod"/>
        <w:widowControl w:val="0"/>
        <w:contextualSpacing/>
      </w:pPr>
      <w:r w:rsidRPr="008B64BB">
        <w:tab/>
      </w:r>
      <w:r w:rsidRPr="008B64BB">
        <w:tab/>
      </w:r>
      <w:r w:rsidRPr="008B64BB">
        <w:tab/>
      </w:r>
      <w:r w:rsidRPr="008B64BB">
        <w:tab/>
        <w:t>engine.SetStopFlag(true)</w:t>
      </w:r>
    </w:p>
    <w:p w14:paraId="662BF9DA" w14:textId="5221C12F" w:rsidR="00DE2515" w:rsidRPr="008B64BB" w:rsidRDefault="00DE2515" w:rsidP="001618D1">
      <w:pPr>
        <w:pStyle w:val="cod"/>
        <w:widowControl w:val="0"/>
        <w:contextualSpacing/>
      </w:pPr>
      <w:r w:rsidRPr="008B64BB">
        <w:tab/>
      </w:r>
      <w:r w:rsidRPr="008B64BB">
        <w:tab/>
      </w:r>
      <w:r w:rsidRPr="008B64BB">
        <w:tab/>
        <w:t>}()</w:t>
      </w:r>
    </w:p>
    <w:p w14:paraId="0C712D42" w14:textId="70875D91" w:rsidR="00DE2515" w:rsidRPr="008B64BB" w:rsidRDefault="00DE2515" w:rsidP="001618D1">
      <w:pPr>
        <w:pStyle w:val="cod"/>
        <w:widowControl w:val="0"/>
        <w:contextualSpacing/>
      </w:pPr>
      <w:r w:rsidRPr="008B64BB">
        <w:tab/>
      </w:r>
      <w:r w:rsidRPr="008B64BB">
        <w:tab/>
      </w:r>
      <w:r w:rsidRPr="008B64BB">
        <w:tab/>
        <w:t xml:space="preserve">_, attempts, _, _ := </w:t>
      </w:r>
    </w:p>
    <w:p w14:paraId="401CFB15" w14:textId="1DD4EC12" w:rsidR="00DE2515" w:rsidRPr="008B64BB" w:rsidRDefault="00DE2515" w:rsidP="001618D1">
      <w:pPr>
        <w:pStyle w:val="cod"/>
        <w:widowControl w:val="0"/>
        <w:ind w:left="2160" w:firstLine="0"/>
        <w:contextualSpacing/>
      </w:pPr>
      <w:r w:rsidRPr="008B64BB">
        <w:t>engine.CrackFromWordlist(testHash, testHashType, testPath, 2, saltPrefix, saltSuffix)</w:t>
      </w:r>
    </w:p>
    <w:p w14:paraId="32D93B22" w14:textId="6CE1F1B9" w:rsidR="00DE2515" w:rsidRPr="008B64BB" w:rsidRDefault="00DE2515" w:rsidP="001618D1">
      <w:pPr>
        <w:pStyle w:val="cod"/>
        <w:widowControl w:val="0"/>
        <w:contextualSpacing/>
      </w:pPr>
      <w:r w:rsidRPr="008B64BB">
        <w:tab/>
      </w:r>
      <w:r w:rsidRPr="008B64BB">
        <w:tab/>
      </w:r>
      <w:r w:rsidRPr="008B64BB">
        <w:tab/>
        <w:t>t.Logf("Atacul a fost oprit manual după %d încercări", attempts)</w:t>
      </w:r>
    </w:p>
    <w:p w14:paraId="52BE4D69" w14:textId="3303419D" w:rsidR="00DE2515" w:rsidRPr="008B64BB" w:rsidRDefault="00DE2515" w:rsidP="001618D1">
      <w:pPr>
        <w:pStyle w:val="cod"/>
        <w:widowControl w:val="0"/>
        <w:contextualSpacing/>
      </w:pPr>
      <w:r w:rsidRPr="008B64BB">
        <w:tab/>
      </w:r>
      <w:r w:rsidRPr="008B64BB">
        <w:tab/>
        <w:t>})</w:t>
      </w:r>
    </w:p>
    <w:p w14:paraId="08AD171F" w14:textId="69AC889D" w:rsidR="0027625A" w:rsidRPr="008B64BB" w:rsidRDefault="00DE2515" w:rsidP="001618D1">
      <w:pPr>
        <w:pStyle w:val="cod"/>
        <w:widowControl w:val="0"/>
        <w:contextualSpacing/>
      </w:pPr>
      <w:r w:rsidRPr="008B64BB">
        <w:t>}</w:t>
      </w:r>
    </w:p>
    <w:p w14:paraId="41B908F6" w14:textId="26BB88B3" w:rsidR="003A06EF" w:rsidRDefault="00DE2515" w:rsidP="00AB55AC">
      <w:pPr>
        <w:widowControl w:val="0"/>
        <w:ind w:firstLine="708"/>
        <w:contextualSpacing/>
      </w:pPr>
      <w:r w:rsidRPr="008B64BB">
        <w:t>Acest test asigură că, în cazul unei întreruperi externe, aplicația își oprește execuția în mod controlat, raportând corect numărul de combinații procesate până în acel punct.</w:t>
      </w:r>
    </w:p>
    <w:p w14:paraId="2D7B2037" w14:textId="77777777" w:rsidR="00AB55AC" w:rsidRDefault="00AB55AC" w:rsidP="00AB55AC">
      <w:pPr>
        <w:widowControl w:val="0"/>
        <w:ind w:firstLine="708"/>
        <w:contextualSpacing/>
      </w:pPr>
    </w:p>
    <w:p w14:paraId="6E353DEF" w14:textId="77777777" w:rsidR="00AB55AC" w:rsidRDefault="00AB55AC" w:rsidP="00AB55AC">
      <w:pPr>
        <w:widowControl w:val="0"/>
        <w:ind w:firstLine="708"/>
        <w:contextualSpacing/>
      </w:pPr>
    </w:p>
    <w:p w14:paraId="039CC02B" w14:textId="77777777" w:rsidR="00AB55AC" w:rsidRDefault="00AB55AC" w:rsidP="00AB55AC">
      <w:pPr>
        <w:widowControl w:val="0"/>
        <w:ind w:firstLine="708"/>
        <w:contextualSpacing/>
      </w:pPr>
    </w:p>
    <w:p w14:paraId="23397B64" w14:textId="77777777" w:rsidR="00AB55AC" w:rsidRDefault="00AB55AC" w:rsidP="00AB55AC">
      <w:pPr>
        <w:widowControl w:val="0"/>
        <w:ind w:firstLine="708"/>
        <w:contextualSpacing/>
      </w:pPr>
    </w:p>
    <w:p w14:paraId="506A265B" w14:textId="77777777" w:rsidR="00AB55AC" w:rsidRPr="008B64BB" w:rsidRDefault="00AB55AC" w:rsidP="00AB55AC">
      <w:pPr>
        <w:widowControl w:val="0"/>
        <w:ind w:firstLine="708"/>
        <w:contextualSpacing/>
      </w:pPr>
    </w:p>
    <w:p w14:paraId="702D13FB" w14:textId="0CA1A961" w:rsidR="000A76C5" w:rsidRPr="008B64BB" w:rsidRDefault="003A06EF" w:rsidP="001618D1">
      <w:pPr>
        <w:pStyle w:val="Heading1"/>
        <w:keepNext w:val="0"/>
        <w:keepLines w:val="0"/>
        <w:widowControl w:val="0"/>
        <w:contextualSpacing/>
      </w:pPr>
      <w:bookmarkStart w:id="29" w:name="_Toc198815873"/>
      <w:r w:rsidRPr="008B64BB">
        <w:t xml:space="preserve">4. </w:t>
      </w:r>
      <w:r w:rsidR="00AB55AC" w:rsidRPr="008B64BB">
        <w:t>DOCUMENTAREA SISTEMULUI</w:t>
      </w:r>
      <w:bookmarkEnd w:id="29"/>
    </w:p>
    <w:p w14:paraId="512CCF62" w14:textId="34985A99" w:rsidR="003F2F39" w:rsidRPr="008B64BB" w:rsidRDefault="003F2F39" w:rsidP="001618D1">
      <w:pPr>
        <w:widowControl w:val="0"/>
        <w:ind w:firstLine="720"/>
        <w:contextualSpacing/>
      </w:pPr>
      <w:r w:rsidRPr="008B64BB">
        <w:t>Aplicația HashSentinel este o aplicație destinată platformelor desktop, fiind compatibilă cu principalele sisteme de operare moderne. Cerințele tehnice pentru utilizarea aplicației sunt accesibile, fiind gândite astfel încât să permită rularea pe o gamă largă de echipamente.</w:t>
      </w:r>
    </w:p>
    <w:p w14:paraId="3F1CC4FC" w14:textId="0C7006A7" w:rsidR="003F2F39" w:rsidRPr="008B64BB" w:rsidRDefault="003F2F39" w:rsidP="001618D1">
      <w:pPr>
        <w:widowControl w:val="0"/>
        <w:ind w:firstLine="720"/>
        <w:contextualSpacing/>
      </w:pPr>
      <w:r w:rsidRPr="008B64BB">
        <w:t>Pentru  utilizare optimă, aplicația necesită un sistem de operare de tip Windows 10, 11, cu arhitectură pe 64 de biți. De asemenea, este recomandat ca sistemul să dispună de cel puțin 4 GB memorie RAM, un procesor multi-core modern (ex: Intel i5 sau echivalent AMD).</w:t>
      </w:r>
    </w:p>
    <w:p w14:paraId="01C03C65" w14:textId="27986249" w:rsidR="003F2F39" w:rsidRPr="008B64BB" w:rsidRDefault="003F2F39" w:rsidP="001618D1">
      <w:pPr>
        <w:widowControl w:val="0"/>
        <w:ind w:firstLine="720"/>
        <w:contextualSpacing/>
      </w:pPr>
      <w:r w:rsidRPr="008B64BB">
        <w:t xml:space="preserve">Aplicația este distribuită sub formă de arhivă executabilă sau instalator, care poate fi descărcată de pe repozitoriul GitHub. După descărcare, utilizatorul poate lansa interfața grafică (fișierul .exe principal), fără a necesita instalare complexă sau configurări avansate. Bibliotecile necesare sunt deja incluse în distribuția </w:t>
      </w:r>
      <w:r w:rsidRPr="008B64BB">
        <w:lastRenderedPageBreak/>
        <w:t>aplicației, iar pentru componentele grafice se utilizează biblioteca standard Tkinter.</w:t>
      </w:r>
    </w:p>
    <w:p w14:paraId="2ED3F971" w14:textId="6F8CACC9" w:rsidR="003F2F39" w:rsidRPr="008B64BB" w:rsidRDefault="003F2F39" w:rsidP="001618D1">
      <w:pPr>
        <w:widowControl w:val="0"/>
        <w:ind w:firstLine="720"/>
        <w:contextualSpacing/>
      </w:pPr>
      <w:r w:rsidRPr="008B64BB">
        <w:t>La prima lansare, aplicația creează automat directoarele necesare pentru stocarea sesiunilor, a rapoartelor și a wordlist-urilor generate. Utilizatorul poate începe imediat utilizarea sistemului, interfața fiind intuitivă și ghidând fiecare pas: de la introducerea hash-ului și configurarea atacului, până la generarea raportului final.</w:t>
      </w:r>
    </w:p>
    <w:p w14:paraId="51CA4846" w14:textId="7A417D7B" w:rsidR="00480812" w:rsidRPr="008B64BB" w:rsidRDefault="00480812" w:rsidP="001618D1">
      <w:pPr>
        <w:widowControl w:val="0"/>
        <w:ind w:firstLine="720"/>
        <w:contextualSpacing/>
      </w:pPr>
      <w:r w:rsidRPr="008B64BB">
        <w:t>Interfața grafică este intuitivă și ghidată pas cu pas, permițând utilizatorului să configureze un atac prin introducerea valorii hash, alegerea metodei de spargere, selectarea sau generarea unui fișier wordlist, aplicarea opțională de salt-uri și, în final, lansarea procesului de execuție. După finalizarea sesiunii, utilizatorul poate genera un raport detaliat în format PDF, care include parametrii utilizați, rezultatele obținute și o reprezentare grafică a performanței.</w:t>
      </w:r>
    </w:p>
    <w:p w14:paraId="677B4978" w14:textId="77777777" w:rsidR="00480812" w:rsidRPr="008B64BB" w:rsidRDefault="00480812" w:rsidP="001618D1">
      <w:pPr>
        <w:widowControl w:val="0"/>
        <w:ind w:firstLine="720"/>
        <w:contextualSpacing/>
      </w:pPr>
    </w:p>
    <w:p w14:paraId="68AB6230" w14:textId="2E703EE3" w:rsidR="001A0243" w:rsidRPr="008B64BB" w:rsidRDefault="003F2F39" w:rsidP="001618D1">
      <w:pPr>
        <w:pStyle w:val="Heading2"/>
        <w:keepNext w:val="0"/>
        <w:keepLines w:val="0"/>
        <w:widowControl w:val="0"/>
        <w:contextualSpacing/>
      </w:pPr>
      <w:bookmarkStart w:id="30" w:name="_Toc198815874"/>
      <w:r w:rsidRPr="008B64BB">
        <w:t>4.2</w:t>
      </w:r>
      <w:r w:rsidR="00BA44EC" w:rsidRPr="008B64BB">
        <w:t xml:space="preserve"> Interfața HashSentinel configurarea parametrilor de execuție</w:t>
      </w:r>
      <w:bookmarkEnd w:id="30"/>
    </w:p>
    <w:p w14:paraId="1B83661E" w14:textId="75F09AC0" w:rsidR="00BA44EC" w:rsidRPr="008B64BB" w:rsidRDefault="00BA44EC" w:rsidP="001618D1">
      <w:pPr>
        <w:widowControl w:val="0"/>
        <w:ind w:firstLine="720"/>
        <w:contextualSpacing/>
        <w:jc w:val="left"/>
      </w:pPr>
      <w:r w:rsidRPr="008B64BB">
        <w:t>În figura 4.1 este prezentata interfața modulului HashSentinel. Zona centrală a interfeței este rezervată configurării fișierelor auxiliare, mai exact a wordlist-ului. Utilizatorul are la dispoziție trei opțiuni: selectarea unui wordlist deja folosit, încărcarea unui wordlist nou sau generarea unui wordlist în mod automat, pe baza unor reguli personalizate. Aceaste opțiuni oferă suport atât pentru scenarii simple, cât și pentru atacuri avansate.</w:t>
      </w:r>
    </w:p>
    <w:p w14:paraId="66F843E4" w14:textId="77777777" w:rsidR="002F6A73" w:rsidRPr="008B64BB" w:rsidRDefault="002F6A73" w:rsidP="001618D1">
      <w:pPr>
        <w:widowControl w:val="0"/>
        <w:contextualSpacing/>
        <w:jc w:val="center"/>
      </w:pPr>
      <w:r w:rsidRPr="008B64BB">
        <w:rPr>
          <w:noProof/>
        </w:rPr>
        <w:drawing>
          <wp:inline distT="0" distB="0" distL="0" distR="0" wp14:anchorId="1A63A52D" wp14:editId="21F31D73">
            <wp:extent cx="4076991" cy="2078922"/>
            <wp:effectExtent l="0" t="0" r="0" b="0"/>
            <wp:docPr id="1266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955" name=""/>
                    <pic:cNvPicPr/>
                  </pic:nvPicPr>
                  <pic:blipFill>
                    <a:blip r:embed="rId35"/>
                    <a:stretch>
                      <a:fillRect/>
                    </a:stretch>
                  </pic:blipFill>
                  <pic:spPr>
                    <a:xfrm>
                      <a:off x="0" y="0"/>
                      <a:ext cx="4076991" cy="2078922"/>
                    </a:xfrm>
                    <a:prstGeom prst="rect">
                      <a:avLst/>
                    </a:prstGeom>
                  </pic:spPr>
                </pic:pic>
              </a:graphicData>
            </a:graphic>
          </wp:inline>
        </w:drawing>
      </w:r>
    </w:p>
    <w:p w14:paraId="1AA92B8B" w14:textId="2892462C" w:rsidR="002F6A73" w:rsidRPr="008B64BB" w:rsidRDefault="002F6A73" w:rsidP="001618D1">
      <w:pPr>
        <w:widowControl w:val="0"/>
        <w:contextualSpacing/>
        <w:jc w:val="center"/>
        <w:rPr>
          <w:b/>
          <w:bCs/>
        </w:rPr>
      </w:pPr>
      <w:r w:rsidRPr="008B64BB">
        <w:rPr>
          <w:b/>
          <w:bCs/>
        </w:rPr>
        <w:t>Figura 4.1 – Interfața modului HashSentinel</w:t>
      </w:r>
    </w:p>
    <w:p w14:paraId="17EA1C88" w14:textId="688D9565" w:rsidR="00480812" w:rsidRPr="008B64BB" w:rsidRDefault="00480812" w:rsidP="001618D1">
      <w:pPr>
        <w:widowControl w:val="0"/>
        <w:ind w:firstLine="720"/>
        <w:contextualSpacing/>
      </w:pPr>
      <w:r w:rsidRPr="008B64BB">
        <w:t>Mai jos sunt afișate câmpurile de introducere a datelor. În centru se completează valoarea hash care trebuie spartă, precum și tipul de hash (MD5, SHA1 etc.) — care poate fi selectat manual sau detectat automat de aplicație. Utilizatorul trebuie apoi să aleagă metoda de atac: una bazată pe wordlist sau una de tip brute-force.</w:t>
      </w:r>
    </w:p>
    <w:p w14:paraId="0B555EA2" w14:textId="77777777" w:rsidR="00480812" w:rsidRPr="008B64BB" w:rsidRDefault="00480812" w:rsidP="001618D1">
      <w:pPr>
        <w:widowControl w:val="0"/>
        <w:ind w:firstLine="720"/>
        <w:contextualSpacing/>
      </w:pPr>
      <w:r w:rsidRPr="008B64BB">
        <w:t xml:space="preserve">Dacă se folosește metoda brute-force, devin active două câmpuri în care se definește lungimea maximă </w:t>
      </w:r>
      <w:r w:rsidRPr="008B64BB">
        <w:lastRenderedPageBreak/>
        <w:t>a parolelor testate și setul de caractere ce vor fi încercate (de exemplu, doar cifre sau litere + cifre). Opțional, se pot introduce valori de salt înainte și după parola testată, în cazul în care algoritmul hash implică aceste elemente.</w:t>
      </w:r>
    </w:p>
    <w:p w14:paraId="651C1C6E" w14:textId="77777777" w:rsidR="00480812" w:rsidRPr="008B64BB" w:rsidRDefault="00480812" w:rsidP="001618D1">
      <w:pPr>
        <w:widowControl w:val="0"/>
        <w:ind w:firstLine="720"/>
        <w:contextualSpacing/>
      </w:pPr>
      <w:r w:rsidRPr="008B64BB">
        <w:t>În partea din dreapta jos, utilizatorul poate specifica numărul de threaduri (fire de execuție) care vor fi utilizate, adică cât de multă putere de procesare paralelă va folosi aplicația. În final, procesul de cracking este lansat prin apăsarea butonului „Start Atac”.</w:t>
      </w:r>
    </w:p>
    <w:p w14:paraId="2785B162" w14:textId="62574426" w:rsidR="002F6A73" w:rsidRPr="008B64BB" w:rsidRDefault="00480812" w:rsidP="001618D1">
      <w:pPr>
        <w:widowControl w:val="0"/>
        <w:ind w:firstLine="720"/>
        <w:contextualSpacing/>
      </w:pPr>
      <w:r w:rsidRPr="008B64BB">
        <w:t>Această interfață a fost concepută pentru a fi ușor de folosit, chiar și de către persoane cu cunoștințe tehnice de bază. Totodată, oferă un control detaliat pentru utilizatorii avansați care doresc să experimenteze cu diferite metode de atac sau să optimizeze procesul.</w:t>
      </w:r>
    </w:p>
    <w:p w14:paraId="5869A937" w14:textId="77777777" w:rsidR="002F6A73" w:rsidRPr="008B64BB" w:rsidRDefault="002F6A73" w:rsidP="001618D1">
      <w:pPr>
        <w:widowControl w:val="0"/>
        <w:ind w:firstLine="720"/>
        <w:contextualSpacing/>
      </w:pPr>
    </w:p>
    <w:p w14:paraId="6295A0D8" w14:textId="77777777" w:rsidR="002F6A73" w:rsidRPr="008B64BB" w:rsidRDefault="002F6A73" w:rsidP="001618D1">
      <w:pPr>
        <w:widowControl w:val="0"/>
        <w:ind w:firstLine="720"/>
        <w:contextualSpacing/>
      </w:pPr>
    </w:p>
    <w:p w14:paraId="6BA2DD72" w14:textId="7C7CBCF3" w:rsidR="00480812" w:rsidRPr="008B64BB" w:rsidRDefault="00480812" w:rsidP="001618D1">
      <w:pPr>
        <w:widowControl w:val="0"/>
        <w:ind w:firstLine="720"/>
        <w:contextualSpacing/>
      </w:pPr>
      <w:r w:rsidRPr="008B64BB">
        <w:t>Pentru a accesa meniul din figura 4.2, utilizatorul apăsa butonul „Selectează Wordlist” din interfața principală. Această acțiune deschide</w:t>
      </w:r>
      <w:r w:rsidR="009C2FB4" w:rsidRPr="008B64BB">
        <w:t xml:space="preserve"> fereastra de mai jos</w:t>
      </w:r>
      <w:r w:rsidRPr="008B64BB">
        <w:t>.</w:t>
      </w:r>
    </w:p>
    <w:p w14:paraId="0E9E8F88" w14:textId="7226EE3F" w:rsidR="00480812" w:rsidRPr="008B64BB" w:rsidRDefault="003A2AAD" w:rsidP="001618D1">
      <w:pPr>
        <w:widowControl w:val="0"/>
        <w:contextualSpacing/>
        <w:jc w:val="center"/>
      </w:pPr>
      <w:r w:rsidRPr="008B64BB">
        <w:rPr>
          <w:noProof/>
        </w:rPr>
        <w:drawing>
          <wp:inline distT="0" distB="0" distL="0" distR="0" wp14:anchorId="5A8EDDA6" wp14:editId="3D9FF665">
            <wp:extent cx="3432576" cy="3165598"/>
            <wp:effectExtent l="0" t="0" r="0" b="0"/>
            <wp:docPr id="784969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96914" name=""/>
                    <pic:cNvPicPr/>
                  </pic:nvPicPr>
                  <pic:blipFill>
                    <a:blip r:embed="rId36"/>
                    <a:stretch>
                      <a:fillRect/>
                    </a:stretch>
                  </pic:blipFill>
                  <pic:spPr>
                    <a:xfrm>
                      <a:off x="0" y="0"/>
                      <a:ext cx="3437046" cy="3169720"/>
                    </a:xfrm>
                    <a:prstGeom prst="rect">
                      <a:avLst/>
                    </a:prstGeom>
                  </pic:spPr>
                </pic:pic>
              </a:graphicData>
            </a:graphic>
          </wp:inline>
        </w:drawing>
      </w:r>
    </w:p>
    <w:p w14:paraId="627239ED" w14:textId="18372C51" w:rsidR="00480812" w:rsidRPr="008B64BB" w:rsidRDefault="00480812" w:rsidP="001618D1">
      <w:pPr>
        <w:widowControl w:val="0"/>
        <w:contextualSpacing/>
        <w:jc w:val="center"/>
        <w:rPr>
          <w:b/>
          <w:bCs/>
        </w:rPr>
      </w:pPr>
      <w:r w:rsidRPr="008B64BB">
        <w:rPr>
          <w:b/>
          <w:bCs/>
        </w:rPr>
        <w:t xml:space="preserve">Figura 4.2 </w:t>
      </w:r>
      <w:r w:rsidR="009C2FB4" w:rsidRPr="008B64BB">
        <w:rPr>
          <w:b/>
          <w:bCs/>
        </w:rPr>
        <w:t>– Meniu selectare wordlist</w:t>
      </w:r>
    </w:p>
    <w:p w14:paraId="62165F5D" w14:textId="73191817" w:rsidR="00480812" w:rsidRPr="008B64BB" w:rsidRDefault="00480812" w:rsidP="001618D1">
      <w:pPr>
        <w:widowControl w:val="0"/>
        <w:ind w:firstLine="720"/>
        <w:contextualSpacing/>
      </w:pPr>
      <w:r w:rsidRPr="008B64BB">
        <w:t xml:space="preserve">Fereastra „Alege un Wordlist” este concepută pentru a </w:t>
      </w:r>
      <w:r w:rsidR="009C2FB4" w:rsidRPr="008B64BB">
        <w:t xml:space="preserve">afișa </w:t>
      </w:r>
      <w:r w:rsidRPr="008B64BB">
        <w:t xml:space="preserve">toate fișierele de tip .txt disponibile în </w:t>
      </w:r>
      <w:r w:rsidR="009C2FB4" w:rsidRPr="008B64BB">
        <w:t xml:space="preserve">fișierul </w:t>
      </w:r>
      <w:r w:rsidRPr="008B64BB">
        <w:t>de wordlist-uri creat de aplicație. Aceste fișiere pot include wordlist-uri clasice precum rockyou.txt, fișiere generate automat prin modulul de creare din aplicație (wordlist_custom.txt), sau fișiere fragmentate pe bucăți (chunk-uri).</w:t>
      </w:r>
    </w:p>
    <w:p w14:paraId="0F5563DB" w14:textId="77777777" w:rsidR="00480812" w:rsidRPr="008B64BB" w:rsidRDefault="00480812" w:rsidP="001618D1">
      <w:pPr>
        <w:widowControl w:val="0"/>
        <w:ind w:firstLine="720"/>
        <w:contextualSpacing/>
      </w:pPr>
      <w:r w:rsidRPr="008B64BB">
        <w:t xml:space="preserve">Utilizatorul poate parcurge această listă și selecta cu un singur clic fișierul dorit. După selecție, apăsarea butonului „Selectează” confirmă alegerea, iar interfața principală se actualizează pentru a afișa numele </w:t>
      </w:r>
      <w:r w:rsidRPr="008B64BB">
        <w:lastRenderedPageBreak/>
        <w:t>wordlist-ului selectat în câmpul corespunzător. Această funcționalitate este esențială pentru flexibilitatea sistemului, deoarece permite integrarea ușoară a unor seturi de date variate, fără a solicita utilizatorului navigare manuală prin sistemul de fișiere.</w:t>
      </w:r>
    </w:p>
    <w:p w14:paraId="566E5605" w14:textId="77777777" w:rsidR="009C2FB4" w:rsidRPr="008B64BB" w:rsidRDefault="009C2FB4" w:rsidP="001618D1">
      <w:pPr>
        <w:widowControl w:val="0"/>
        <w:ind w:firstLine="720"/>
        <w:contextualSpacing/>
      </w:pPr>
    </w:p>
    <w:p w14:paraId="188ABCAF" w14:textId="473A3011" w:rsidR="009C2FB4" w:rsidRPr="008B64BB" w:rsidRDefault="009C2FB4" w:rsidP="001618D1">
      <w:pPr>
        <w:widowControl w:val="0"/>
        <w:ind w:firstLine="720"/>
        <w:contextualSpacing/>
      </w:pPr>
      <w:r w:rsidRPr="008B64BB">
        <w:t>Fereastra „Generator Wordlist Combinat” din figura 4.3 este pentru a permite utilizatorului să creeze un fișier wordlist personalizat, folosind reguli proprii de combinare a unui cuvânt central cu diverse caractere. Această funcționalitate este utilă în special atunci când nu se dorește utilizarea unui wordlist existent, ci construirea unuia adaptat unui anumit model sau scenariu de testare.</w:t>
      </w:r>
    </w:p>
    <w:p w14:paraId="1BD25F39" w14:textId="11049E0C" w:rsidR="009C2FB4" w:rsidRPr="008B64BB" w:rsidRDefault="003A2AAD" w:rsidP="001618D1">
      <w:pPr>
        <w:widowControl w:val="0"/>
        <w:contextualSpacing/>
        <w:jc w:val="center"/>
      </w:pPr>
      <w:r w:rsidRPr="008B64BB">
        <w:rPr>
          <w:noProof/>
        </w:rPr>
        <w:drawing>
          <wp:inline distT="0" distB="0" distL="0" distR="0" wp14:anchorId="792FEED3" wp14:editId="512CE0C2">
            <wp:extent cx="2146992" cy="3052497"/>
            <wp:effectExtent l="0" t="0" r="5715" b="0"/>
            <wp:docPr id="15502477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247762" name=""/>
                    <pic:cNvPicPr/>
                  </pic:nvPicPr>
                  <pic:blipFill>
                    <a:blip r:embed="rId37"/>
                    <a:stretch>
                      <a:fillRect/>
                    </a:stretch>
                  </pic:blipFill>
                  <pic:spPr>
                    <a:xfrm>
                      <a:off x="0" y="0"/>
                      <a:ext cx="2159058" cy="3069652"/>
                    </a:xfrm>
                    <a:prstGeom prst="rect">
                      <a:avLst/>
                    </a:prstGeom>
                  </pic:spPr>
                </pic:pic>
              </a:graphicData>
            </a:graphic>
          </wp:inline>
        </w:drawing>
      </w:r>
    </w:p>
    <w:p w14:paraId="6EC07EF4" w14:textId="6820A3D6" w:rsidR="009C2FB4" w:rsidRPr="008B64BB" w:rsidRDefault="009C2FB4" w:rsidP="001618D1">
      <w:pPr>
        <w:widowControl w:val="0"/>
        <w:contextualSpacing/>
        <w:jc w:val="center"/>
        <w:rPr>
          <w:b/>
          <w:bCs/>
        </w:rPr>
      </w:pPr>
      <w:r w:rsidRPr="008B64BB">
        <w:rPr>
          <w:b/>
          <w:bCs/>
        </w:rPr>
        <w:t>Figura 4.3 – Meniu generarea wordlist</w:t>
      </w:r>
    </w:p>
    <w:p w14:paraId="1D754976" w14:textId="77777777" w:rsidR="009C2FB4" w:rsidRPr="008B64BB" w:rsidRDefault="009C2FB4" w:rsidP="001618D1">
      <w:pPr>
        <w:widowControl w:val="0"/>
        <w:ind w:firstLine="720"/>
        <w:contextualSpacing/>
      </w:pPr>
      <w:r w:rsidRPr="008B64BB">
        <w:t>În această fereastră, utilizatorul introduce un „Cuvânt de bază” care va sta la mijlocul fiecărei combinații generate. Acestuia i se pot adăuga, în mod automat, caractere înainte (prefix), după (sufix) sau în ambele direcții. Caracterele utilizate în combinare sunt introduse separat, în funcție de tipul lor: litere, cifre și simboluri speciale. Formatul acceptă atât intervale, precum a-z sau 0-9, cât și caractere izolate, separate prin virgulă.</w:t>
      </w:r>
    </w:p>
    <w:p w14:paraId="378FFD13" w14:textId="77777777" w:rsidR="009C2FB4" w:rsidRPr="008B64BB" w:rsidRDefault="009C2FB4" w:rsidP="001618D1">
      <w:pPr>
        <w:widowControl w:val="0"/>
        <w:ind w:firstLine="720"/>
        <w:contextualSpacing/>
      </w:pPr>
      <w:r w:rsidRPr="008B64BB">
        <w:t>După definirea caracterelor permise, utilizatorul poate stabili lungimea minimă și maximă a secvențelor generate care vor fi adăugate în jurul cuvântului central. De asemenea, poate bifa dacă dorește să fie folosit prefixul, sufixul sau ambele. În partea de jos a ferestrei, se specifică spațiul maxim permis pentru wordlist, exprimat în kilobytes sau megabytes, astfel încât fișierul rezultat să nu depășească o limită de memorie impusă.</w:t>
      </w:r>
    </w:p>
    <w:p w14:paraId="29EC8723" w14:textId="77777777" w:rsidR="009C2FB4" w:rsidRPr="008B64BB" w:rsidRDefault="009C2FB4" w:rsidP="001618D1">
      <w:pPr>
        <w:widowControl w:val="0"/>
        <w:ind w:firstLine="720"/>
        <w:contextualSpacing/>
      </w:pPr>
      <w:r w:rsidRPr="008B64BB">
        <w:t>Apăsarea butonului „Generează” pornește procesul de creare a wordlist-ului, care rulează în fundal, iar aplicația rămâne complet funcțională pe durata generării. Dacă este necesar, procesul poate fi întrerupt în orice moment prin butonul „Oprește”. La final, fișierul este salvat și va putea fi selectat ulterior din lista de wordlist-</w:t>
      </w:r>
      <w:r w:rsidRPr="008B64BB">
        <w:lastRenderedPageBreak/>
        <w:t>uri disponibile.</w:t>
      </w:r>
    </w:p>
    <w:p w14:paraId="390A90C8" w14:textId="77777777" w:rsidR="002F6A73" w:rsidRPr="008B64BB" w:rsidRDefault="002F6A73" w:rsidP="001618D1">
      <w:pPr>
        <w:widowControl w:val="0"/>
        <w:ind w:firstLine="720"/>
        <w:contextualSpacing/>
      </w:pPr>
    </w:p>
    <w:p w14:paraId="65E7475A" w14:textId="3484732D" w:rsidR="002F6A73" w:rsidRPr="008B64BB" w:rsidRDefault="002F6A73" w:rsidP="001618D1">
      <w:pPr>
        <w:widowControl w:val="0"/>
        <w:ind w:firstLine="720"/>
        <w:contextualSpacing/>
      </w:pPr>
      <w:r w:rsidRPr="008B64BB">
        <w:t>Fereastra din figura 4.4 „Rezultate detectare hash” este afișată atunci când utilizatorul alege să identifice automat tipul algoritmului hash corespunzător valorii introduse. Această funcționalitate este declanșată prin apăsarea butonului cu simbolul de lupă din interfața principală.</w:t>
      </w:r>
    </w:p>
    <w:p w14:paraId="4413D5C9" w14:textId="77777777" w:rsidR="002F6A73" w:rsidRPr="008B64BB" w:rsidRDefault="002F6A73" w:rsidP="001618D1">
      <w:pPr>
        <w:widowControl w:val="0"/>
        <w:contextualSpacing/>
        <w:jc w:val="center"/>
      </w:pPr>
      <w:r w:rsidRPr="008B64BB">
        <w:rPr>
          <w:noProof/>
        </w:rPr>
        <w:drawing>
          <wp:inline distT="0" distB="0" distL="0" distR="0" wp14:anchorId="5C61CA9F" wp14:editId="21EE1647">
            <wp:extent cx="2886061" cy="2225080"/>
            <wp:effectExtent l="0" t="0" r="0" b="3810"/>
            <wp:docPr id="14198245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9824516" name=""/>
                    <pic:cNvPicPr/>
                  </pic:nvPicPr>
                  <pic:blipFill>
                    <a:blip r:embed="rId38"/>
                    <a:stretch>
                      <a:fillRect/>
                    </a:stretch>
                  </pic:blipFill>
                  <pic:spPr>
                    <a:xfrm>
                      <a:off x="0" y="0"/>
                      <a:ext cx="2894158" cy="2231322"/>
                    </a:xfrm>
                    <a:prstGeom prst="rect">
                      <a:avLst/>
                    </a:prstGeom>
                  </pic:spPr>
                </pic:pic>
              </a:graphicData>
            </a:graphic>
          </wp:inline>
        </w:drawing>
      </w:r>
    </w:p>
    <w:p w14:paraId="1F93799F" w14:textId="712614F2" w:rsidR="002F6A73" w:rsidRPr="008B64BB" w:rsidRDefault="002F6A73" w:rsidP="001618D1">
      <w:pPr>
        <w:widowControl w:val="0"/>
        <w:contextualSpacing/>
        <w:jc w:val="center"/>
        <w:rPr>
          <w:b/>
        </w:rPr>
      </w:pPr>
      <w:r w:rsidRPr="008B64BB">
        <w:rPr>
          <w:b/>
        </w:rPr>
        <w:t>Figura 4.4 – Rezultatele detectării hash-ului</w:t>
      </w:r>
    </w:p>
    <w:p w14:paraId="74A9316B" w14:textId="2ED18CF4" w:rsidR="002F6A73" w:rsidRPr="008B64BB" w:rsidRDefault="002F6A73" w:rsidP="001618D1">
      <w:pPr>
        <w:widowControl w:val="0"/>
        <w:ind w:firstLine="720"/>
        <w:contextualSpacing/>
      </w:pPr>
      <w:r w:rsidRPr="008B64BB">
        <w:t>După lansarea procesului de identificare, aplicația analizează structura valorii hash introduse și o compară cu o listă de expresii regulate definite în fișierul de reguli (rules.json). Pentru fiecare potrivire detectată, aplicația calculează un scor care reflectă gradul de potrivire între valoarea hash introdusă și caracteristicile tipice ale algoritmului respectiv (ex. lungime, prefix specific, compoziție de caractere etc.).</w:t>
      </w:r>
    </w:p>
    <w:p w14:paraId="19D9BB07" w14:textId="39EBAE4D" w:rsidR="002F6A73" w:rsidRPr="008B64BB" w:rsidRDefault="002F6A73" w:rsidP="001618D1">
      <w:pPr>
        <w:widowControl w:val="0"/>
        <w:ind w:firstLine="720"/>
        <w:contextualSpacing/>
      </w:pPr>
      <w:r w:rsidRPr="008B64BB">
        <w:t>Rezultatele sunt afișate într-un tabel, care conține două coloane: „Hash Type” și „Scor”. În prima coloană este prezentat numele algoritmului detectat (de exemplu: SHA512, WHIRLPOOL, Cisco Type 7, Base64), iar în a doua coloană este afișat scorul asociat fiecărei potriviri. Un scor mai mare indică o probabilitate mai mare ca acel tip să fie corect.</w:t>
      </w:r>
    </w:p>
    <w:p w14:paraId="740B2B58" w14:textId="72FEA8B6" w:rsidR="002F6A73" w:rsidRPr="008B64BB" w:rsidRDefault="002F6A73" w:rsidP="001618D1">
      <w:pPr>
        <w:widowControl w:val="0"/>
        <w:ind w:firstLine="720"/>
        <w:contextualSpacing/>
      </w:pPr>
      <w:r w:rsidRPr="008B64BB">
        <w:t>Utilizatorul poate parcurge lista afișată și, printr-un dublu-clic pe una dintre opțiuni, poate selecta algoritmul dorit. Acesta va fi automat introdus în câmpul „Tip hash” din interfața principală, pregătind astfel aplicația pentru lansarea unui atac cu parametrii corecți.</w:t>
      </w:r>
    </w:p>
    <w:p w14:paraId="4E556137" w14:textId="77777777" w:rsidR="000E261F" w:rsidRPr="008B64BB" w:rsidRDefault="000E261F" w:rsidP="001618D1">
      <w:pPr>
        <w:widowControl w:val="0"/>
        <w:ind w:firstLine="720"/>
        <w:contextualSpacing/>
      </w:pPr>
    </w:p>
    <w:p w14:paraId="5E6449E1" w14:textId="13FF13AE" w:rsidR="002F6A73" w:rsidRPr="008B64BB" w:rsidRDefault="002F6A73" w:rsidP="001618D1">
      <w:pPr>
        <w:widowControl w:val="0"/>
        <w:ind w:firstLine="720"/>
        <w:contextualSpacing/>
      </w:pPr>
      <w:r w:rsidRPr="008B64BB">
        <w:t>În momentul în care utilizatorul lansează un atac asupra unui hash, aplicația HashSentinel deschide o fereastră separată, denumită „Sesiune”</w:t>
      </w:r>
      <w:r w:rsidR="000E261F" w:rsidRPr="008B64BB">
        <w:t xml:space="preserve"> în figura 4.5,</w:t>
      </w:r>
      <w:r w:rsidRPr="008B64BB">
        <w:t xml:space="preserve"> care permite monitorizarea în timp real a procesului de</w:t>
      </w:r>
      <w:r w:rsidR="000E261F" w:rsidRPr="008B64BB">
        <w:t xml:space="preserve"> cracking</w:t>
      </w:r>
      <w:r w:rsidRPr="008B64BB">
        <w:t xml:space="preserve">. Această fereastră </w:t>
      </w:r>
      <w:r w:rsidR="000E261F" w:rsidRPr="008B64BB">
        <w:t xml:space="preserve">afisează </w:t>
      </w:r>
      <w:r w:rsidRPr="008B64BB">
        <w:t>toate informațiile esențiale despre sesiunea curentă și oferă un set de controale pentru interacțiunea directă cu motorul de execuție.</w:t>
      </w:r>
    </w:p>
    <w:p w14:paraId="777F13DF" w14:textId="77777777" w:rsidR="000E261F" w:rsidRPr="008B64BB" w:rsidRDefault="000E261F" w:rsidP="001618D1">
      <w:pPr>
        <w:widowControl w:val="0"/>
        <w:contextualSpacing/>
        <w:jc w:val="center"/>
      </w:pPr>
      <w:r w:rsidRPr="008B64BB">
        <w:rPr>
          <w:noProof/>
        </w:rPr>
        <w:lastRenderedPageBreak/>
        <w:drawing>
          <wp:inline distT="0" distB="0" distL="0" distR="0" wp14:anchorId="2F112032" wp14:editId="07F96EA3">
            <wp:extent cx="2880742" cy="2299648"/>
            <wp:effectExtent l="0" t="0" r="0" b="5715"/>
            <wp:docPr id="13919638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963820" name=""/>
                    <pic:cNvPicPr/>
                  </pic:nvPicPr>
                  <pic:blipFill>
                    <a:blip r:embed="rId39"/>
                    <a:stretch>
                      <a:fillRect/>
                    </a:stretch>
                  </pic:blipFill>
                  <pic:spPr>
                    <a:xfrm>
                      <a:off x="0" y="0"/>
                      <a:ext cx="2888695" cy="2305997"/>
                    </a:xfrm>
                    <a:prstGeom prst="rect">
                      <a:avLst/>
                    </a:prstGeom>
                  </pic:spPr>
                </pic:pic>
              </a:graphicData>
            </a:graphic>
          </wp:inline>
        </w:drawing>
      </w:r>
    </w:p>
    <w:p w14:paraId="79D4E5C1" w14:textId="3D1F5AAE" w:rsidR="000E261F" w:rsidRPr="008B64BB" w:rsidRDefault="000E261F" w:rsidP="001618D1">
      <w:pPr>
        <w:widowControl w:val="0"/>
        <w:contextualSpacing/>
        <w:jc w:val="center"/>
        <w:rPr>
          <w:b/>
          <w:bCs/>
        </w:rPr>
      </w:pPr>
      <w:r w:rsidRPr="008B64BB">
        <w:rPr>
          <w:b/>
          <w:bCs/>
        </w:rPr>
        <w:t>Figura 4.5 – Fereastra sesiunii de cracking</w:t>
      </w:r>
    </w:p>
    <w:p w14:paraId="48731AC6" w14:textId="04CC657E" w:rsidR="002F6A73" w:rsidRPr="008B64BB" w:rsidRDefault="002F6A73" w:rsidP="001618D1">
      <w:pPr>
        <w:widowControl w:val="0"/>
        <w:ind w:firstLine="720"/>
        <w:contextualSpacing/>
      </w:pPr>
      <w:r w:rsidRPr="008B64BB">
        <w:t>În partea superioară este afișat numele sesiunii, urmat de hashul testat. Sub</w:t>
      </w:r>
      <w:r w:rsidR="00502DAF" w:rsidRPr="008B64BB">
        <w:t xml:space="preserve"> hash</w:t>
      </w:r>
      <w:r w:rsidRPr="008B64BB">
        <w:t xml:space="preserve">, </w:t>
      </w:r>
      <w:r w:rsidR="00502DAF" w:rsidRPr="008B64BB">
        <w:t xml:space="preserve">aplicația itereză prin wordlist și afișeaza cuvântul curent testat, iar atunci când e identificat cuvântul asociat hash-ului apare textul cu verde, </w:t>
      </w:r>
      <w:r w:rsidRPr="008B64BB">
        <w:t>indicând parola găsită. De asemenea, sunt prezentate în timp real numărul total de combinații testate și timpul scurs de la inițierea procesului.</w:t>
      </w:r>
    </w:p>
    <w:p w14:paraId="02D6F633" w14:textId="77777777" w:rsidR="002F6A73" w:rsidRPr="008B64BB" w:rsidRDefault="002F6A73" w:rsidP="001618D1">
      <w:pPr>
        <w:widowControl w:val="0"/>
        <w:ind w:firstLine="720"/>
        <w:contextualSpacing/>
      </w:pPr>
      <w:r w:rsidRPr="008B64BB">
        <w:t>Utilizatorul are posibilitatea de a interacționa cu execuția în desfășurare prin trei butoane principale:</w:t>
      </w:r>
    </w:p>
    <w:p w14:paraId="0BAFB4F5" w14:textId="77777777" w:rsidR="002F6A73" w:rsidRPr="008B64BB" w:rsidRDefault="002F6A73" w:rsidP="001618D1">
      <w:pPr>
        <w:widowControl w:val="0"/>
        <w:numPr>
          <w:ilvl w:val="0"/>
          <w:numId w:val="36"/>
        </w:numPr>
        <w:contextualSpacing/>
      </w:pPr>
      <w:r w:rsidRPr="008B64BB">
        <w:t>STOP – oprește complet atacul și închide sesiunea;</w:t>
      </w:r>
    </w:p>
    <w:p w14:paraId="6EBDD7D8" w14:textId="77777777" w:rsidR="002F6A73" w:rsidRPr="008B64BB" w:rsidRDefault="002F6A73" w:rsidP="001618D1">
      <w:pPr>
        <w:widowControl w:val="0"/>
        <w:numPr>
          <w:ilvl w:val="0"/>
          <w:numId w:val="36"/>
        </w:numPr>
        <w:contextualSpacing/>
      </w:pPr>
      <w:r w:rsidRPr="008B64BB">
        <w:t>PAUZĂ – suspendă temporar execuția. Textul și culoarea acestui buton se modifică dinamic în funcție de starea curentă (pauză sau reluare);</w:t>
      </w:r>
    </w:p>
    <w:p w14:paraId="352809F9" w14:textId="71EBF0DA" w:rsidR="00FD4493" w:rsidRPr="008B64BB" w:rsidRDefault="002F6A73" w:rsidP="001618D1">
      <w:pPr>
        <w:widowControl w:val="0"/>
        <w:numPr>
          <w:ilvl w:val="0"/>
          <w:numId w:val="36"/>
        </w:numPr>
        <w:contextualSpacing/>
      </w:pPr>
      <w:r w:rsidRPr="008B64BB">
        <w:t>Generează Raport – devine activ doar după finalizarea atacului și permite crearea unui raport PDF cu toate datele sesiunii.</w:t>
      </w:r>
    </w:p>
    <w:p w14:paraId="74B86778" w14:textId="77777777" w:rsidR="00FD4493" w:rsidRPr="008B64BB" w:rsidRDefault="00FD4493" w:rsidP="001618D1">
      <w:pPr>
        <w:widowControl w:val="0"/>
        <w:contextualSpacing/>
      </w:pPr>
    </w:p>
    <w:p w14:paraId="7C6983C5" w14:textId="1264DD81" w:rsidR="00FD4493" w:rsidRPr="008B64BB" w:rsidRDefault="00FD4493" w:rsidP="001618D1">
      <w:pPr>
        <w:widowControl w:val="0"/>
        <w:ind w:firstLine="360"/>
        <w:contextualSpacing/>
      </w:pPr>
      <w:r w:rsidRPr="008B64BB">
        <w:t>După încheierea procesului, utilizatorul poate genera un raport apăsând butonul “Generează raport” din figura 4.5. Apoi se generează fereastra din figura 4.6 care conține  raportul generat și are rolul de a afișa toate informațiile imporante despre execuția recentă și oferă, totodată, opțiunea de a exporta datele într-un document PDF completat cu graful “Hashrate pe secunda”. Interfața este structurată pe două secțiuni: un tabel textual informativ și un grafic al ratei de hashing.</w:t>
      </w:r>
    </w:p>
    <w:p w14:paraId="7495B27F" w14:textId="32D03C54" w:rsidR="00FD4493" w:rsidRPr="008B64BB" w:rsidRDefault="00FD4493" w:rsidP="001618D1">
      <w:pPr>
        <w:widowControl w:val="0"/>
        <w:contextualSpacing/>
        <w:jc w:val="center"/>
      </w:pPr>
      <w:r w:rsidRPr="008B64BB">
        <w:rPr>
          <w:noProof/>
        </w:rPr>
        <w:lastRenderedPageBreak/>
        <w:drawing>
          <wp:inline distT="0" distB="0" distL="0" distR="0" wp14:anchorId="79A7403F" wp14:editId="471FEFDA">
            <wp:extent cx="2897467" cy="2897467"/>
            <wp:effectExtent l="0" t="0" r="0" b="0"/>
            <wp:docPr id="1760911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911898" name=""/>
                    <pic:cNvPicPr/>
                  </pic:nvPicPr>
                  <pic:blipFill>
                    <a:blip r:embed="rId40"/>
                    <a:stretch>
                      <a:fillRect/>
                    </a:stretch>
                  </pic:blipFill>
                  <pic:spPr>
                    <a:xfrm>
                      <a:off x="0" y="0"/>
                      <a:ext cx="2920345" cy="2920345"/>
                    </a:xfrm>
                    <a:prstGeom prst="rect">
                      <a:avLst/>
                    </a:prstGeom>
                  </pic:spPr>
                </pic:pic>
              </a:graphicData>
            </a:graphic>
          </wp:inline>
        </w:drawing>
      </w:r>
    </w:p>
    <w:p w14:paraId="33207167" w14:textId="03ECC121" w:rsidR="00FD4493" w:rsidRPr="008B64BB" w:rsidRDefault="00FD4493" w:rsidP="001618D1">
      <w:pPr>
        <w:widowControl w:val="0"/>
        <w:contextualSpacing/>
        <w:jc w:val="center"/>
        <w:rPr>
          <w:b/>
          <w:bCs/>
        </w:rPr>
      </w:pPr>
      <w:r w:rsidRPr="008B64BB">
        <w:rPr>
          <w:b/>
          <w:bCs/>
        </w:rPr>
        <w:t>Figura 4.6 – Raportul procesului</w:t>
      </w:r>
    </w:p>
    <w:p w14:paraId="7A8B5247" w14:textId="77777777" w:rsidR="00FD4493" w:rsidRPr="008B64BB" w:rsidRDefault="00FD4493" w:rsidP="001618D1">
      <w:pPr>
        <w:widowControl w:val="0"/>
        <w:ind w:firstLine="720"/>
        <w:contextualSpacing/>
      </w:pPr>
    </w:p>
    <w:p w14:paraId="76F12010" w14:textId="387CB7F7" w:rsidR="00FD4493" w:rsidRPr="008B64BB" w:rsidRDefault="00FD4493" w:rsidP="001618D1">
      <w:pPr>
        <w:widowControl w:val="0"/>
        <w:ind w:firstLine="720"/>
        <w:contextualSpacing/>
      </w:pPr>
      <w:r w:rsidRPr="008B64BB">
        <w:t>Raportul conține detaliile esențiale despre sesiune, ele sunt: valoarea hash testată, parola descoperită (dacă a fost spartă), tipul hashului identificat, metoda de spargere utilizată (de exemplu, wordlist), numărul total de încercări, momentele exacte de început și sfârșit, durata totală a sesiunii exprimată în secunde, precum și viteza medie de procesare calculată în hashuri pe secundă. Toate aceste date sunt comunicate de engine-ul de cracking scris în Go și transmite date constant în timpul procesului de cracking.</w:t>
      </w:r>
    </w:p>
    <w:p w14:paraId="0DF5F9AD" w14:textId="30780BBC" w:rsidR="00A9552B" w:rsidRPr="008B64BB" w:rsidRDefault="00FD4493" w:rsidP="001618D1">
      <w:pPr>
        <w:widowControl w:val="0"/>
        <w:ind w:firstLine="720"/>
        <w:contextualSpacing/>
      </w:pPr>
      <w:r w:rsidRPr="008B64BB">
        <w:t>Sub tabel</w:t>
      </w:r>
      <w:r w:rsidR="00A9552B" w:rsidRPr="008B64BB">
        <w:t xml:space="preserve">ul cu datele esențiale este </w:t>
      </w:r>
      <w:r w:rsidRPr="008B64BB">
        <w:t>graficul „Hashrate pe secundă”, care oferă o reprezentare vizuală a performanței aplicației în timpul execuției. Graficul este construit pe baza datelor colectate de modulul TimeBucket din</w:t>
      </w:r>
      <w:r w:rsidR="00A9552B" w:rsidRPr="008B64BB">
        <w:t xml:space="preserve"> engine</w:t>
      </w:r>
      <w:r w:rsidRPr="008B64BB">
        <w:t xml:space="preserve"> și arată distribuția numărului de hashuri procesate în funcție de timp. În cazul sesiunilor scurte, precum exemplul din imagine, graficul conține un singur punct, dar în scenarii mai lungi el reflectă variațiile de viteză în timp real, fiind util pentru diagnosticare și analiză.</w:t>
      </w:r>
    </w:p>
    <w:p w14:paraId="7922C621" w14:textId="0866F362" w:rsidR="00FD4493" w:rsidRPr="008B64BB" w:rsidRDefault="00FD4493" w:rsidP="001618D1">
      <w:pPr>
        <w:widowControl w:val="0"/>
        <w:ind w:firstLine="720"/>
        <w:contextualSpacing/>
      </w:pPr>
      <w:r w:rsidRPr="008B64BB">
        <w:t xml:space="preserve">În colțul din dreapta-jos se află butonul „Descarcă PDF”, care permite exportarea raportului într-un document imprimabil și partajabil. Raportul PDF conține toate câmpurile afișate în interfață, inclusiv graficul salvat sub formă de imagine. </w:t>
      </w:r>
    </w:p>
    <w:p w14:paraId="06CDD639" w14:textId="77777777" w:rsidR="00B80711" w:rsidRPr="008B64BB" w:rsidRDefault="00B80711" w:rsidP="001618D1">
      <w:pPr>
        <w:widowControl w:val="0"/>
        <w:contextualSpacing/>
      </w:pPr>
    </w:p>
    <w:p w14:paraId="117F7B0E" w14:textId="3625085A" w:rsidR="001576EE" w:rsidRPr="008B64BB" w:rsidRDefault="00B80711" w:rsidP="001618D1">
      <w:pPr>
        <w:pStyle w:val="Heading2"/>
        <w:keepNext w:val="0"/>
        <w:keepLines w:val="0"/>
        <w:widowControl w:val="0"/>
        <w:contextualSpacing/>
      </w:pPr>
      <w:bookmarkStart w:id="31" w:name="_Toc198815875"/>
      <w:r w:rsidRPr="008B64BB">
        <w:t>5.2</w:t>
      </w:r>
      <w:r w:rsidR="00A51FDD" w:rsidRPr="008B64BB">
        <w:t xml:space="preserve"> Estimarea costurilor proiectului</w:t>
      </w:r>
      <w:bookmarkEnd w:id="31"/>
    </w:p>
    <w:p w14:paraId="55887E86" w14:textId="549342B3" w:rsidR="00C523F9" w:rsidRPr="008B64BB" w:rsidRDefault="00C523F9" w:rsidP="001618D1">
      <w:pPr>
        <w:widowControl w:val="0"/>
        <w:ind w:firstLine="720"/>
        <w:contextualSpacing/>
      </w:pPr>
      <w:r w:rsidRPr="008B64BB">
        <w:t xml:space="preserve">Dezvoltarea </w:t>
      </w:r>
      <w:r w:rsidR="008B64BB" w:rsidRPr="008B64BB">
        <w:t xml:space="preserve">aplicației </w:t>
      </w:r>
      <w:r w:rsidRPr="008B64BB">
        <w:t xml:space="preserve">HashSentinel, </w:t>
      </w:r>
      <w:r w:rsidR="008B64BB" w:rsidRPr="008B64BB">
        <w:t xml:space="preserve">care va fi </w:t>
      </w:r>
      <w:r w:rsidRPr="008B64BB">
        <w:t>specializat</w:t>
      </w:r>
      <w:r w:rsidR="008B64BB" w:rsidRPr="008B64BB">
        <w:t xml:space="preserve">ă pe </w:t>
      </w:r>
      <w:r w:rsidRPr="008B64BB">
        <w:t xml:space="preserve">optimizarea spargerii hash-urilor, a necesitat o strategie de planificare adaptată la particularitățile sale tehnice. Aceste cerințe tehnice complexe, combinate cu necesitatea unei implementări eficiente într-un timp limitat, au impus o abordare riguroasă a </w:t>
      </w:r>
      <w:r w:rsidRPr="008B64BB">
        <w:lastRenderedPageBreak/>
        <w:t>planificării.</w:t>
      </w:r>
    </w:p>
    <w:p w14:paraId="004C2648" w14:textId="75B03299" w:rsidR="00140863" w:rsidRPr="008B64BB" w:rsidRDefault="00140863" w:rsidP="001618D1">
      <w:pPr>
        <w:widowControl w:val="0"/>
        <w:ind w:firstLine="720"/>
        <w:contextualSpacing/>
      </w:pPr>
      <w:r w:rsidRPr="008B64BB">
        <w:t>Planificarea proiectului HashSentinel a ținut cont de trei lucruri esențiale: realizarea coordonată a celor două părți principale (engine-ul scris în Go și interfața grafică în Python), folosirea eficientă a resurselor pentru activitățile care necesită multă procesare.</w:t>
      </w:r>
    </w:p>
    <w:p w14:paraId="6663722B" w14:textId="460B162E" w:rsidR="00C523F9" w:rsidRPr="008B64BB" w:rsidRDefault="00C523F9" w:rsidP="001618D1">
      <w:pPr>
        <w:widowControl w:val="0"/>
        <w:ind w:firstLine="720"/>
        <w:contextualSpacing/>
      </w:pPr>
      <w:r w:rsidRPr="008B64BB">
        <w:t>Instrumentele folosite pentru planificare – diagrama Gantt și structura WBS – au fost adaptate pentru a</w:t>
      </w:r>
      <w:r w:rsidR="00140863" w:rsidRPr="008B64BB">
        <w:t>răta</w:t>
      </w:r>
      <w:r w:rsidRPr="008B64BB">
        <w:t xml:space="preserve"> particularitățile tehnice ale proiectului. Diagrama Gantt a fost utilizată nu doar pentru a organiza activitățile în timp, ci și pentru a evidenția legăturile dintre modulele care funcționează în paralel sau succesiv. În același timp, structura WBS a permis împărțirea sarcinilor complexe în activități mai mici și mai ușor de gestionat, punând accentul pe etapele importante ale dezvoltării.</w:t>
      </w:r>
    </w:p>
    <w:p w14:paraId="782F167C" w14:textId="395537D4" w:rsidR="00140863" w:rsidRPr="008B64BB" w:rsidRDefault="00140863" w:rsidP="001618D1">
      <w:pPr>
        <w:widowControl w:val="0"/>
        <w:ind w:firstLine="720"/>
        <w:contextualSpacing/>
      </w:pPr>
      <w:r w:rsidRPr="008B64BB">
        <w:t>Diagrama Gantt, prezentată în Figura 5.1, oferă o reprezentare vizuală a întregului ciclu de viață al proiectului, între 2 septembrie 2024 și 24 mai 2025. Aceasta evidențiază principalele faze ale dezvoltării, începând cu analiza cerințelor și studiul tehnologiilor disponibile, urmate de proiectarea arhitecturală, implementarea propriu-zisă, testarea și documentarea cu livrarea sistemului. Fiecare activitate este reprezentată printr-o bară orizontală al cărei lungime corespunde duratei estimate de execuție. O caracteristică importantă a acestei planificări este suprapunerea parțială a unor activități compatibile, cum ar fi dezvoltarea interfeței grafice în Python și cea a motorului de procesare în Go. Această abordare paralelă contribuie la optimizarea timpului total de dezvoltare, reducând perioadele de inactivitate și asigurând o utilizare eficientă a resurselor disponibile.</w:t>
      </w:r>
    </w:p>
    <w:p w14:paraId="44C3901D" w14:textId="058003DB" w:rsidR="00B80711" w:rsidRPr="008B64BB" w:rsidRDefault="00B80711" w:rsidP="001618D1">
      <w:pPr>
        <w:widowControl w:val="0"/>
        <w:contextualSpacing/>
        <w:jc w:val="center"/>
      </w:pPr>
      <w:r w:rsidRPr="008B64BB">
        <w:rPr>
          <w:noProof/>
        </w:rPr>
        <w:drawing>
          <wp:inline distT="0" distB="0" distL="0" distR="0" wp14:anchorId="3F988A3C" wp14:editId="24DAE65B">
            <wp:extent cx="5456612" cy="1821976"/>
            <wp:effectExtent l="0" t="0" r="0" b="6985"/>
            <wp:docPr id="4269969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511217" cy="1840209"/>
                    </a:xfrm>
                    <a:prstGeom prst="rect">
                      <a:avLst/>
                    </a:prstGeom>
                    <a:noFill/>
                    <a:ln>
                      <a:noFill/>
                    </a:ln>
                  </pic:spPr>
                </pic:pic>
              </a:graphicData>
            </a:graphic>
          </wp:inline>
        </w:drawing>
      </w:r>
    </w:p>
    <w:p w14:paraId="26F3E4D8" w14:textId="513656E6" w:rsidR="00B80711" w:rsidRPr="008B64BB" w:rsidRDefault="00B80711" w:rsidP="001618D1">
      <w:pPr>
        <w:widowControl w:val="0"/>
        <w:contextualSpacing/>
        <w:jc w:val="center"/>
        <w:rPr>
          <w:b/>
          <w:bCs/>
        </w:rPr>
      </w:pPr>
      <w:r w:rsidRPr="008B64BB">
        <w:rPr>
          <w:b/>
          <w:bCs/>
        </w:rPr>
        <w:t>Figura 5.1 – Diagrama Gantt</w:t>
      </w:r>
      <w:r w:rsidR="00124734" w:rsidRPr="008B64BB">
        <w:rPr>
          <w:b/>
          <w:bCs/>
        </w:rPr>
        <w:t xml:space="preserve"> pentru planificarea sistemului</w:t>
      </w:r>
    </w:p>
    <w:p w14:paraId="10125B78" w14:textId="730462B9" w:rsidR="00140863" w:rsidRPr="008B64BB" w:rsidRDefault="00140863" w:rsidP="001618D1">
      <w:pPr>
        <w:widowControl w:val="0"/>
        <w:ind w:firstLine="720"/>
        <w:contextualSpacing/>
      </w:pPr>
      <w:r w:rsidRPr="008B64BB">
        <w:t xml:space="preserve">În figura 5.2 este ilustrată diagrama WBS care oferă o ierarhie detaliată a activităților. Proiectul este divizat în cinci componente majore, fiecare dintre acestea fiind la rândul lor descompuse în subactivități specifice. Componenta de analiză și cerințe include, de exemplu, definirea necesităților funcționale și non-funcționale ale sistemului, precum și evaluarea tehnologiilor potrivite pentru implementare. Faza de proiectare cuprinde atât proiectarea arhitecturii generale, cât și detalierea modulelor individuale. Cea mai amplă secțiune, implementarea, este organizată în trei direcții principale: dezvoltarea motorului de procesare hash în Go, </w:t>
      </w:r>
      <w:r w:rsidRPr="008B64BB">
        <w:lastRenderedPageBreak/>
        <w:t>crearea interfeței grafice în Python și integrarea acestora într-un sistem coerent. Testarea și optimizarea vizează validarea funcționalităților și îmbunătățirea performanțelor, în timp ce documentarea asigură întocmirea ghidurilor necesare pentru utilizare și întreținere.</w:t>
      </w:r>
    </w:p>
    <w:p w14:paraId="3187E4E3" w14:textId="57ED5F9A" w:rsidR="00FD4493" w:rsidRPr="008B64BB" w:rsidRDefault="001576EE" w:rsidP="001618D1">
      <w:pPr>
        <w:widowControl w:val="0"/>
        <w:contextualSpacing/>
        <w:jc w:val="center"/>
      </w:pPr>
      <w:r w:rsidRPr="008B64BB">
        <w:rPr>
          <w:noProof/>
        </w:rPr>
        <w:drawing>
          <wp:inline distT="0" distB="0" distL="0" distR="0" wp14:anchorId="48797CFF" wp14:editId="53726E40">
            <wp:extent cx="2464776" cy="2238262"/>
            <wp:effectExtent l="0" t="0" r="0" b="0"/>
            <wp:docPr id="11873175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317528" name=""/>
                    <pic:cNvPicPr/>
                  </pic:nvPicPr>
                  <pic:blipFill>
                    <a:blip r:embed="rId42"/>
                    <a:stretch>
                      <a:fillRect/>
                    </a:stretch>
                  </pic:blipFill>
                  <pic:spPr>
                    <a:xfrm>
                      <a:off x="0" y="0"/>
                      <a:ext cx="2474460" cy="2247056"/>
                    </a:xfrm>
                    <a:prstGeom prst="rect">
                      <a:avLst/>
                    </a:prstGeom>
                  </pic:spPr>
                </pic:pic>
              </a:graphicData>
            </a:graphic>
          </wp:inline>
        </w:drawing>
      </w:r>
    </w:p>
    <w:p w14:paraId="1BEB8894" w14:textId="47EEF3EB" w:rsidR="001576EE" w:rsidRPr="008B64BB" w:rsidRDefault="001576EE" w:rsidP="001618D1">
      <w:pPr>
        <w:widowControl w:val="0"/>
        <w:contextualSpacing/>
        <w:jc w:val="center"/>
        <w:rPr>
          <w:b/>
          <w:bCs/>
        </w:rPr>
      </w:pPr>
      <w:r w:rsidRPr="008B64BB">
        <w:rPr>
          <w:b/>
          <w:bCs/>
        </w:rPr>
        <w:t xml:space="preserve">Figura 5.2 – Diagrama WBS de </w:t>
      </w:r>
      <w:r w:rsidR="00124734" w:rsidRPr="008B64BB">
        <w:rPr>
          <w:b/>
          <w:bCs/>
        </w:rPr>
        <w:t>decompoziție a sistemului</w:t>
      </w:r>
    </w:p>
    <w:p w14:paraId="45497B26" w14:textId="6F3A40A6" w:rsidR="002F6A73" w:rsidRPr="008B64BB" w:rsidRDefault="00AB55AC" w:rsidP="00AB55AC">
      <w:pPr>
        <w:spacing w:before="0" w:after="160" w:line="259" w:lineRule="auto"/>
        <w:jc w:val="left"/>
      </w:pPr>
      <w:r>
        <w:br w:type="page"/>
      </w:r>
    </w:p>
    <w:p w14:paraId="7C283387" w14:textId="7A60D74C" w:rsidR="008B64BB" w:rsidRPr="008B64BB" w:rsidRDefault="008B64BB" w:rsidP="001618D1">
      <w:pPr>
        <w:pStyle w:val="Heading1"/>
        <w:contextualSpacing/>
      </w:pPr>
      <w:bookmarkStart w:id="32" w:name="_Toc198815876"/>
      <w:r w:rsidRPr="008B64BB">
        <w:lastRenderedPageBreak/>
        <w:t>CONCLUZII</w:t>
      </w:r>
      <w:bookmarkEnd w:id="32"/>
    </w:p>
    <w:p w14:paraId="29EFD11C" w14:textId="77777777" w:rsidR="008B64BB" w:rsidRPr="008B64BB" w:rsidRDefault="008B64BB" w:rsidP="001618D1">
      <w:pPr>
        <w:ind w:firstLine="720"/>
        <w:contextualSpacing/>
      </w:pPr>
      <w:r w:rsidRPr="008B64BB">
        <w:t>Lucrarea de față a avut ca obiectiv analiza și implementarea unor tehnici brute-force pentru spargerea valorilor hash, precum și realizarea unei aplicații care să integreze aceste funcționalități într-o interfață grafică accesibilă. Tema aleasă este relevantă pentru domeniul securității informaționale, întrucât hash-urile reprezintă un mecanism fundamental de protecție a datelor, iar înțelegerea modului în care acestea pot fi testate sau compromise oferă o bază solidă pentru îmbunătățirea măsurilor de apărare.</w:t>
      </w:r>
    </w:p>
    <w:p w14:paraId="67EBEF4E" w14:textId="77777777" w:rsidR="001618D1" w:rsidRDefault="001618D1" w:rsidP="001618D1">
      <w:pPr>
        <w:ind w:firstLine="720"/>
        <w:contextualSpacing/>
      </w:pPr>
      <w:r>
        <w:t xml:space="preserve">Aplicația </w:t>
      </w:r>
      <w:r w:rsidR="008B64BB" w:rsidRPr="008B64BB">
        <w:t>HashSentinel</w:t>
      </w:r>
      <w:r>
        <w:t xml:space="preserve"> este </w:t>
      </w:r>
      <w:r w:rsidR="008B64BB" w:rsidRPr="008B64BB">
        <w:t>format</w:t>
      </w:r>
      <w:r>
        <w:t>ă</w:t>
      </w:r>
      <w:r w:rsidR="008B64BB" w:rsidRPr="008B64BB">
        <w:t xml:space="preserve"> dintr-un motor de procesare scris în Go și o interfață grafică realizată în Python, folosind Tkinter. Acest mod de organizare a permis separarea clară între logică și interacțiunea cu utilizatorul. Utilizatorul are posibilitatea de a introduce un hash, de a selecta sau genera un wordlist, de a specifica modul de atac, și de a controla procesul prin acțiuni de pauză, reluare sau oprire. La finalul fiecărei sesiuni, aplicația </w:t>
      </w:r>
      <w:r w:rsidR="008B64BB">
        <w:t xml:space="preserve">poate </w:t>
      </w:r>
      <w:r w:rsidR="008B64BB" w:rsidRPr="008B64BB">
        <w:t>gener</w:t>
      </w:r>
      <w:r w:rsidR="008B64BB">
        <w:t>a</w:t>
      </w:r>
      <w:r w:rsidR="008B64BB" w:rsidRPr="008B64BB">
        <w:t xml:space="preserve"> automat un raport detaliat în format PDF, care include informații privind durata, viteza și rezultatul atacului.</w:t>
      </w:r>
    </w:p>
    <w:p w14:paraId="61BB7877" w14:textId="011D9BBA" w:rsidR="008B64BB" w:rsidRPr="008B64BB" w:rsidRDefault="008B64BB" w:rsidP="001618D1">
      <w:pPr>
        <w:ind w:firstLine="720"/>
        <w:contextualSpacing/>
      </w:pPr>
      <w:r w:rsidRPr="008B64BB">
        <w:t>Pe lângă implementarea tehnică, lucrarea a urmărit și testarea eficienței metodelor brute-force, identificarea punctelor forte și a limitărilor acestora, precum și înțelegerea modului în care diferiți algoritmi de hash răspund la astfel de atacuri. În cadrul experimentelor, au fost utilizate atât hash-uri generate local, cât și exemple reale, iar rezultatele au demonstrat că, în lipsa unor mecanisme de protecție (ex: salt, iterații, algoritmi moderni), unele valori hash pot fi sparte în timp scurt, mai ales cu ajutorul unui cuvânt-cheie bine adaptat și a unui set eficient de combinații.</w:t>
      </w:r>
    </w:p>
    <w:p w14:paraId="70096A22" w14:textId="719360B6" w:rsidR="008B64BB" w:rsidRPr="008B64BB" w:rsidRDefault="008B64BB" w:rsidP="001618D1">
      <w:pPr>
        <w:ind w:firstLine="720"/>
        <w:contextualSpacing/>
      </w:pPr>
      <w:r w:rsidRPr="008B64BB">
        <w:t>Lucrarea își propune să fie nu doar un proiect tehnic, ci și un instrument educațional. HashSentinel poate fi utilizat pentru simulări, sau ca punct de plecare pentru dezvoltări viitoare. Posibile direcții de extindere includ integrarea unor algoritmi mai avansați (ex: bcrypt, scrypt), adăugarea suportului pentru procesare distribuită sau adaptarea aplicației pentru mediul web.</w:t>
      </w:r>
    </w:p>
    <w:p w14:paraId="343992B0" w14:textId="4D959292" w:rsidR="008B64BB" w:rsidRPr="008B64BB" w:rsidRDefault="008B64BB" w:rsidP="001618D1">
      <w:pPr>
        <w:ind w:firstLine="720"/>
        <w:contextualSpacing/>
      </w:pPr>
      <w:r w:rsidRPr="008B64BB">
        <w:t>În concluzie, proiectul realizat demonstrează aplicabilitatea practică a conceptelor teoretice din domeniul securității informaționale și oferă o soluție funcțională</w:t>
      </w:r>
      <w:r>
        <w:t>.</w:t>
      </w:r>
      <w:r w:rsidRPr="008B64BB">
        <w:t xml:space="preserve"> Lucrarea reflectă atât capacitatea de analiză și cercetare, cât și abilitățile de programare și proiectare.</w:t>
      </w:r>
    </w:p>
    <w:p w14:paraId="44301E9A" w14:textId="77777777" w:rsidR="008B64BB" w:rsidRPr="008B64BB" w:rsidRDefault="008B64BB" w:rsidP="001618D1"/>
    <w:p w14:paraId="2962E208" w14:textId="77777777" w:rsidR="002F6A73" w:rsidRDefault="002F6A73" w:rsidP="001618D1">
      <w:pPr>
        <w:widowControl w:val="0"/>
      </w:pPr>
    </w:p>
    <w:p w14:paraId="28C0BF5C" w14:textId="184DB34B" w:rsidR="00AB55AC" w:rsidRDefault="00AB55AC" w:rsidP="001618D1">
      <w:pPr>
        <w:widowControl w:val="0"/>
      </w:pPr>
    </w:p>
    <w:p w14:paraId="03635AB0" w14:textId="77777777" w:rsidR="00AB55AC" w:rsidRPr="008B64BB" w:rsidRDefault="00AB55AC" w:rsidP="001618D1">
      <w:pPr>
        <w:widowControl w:val="0"/>
      </w:pPr>
    </w:p>
    <w:p w14:paraId="7722AAAB" w14:textId="4B4E5E46" w:rsidR="00BE735D" w:rsidRPr="008B64BB" w:rsidRDefault="00AF1E61" w:rsidP="001618D1">
      <w:pPr>
        <w:pStyle w:val="Heading1"/>
        <w:keepNext w:val="0"/>
        <w:keepLines w:val="0"/>
        <w:widowControl w:val="0"/>
        <w:rPr>
          <w:rFonts w:eastAsiaTheme="minorHAnsi" w:cstheme="minorBidi"/>
          <w:szCs w:val="22"/>
        </w:rPr>
      </w:pPr>
      <w:bookmarkStart w:id="33" w:name="_Toc198815877"/>
      <w:r w:rsidRPr="008B64BB">
        <w:lastRenderedPageBreak/>
        <w:t>BIBLIOGRAFIE</w:t>
      </w:r>
      <w:bookmarkEnd w:id="33"/>
    </w:p>
    <w:p w14:paraId="55CCDC0D" w14:textId="10934B5A" w:rsidR="002B1EC3" w:rsidRPr="008B64BB" w:rsidRDefault="003C794F" w:rsidP="001618D1">
      <w:pPr>
        <w:pStyle w:val="Bibliography"/>
        <w:widowControl w:val="0"/>
        <w:rPr>
          <w:rFonts w:cs="Times New Roman"/>
        </w:rPr>
      </w:pPr>
      <w:r w:rsidRPr="008B64BB">
        <w:fldChar w:fldCharType="begin"/>
      </w:r>
      <w:r w:rsidR="005B0203" w:rsidRPr="008B64BB">
        <w:instrText xml:space="preserve"> ADDIN ZOTERO_BIBL {"uncited":[],"omitted":[],"custom":[]} CSL_BIBLIOGRAPHY </w:instrText>
      </w:r>
      <w:r w:rsidRPr="008B64BB">
        <w:fldChar w:fldCharType="separate"/>
      </w:r>
      <w:r w:rsidR="002B1EC3" w:rsidRPr="008B64BB">
        <w:rPr>
          <w:rFonts w:cs="Times New Roman"/>
        </w:rPr>
        <w:t>[1]</w:t>
      </w:r>
      <w:r w:rsidR="002B1EC3" w:rsidRPr="008B64BB">
        <w:rPr>
          <w:rFonts w:cs="Times New Roman"/>
        </w:rPr>
        <w:tab/>
        <w:t xml:space="preserve">“What Is Hashing in Cybersecurity? | CrowdStrike,” CrowdStrike.com. </w:t>
      </w:r>
      <w:r w:rsidR="004F5580" w:rsidRPr="008B64BB">
        <w:rPr>
          <w:rFonts w:cs="Times New Roman"/>
        </w:rPr>
        <w:t>Citat</w:t>
      </w:r>
      <w:r w:rsidR="002B1EC3" w:rsidRPr="008B64BB">
        <w:rPr>
          <w:rFonts w:cs="Times New Roman"/>
        </w:rPr>
        <w:t xml:space="preserve">: Mar. 04, 2025. [Online]. </w:t>
      </w:r>
      <w:r w:rsidR="004F5580" w:rsidRPr="008B64BB">
        <w:rPr>
          <w:rFonts w:cs="Times New Roman"/>
        </w:rPr>
        <w:t>Disponibil la</w:t>
      </w:r>
      <w:r w:rsidR="002B1EC3" w:rsidRPr="008B64BB">
        <w:rPr>
          <w:rFonts w:cs="Times New Roman"/>
        </w:rPr>
        <w:t>: https://www.crowdstrike.com/en-us/cybersecurity-101/data-protection/data-hashing/</w:t>
      </w:r>
    </w:p>
    <w:p w14:paraId="2F22B44B" w14:textId="10E37852" w:rsidR="002B1EC3" w:rsidRPr="008B64BB" w:rsidRDefault="002B1EC3" w:rsidP="001618D1">
      <w:pPr>
        <w:pStyle w:val="Bibliography"/>
        <w:widowControl w:val="0"/>
        <w:rPr>
          <w:rFonts w:cs="Times New Roman"/>
        </w:rPr>
      </w:pPr>
      <w:r w:rsidRPr="008B64BB">
        <w:rPr>
          <w:rFonts w:cs="Times New Roman"/>
        </w:rPr>
        <w:t>[2]</w:t>
      </w:r>
      <w:r w:rsidRPr="008B64BB">
        <w:rPr>
          <w:rFonts w:cs="Times New Roman"/>
        </w:rPr>
        <w:tab/>
        <w:t xml:space="preserve">“https://nvlpubs.nist.gov/nistpubs/FIPS/NIST.FIPS.202.pdf.” </w:t>
      </w:r>
      <w:r w:rsidR="004F5580" w:rsidRPr="008B64BB">
        <w:rPr>
          <w:rFonts w:cs="Times New Roman"/>
        </w:rPr>
        <w:t>Citat</w:t>
      </w:r>
      <w:r w:rsidRPr="008B64BB">
        <w:rPr>
          <w:rFonts w:cs="Times New Roman"/>
        </w:rPr>
        <w:t xml:space="preserve">: Mar. 04, 2025. [Online]. </w:t>
      </w:r>
      <w:r w:rsidR="004F5580" w:rsidRPr="008B64BB">
        <w:rPr>
          <w:rFonts w:cs="Times New Roman"/>
        </w:rPr>
        <w:t>Disponibil la</w:t>
      </w:r>
      <w:r w:rsidRPr="008B64BB">
        <w:rPr>
          <w:rFonts w:cs="Times New Roman"/>
        </w:rPr>
        <w:t>: https://nvlpubs.nist.gov/nistpubs/FIPS/NIST.FIPS.202.pdf</w:t>
      </w:r>
    </w:p>
    <w:p w14:paraId="616B655B" w14:textId="77777777" w:rsidR="002B1EC3" w:rsidRPr="008B64BB" w:rsidRDefault="002B1EC3" w:rsidP="001618D1">
      <w:pPr>
        <w:pStyle w:val="Bibliography"/>
        <w:widowControl w:val="0"/>
        <w:rPr>
          <w:rFonts w:cs="Times New Roman"/>
        </w:rPr>
      </w:pPr>
      <w:r w:rsidRPr="008B64BB">
        <w:rPr>
          <w:rFonts w:cs="Times New Roman"/>
        </w:rPr>
        <w:t>[3]</w:t>
      </w:r>
      <w:r w:rsidRPr="008B64BB">
        <w:rPr>
          <w:rFonts w:cs="Times New Roman"/>
        </w:rPr>
        <w:tab/>
        <w:t>V. L. Yisa, M. Baba, and E. T. Olaniyi, “A Review of Top Open Source Password Cracking Tools,” 2016.</w:t>
      </w:r>
    </w:p>
    <w:p w14:paraId="701C322A" w14:textId="61CAB04E" w:rsidR="002B1EC3" w:rsidRPr="008B64BB" w:rsidRDefault="002B1EC3" w:rsidP="001618D1">
      <w:pPr>
        <w:pStyle w:val="Bibliography"/>
        <w:widowControl w:val="0"/>
        <w:rPr>
          <w:rFonts w:cs="Times New Roman"/>
        </w:rPr>
      </w:pPr>
      <w:r w:rsidRPr="008B64BB">
        <w:rPr>
          <w:rFonts w:cs="Times New Roman"/>
        </w:rPr>
        <w:t>[4]</w:t>
      </w:r>
      <w:r w:rsidRPr="008B64BB">
        <w:rPr>
          <w:rFonts w:cs="Times New Roman"/>
        </w:rPr>
        <w:tab/>
        <w:t xml:space="preserve">“John the Ripper | Hackviser.” </w:t>
      </w:r>
      <w:r w:rsidR="004F5580" w:rsidRPr="008B64BB">
        <w:rPr>
          <w:rFonts w:cs="Times New Roman"/>
        </w:rPr>
        <w:t>Citat</w:t>
      </w:r>
      <w:r w:rsidRPr="008B64BB">
        <w:rPr>
          <w:rFonts w:cs="Times New Roman"/>
        </w:rPr>
        <w:t xml:space="preserve">: Mar. 05, 2025. [Online]. </w:t>
      </w:r>
      <w:r w:rsidR="004F5580" w:rsidRPr="008B64BB">
        <w:rPr>
          <w:rFonts w:cs="Times New Roman"/>
        </w:rPr>
        <w:t>Disponibil la</w:t>
      </w:r>
      <w:r w:rsidRPr="008B64BB">
        <w:rPr>
          <w:rFonts w:cs="Times New Roman"/>
        </w:rPr>
        <w:t>: https://hackviser.com/tactics/tools/john-the-ripper</w:t>
      </w:r>
    </w:p>
    <w:p w14:paraId="04BD7ADC" w14:textId="57C0FD1D" w:rsidR="002B1EC3" w:rsidRPr="008B64BB" w:rsidRDefault="002B1EC3" w:rsidP="001618D1">
      <w:pPr>
        <w:pStyle w:val="Bibliography"/>
        <w:widowControl w:val="0"/>
        <w:rPr>
          <w:rFonts w:cs="Times New Roman"/>
        </w:rPr>
      </w:pPr>
      <w:r w:rsidRPr="008B64BB">
        <w:rPr>
          <w:rFonts w:cs="Times New Roman"/>
        </w:rPr>
        <w:t>[5]</w:t>
      </w:r>
      <w:r w:rsidRPr="008B64BB">
        <w:rPr>
          <w:rFonts w:cs="Times New Roman"/>
        </w:rPr>
        <w:tab/>
        <w:t xml:space="preserve">“Proiectarea Sistemelor Informatice - CUPRINS CAPITOLUL I 1 Proiectarea sistemelor - Studocu.” </w:t>
      </w:r>
      <w:r w:rsidR="004F5580" w:rsidRPr="008B64BB">
        <w:rPr>
          <w:rFonts w:cs="Times New Roman"/>
        </w:rPr>
        <w:t>Citat</w:t>
      </w:r>
      <w:r w:rsidRPr="008B64BB">
        <w:rPr>
          <w:rFonts w:cs="Times New Roman"/>
        </w:rPr>
        <w:t xml:space="preserve">: Mar. 07, 2025. [Online]. </w:t>
      </w:r>
      <w:r w:rsidR="004F5580" w:rsidRPr="008B64BB">
        <w:rPr>
          <w:rFonts w:cs="Times New Roman"/>
        </w:rPr>
        <w:t>Disponibil la</w:t>
      </w:r>
      <w:r w:rsidRPr="008B64BB">
        <w:rPr>
          <w:rFonts w:cs="Times New Roman"/>
        </w:rPr>
        <w:t>: https://www.studocu.com/ro/document/universitatea-romano-americana-din-bucuresti/proiectarea-sistemelor-informatice/proiectarea-sistemelor-informatice/3631008</w:t>
      </w:r>
    </w:p>
    <w:p w14:paraId="741EF84D" w14:textId="258E3B96" w:rsidR="002B1EC3" w:rsidRPr="008B64BB" w:rsidRDefault="002B1EC3" w:rsidP="001618D1">
      <w:pPr>
        <w:pStyle w:val="Bibliography"/>
        <w:widowControl w:val="0"/>
        <w:rPr>
          <w:rFonts w:cs="Times New Roman"/>
        </w:rPr>
      </w:pPr>
      <w:r w:rsidRPr="008B64BB">
        <w:rPr>
          <w:rFonts w:cs="Times New Roman"/>
        </w:rPr>
        <w:t>[6]</w:t>
      </w:r>
      <w:r w:rsidRPr="008B64BB">
        <w:rPr>
          <w:rFonts w:cs="Times New Roman"/>
        </w:rPr>
        <w:tab/>
        <w:t xml:space="preserve">“UX (User Experience) – tot ce trebuie să știi despre proiectarea experienței utilizatorului - Copymate.” </w:t>
      </w:r>
      <w:r w:rsidR="004F5580" w:rsidRPr="008B64BB">
        <w:rPr>
          <w:rFonts w:cs="Times New Roman"/>
        </w:rPr>
        <w:t>Citat</w:t>
      </w:r>
      <w:r w:rsidRPr="008B64BB">
        <w:rPr>
          <w:rFonts w:cs="Times New Roman"/>
        </w:rPr>
        <w:t xml:space="preserve">: Mar. 12, 2025. [Online]. </w:t>
      </w:r>
      <w:r w:rsidR="004F5580" w:rsidRPr="008B64BB">
        <w:rPr>
          <w:rFonts w:cs="Times New Roman"/>
        </w:rPr>
        <w:t>Disponibil la</w:t>
      </w:r>
      <w:r w:rsidRPr="008B64BB">
        <w:rPr>
          <w:rFonts w:cs="Times New Roman"/>
        </w:rPr>
        <w:t>: https://copymate.app/ro/blog/multi/ux-user-experience-tot-ce-trebuie-sa-stii-despre-proiectarea-experientei-utilizatorului/</w:t>
      </w:r>
    </w:p>
    <w:p w14:paraId="63288C85" w14:textId="37749321" w:rsidR="002B1EC3" w:rsidRPr="008B64BB" w:rsidRDefault="002B1EC3" w:rsidP="001618D1">
      <w:pPr>
        <w:pStyle w:val="Bibliography"/>
        <w:widowControl w:val="0"/>
        <w:rPr>
          <w:rFonts w:cs="Times New Roman"/>
        </w:rPr>
      </w:pPr>
      <w:r w:rsidRPr="008B64BB">
        <w:rPr>
          <w:rFonts w:cs="Times New Roman"/>
        </w:rPr>
        <w:t>[7]</w:t>
      </w:r>
      <w:r w:rsidRPr="008B64BB">
        <w:rPr>
          <w:rFonts w:cs="Times New Roman"/>
        </w:rPr>
        <w:tab/>
        <w:t xml:space="preserve">“Ce este cerința nefuncțională în ingineria software?” </w:t>
      </w:r>
      <w:r w:rsidR="004F5580" w:rsidRPr="008B64BB">
        <w:rPr>
          <w:rFonts w:cs="Times New Roman"/>
        </w:rPr>
        <w:t>Citat</w:t>
      </w:r>
      <w:r w:rsidRPr="008B64BB">
        <w:rPr>
          <w:rFonts w:cs="Times New Roman"/>
        </w:rPr>
        <w:t xml:space="preserve">: Mar. 13, 2025. [Online]. </w:t>
      </w:r>
      <w:r w:rsidR="004F5580" w:rsidRPr="008B64BB">
        <w:rPr>
          <w:rFonts w:cs="Times New Roman"/>
        </w:rPr>
        <w:t>Disponibil la</w:t>
      </w:r>
      <w:r w:rsidRPr="008B64BB">
        <w:rPr>
          <w:rFonts w:cs="Times New Roman"/>
        </w:rPr>
        <w:t>: https://www.guru99.com/ro/non-functional-requirement-type-example.html</w:t>
      </w:r>
    </w:p>
    <w:p w14:paraId="25A3AF8C" w14:textId="5E5D8EF8" w:rsidR="002B1EC3" w:rsidRPr="008B64BB" w:rsidRDefault="002B1EC3" w:rsidP="001618D1">
      <w:pPr>
        <w:pStyle w:val="Bibliography"/>
        <w:widowControl w:val="0"/>
        <w:rPr>
          <w:rFonts w:cs="Times New Roman"/>
        </w:rPr>
      </w:pPr>
      <w:r w:rsidRPr="008B64BB">
        <w:rPr>
          <w:rFonts w:cs="Times New Roman"/>
        </w:rPr>
        <w:t>[8]</w:t>
      </w:r>
      <w:r w:rsidRPr="008B64BB">
        <w:rPr>
          <w:rFonts w:cs="Times New Roman"/>
        </w:rPr>
        <w:tab/>
        <w:t xml:space="preserve">“Diagrame de interacțiune, colaborare și secvență cu exemple.” </w:t>
      </w:r>
      <w:r w:rsidR="004F5580" w:rsidRPr="008B64BB">
        <w:rPr>
          <w:rFonts w:cs="Times New Roman"/>
        </w:rPr>
        <w:t>Citat</w:t>
      </w:r>
      <w:r w:rsidRPr="008B64BB">
        <w:rPr>
          <w:rFonts w:cs="Times New Roman"/>
        </w:rPr>
        <w:t xml:space="preserve">: Mar. 24, 2025. [Online]. </w:t>
      </w:r>
      <w:r w:rsidR="004F5580" w:rsidRPr="008B64BB">
        <w:rPr>
          <w:rFonts w:cs="Times New Roman"/>
        </w:rPr>
        <w:t>Disponibil la</w:t>
      </w:r>
      <w:r w:rsidRPr="008B64BB">
        <w:rPr>
          <w:rFonts w:cs="Times New Roman"/>
        </w:rPr>
        <w:t>: https://www.guru99.com/ro/interaction-collaboration-sequence-diagrams-examples.html</w:t>
      </w:r>
    </w:p>
    <w:p w14:paraId="1392508C" w14:textId="77777777" w:rsidR="002B1EC3" w:rsidRPr="008B64BB" w:rsidRDefault="002B1EC3" w:rsidP="001618D1">
      <w:pPr>
        <w:pStyle w:val="Bibliography"/>
        <w:widowControl w:val="0"/>
        <w:rPr>
          <w:rFonts w:cs="Times New Roman"/>
        </w:rPr>
      </w:pPr>
      <w:r w:rsidRPr="008B64BB">
        <w:rPr>
          <w:rFonts w:cs="Times New Roman"/>
        </w:rPr>
        <w:t>[9]</w:t>
      </w:r>
      <w:r w:rsidRPr="008B64BB">
        <w:rPr>
          <w:rFonts w:cs="Times New Roman"/>
        </w:rPr>
        <w:tab/>
        <w:t>D. L. Jisa, “Evaluarea si compararea instrumentelor CASE bazate pe UML,” 2001.</w:t>
      </w:r>
    </w:p>
    <w:p w14:paraId="6F28D7A9" w14:textId="05A7C586" w:rsidR="002B1EC3" w:rsidRPr="008B64BB" w:rsidRDefault="002B1EC3" w:rsidP="001618D1">
      <w:pPr>
        <w:pStyle w:val="Bibliography"/>
        <w:widowControl w:val="0"/>
        <w:rPr>
          <w:rFonts w:cs="Times New Roman"/>
        </w:rPr>
      </w:pPr>
      <w:r w:rsidRPr="008B64BB">
        <w:rPr>
          <w:rFonts w:cs="Times New Roman"/>
        </w:rPr>
        <w:t>[10]</w:t>
      </w:r>
      <w:r w:rsidRPr="008B64BB">
        <w:rPr>
          <w:rFonts w:cs="Times New Roman"/>
        </w:rPr>
        <w:tab/>
        <w:t xml:space="preserve">“Communication Diagram | Enterprise Architect User Guide.” </w:t>
      </w:r>
      <w:r w:rsidR="004F5580" w:rsidRPr="008B64BB">
        <w:rPr>
          <w:rFonts w:cs="Times New Roman"/>
        </w:rPr>
        <w:t>Citat</w:t>
      </w:r>
      <w:r w:rsidRPr="008B64BB">
        <w:rPr>
          <w:rFonts w:cs="Times New Roman"/>
        </w:rPr>
        <w:t xml:space="preserve">: Mar. 24, 2025. [Online]. </w:t>
      </w:r>
      <w:r w:rsidR="004F5580" w:rsidRPr="008B64BB">
        <w:rPr>
          <w:rFonts w:cs="Times New Roman"/>
        </w:rPr>
        <w:t>Disponibil la</w:t>
      </w:r>
      <w:r w:rsidRPr="008B64BB">
        <w:rPr>
          <w:rFonts w:cs="Times New Roman"/>
        </w:rPr>
        <w:t>: https://sparxsystems.com/enterprise_architect_user_guide/17.0/modeling_languages/communicationdiagram.html</w:t>
      </w:r>
    </w:p>
    <w:p w14:paraId="0CE64F35" w14:textId="1C298175" w:rsidR="002B1EC3" w:rsidRPr="008B64BB" w:rsidRDefault="002B1EC3" w:rsidP="001618D1">
      <w:pPr>
        <w:pStyle w:val="Bibliography"/>
        <w:widowControl w:val="0"/>
        <w:rPr>
          <w:rFonts w:cs="Times New Roman"/>
        </w:rPr>
      </w:pPr>
      <w:r w:rsidRPr="008B64BB">
        <w:rPr>
          <w:rFonts w:cs="Times New Roman"/>
        </w:rPr>
        <w:t>[11]</w:t>
      </w:r>
      <w:r w:rsidRPr="008B64BB">
        <w:rPr>
          <w:rFonts w:cs="Times New Roman"/>
        </w:rPr>
        <w:tab/>
        <w:t xml:space="preserve">“Tutorial diagramă de clasă UML: Clasă abstractă cu exemple.” </w:t>
      </w:r>
      <w:r w:rsidR="004F5580" w:rsidRPr="008B64BB">
        <w:rPr>
          <w:rFonts w:cs="Times New Roman"/>
        </w:rPr>
        <w:t>Citat</w:t>
      </w:r>
      <w:r w:rsidRPr="008B64BB">
        <w:rPr>
          <w:rFonts w:cs="Times New Roman"/>
        </w:rPr>
        <w:t xml:space="preserve">: Mar. 25, 2025. [Online]. </w:t>
      </w:r>
      <w:r w:rsidR="004F5580" w:rsidRPr="008B64BB">
        <w:rPr>
          <w:rFonts w:cs="Times New Roman"/>
        </w:rPr>
        <w:t>Disponibil la</w:t>
      </w:r>
      <w:r w:rsidRPr="008B64BB">
        <w:rPr>
          <w:rFonts w:cs="Times New Roman"/>
        </w:rPr>
        <w:t>: https://www.guru99.com/ro/uml-class-diagram.html</w:t>
      </w:r>
    </w:p>
    <w:p w14:paraId="7A794B70" w14:textId="2AED5345" w:rsidR="002B1EC3" w:rsidRPr="008B64BB" w:rsidRDefault="002B1EC3" w:rsidP="001618D1">
      <w:pPr>
        <w:pStyle w:val="Bibliography"/>
        <w:widowControl w:val="0"/>
        <w:rPr>
          <w:rFonts w:cs="Times New Roman"/>
        </w:rPr>
      </w:pPr>
      <w:r w:rsidRPr="008B64BB">
        <w:rPr>
          <w:rFonts w:cs="Times New Roman"/>
        </w:rPr>
        <w:t>[12]</w:t>
      </w:r>
      <w:r w:rsidRPr="008B64BB">
        <w:rPr>
          <w:rFonts w:cs="Times New Roman"/>
        </w:rPr>
        <w:tab/>
        <w:t xml:space="preserve">“https://cadredidactice.ub.ro/sorinpopa/files/2018/10/L2_diagrama_de_clase.pdf” </w:t>
      </w:r>
      <w:r w:rsidR="004F5580" w:rsidRPr="008B64BB">
        <w:rPr>
          <w:rFonts w:cs="Times New Roman"/>
        </w:rPr>
        <w:t>Citat</w:t>
      </w:r>
      <w:r w:rsidRPr="008B64BB">
        <w:rPr>
          <w:rFonts w:cs="Times New Roman"/>
        </w:rPr>
        <w:t xml:space="preserve">: Mar. 25, 2025. [Online]. </w:t>
      </w:r>
      <w:r w:rsidR="004F5580" w:rsidRPr="008B64BB">
        <w:rPr>
          <w:rFonts w:cs="Times New Roman"/>
        </w:rPr>
        <w:t>Dix`sponibil la</w:t>
      </w:r>
      <w:r w:rsidRPr="008B64BB">
        <w:rPr>
          <w:rFonts w:cs="Times New Roman"/>
        </w:rPr>
        <w:t>: https://cadredidactice.ub.ro/sorinpopa/files/2018/10/L2_diagrama_de_clase.pdf</w:t>
      </w:r>
    </w:p>
    <w:p w14:paraId="0EA7C79F" w14:textId="7D5968BD" w:rsidR="00BE735D" w:rsidRPr="008B64BB" w:rsidRDefault="003C794F" w:rsidP="001618D1">
      <w:pPr>
        <w:widowControl w:val="0"/>
        <w:ind w:right="-846"/>
      </w:pPr>
      <w:r w:rsidRPr="008B64BB">
        <w:fldChar w:fldCharType="end"/>
      </w:r>
    </w:p>
    <w:p w14:paraId="2EF56747" w14:textId="77777777" w:rsidR="00464F05" w:rsidRPr="008B64BB" w:rsidRDefault="00464F05" w:rsidP="001618D1">
      <w:pPr>
        <w:widowControl w:val="0"/>
        <w:ind w:right="-846"/>
      </w:pPr>
    </w:p>
    <w:p w14:paraId="52847114" w14:textId="77777777" w:rsidR="00464F05" w:rsidRPr="008B64BB" w:rsidRDefault="00464F05" w:rsidP="001618D1">
      <w:pPr>
        <w:widowControl w:val="0"/>
        <w:ind w:right="-846"/>
      </w:pPr>
    </w:p>
    <w:p w14:paraId="0BAEF755" w14:textId="77777777" w:rsidR="008A5A5A" w:rsidRPr="008B64BB" w:rsidRDefault="008A5A5A" w:rsidP="001618D1">
      <w:pPr>
        <w:widowControl w:val="0"/>
        <w:spacing w:before="0" w:after="160" w:line="259" w:lineRule="auto"/>
        <w:jc w:val="left"/>
        <w:rPr>
          <w:rFonts w:eastAsiaTheme="majorEastAsia" w:cstheme="majorBidi"/>
          <w:b/>
          <w:sz w:val="26"/>
          <w:szCs w:val="40"/>
        </w:rPr>
      </w:pPr>
      <w:r w:rsidRPr="008B64BB">
        <w:br w:type="page"/>
      </w:r>
    </w:p>
    <w:p w14:paraId="1DE2126E" w14:textId="1E8B3B1D" w:rsidR="000A76C5" w:rsidRPr="008B64BB" w:rsidRDefault="00464F05" w:rsidP="001618D1">
      <w:pPr>
        <w:pStyle w:val="Heading1"/>
        <w:keepNext w:val="0"/>
        <w:keepLines w:val="0"/>
        <w:widowControl w:val="0"/>
        <w:jc w:val="center"/>
      </w:pPr>
      <w:bookmarkStart w:id="34" w:name="_Toc198815878"/>
      <w:r w:rsidRPr="008B64BB">
        <w:lastRenderedPageBreak/>
        <w:t>Anexa A</w:t>
      </w:r>
      <w:bookmarkEnd w:id="34"/>
    </w:p>
    <w:p w14:paraId="0290602A" w14:textId="7BFA3CAA" w:rsidR="0027625A" w:rsidRPr="008B64BB" w:rsidRDefault="0027625A" w:rsidP="001618D1">
      <w:pPr>
        <w:widowControl w:val="0"/>
        <w:jc w:val="center"/>
        <w:rPr>
          <w:b/>
          <w:bCs/>
        </w:rPr>
      </w:pPr>
      <w:r w:rsidRPr="008B64BB">
        <w:rPr>
          <w:b/>
          <w:bCs/>
        </w:rPr>
        <w:t>Identificarea Hash-urilor</w:t>
      </w:r>
    </w:p>
    <w:p w14:paraId="5017ACBF" w14:textId="77777777" w:rsidR="00464F05" w:rsidRPr="008B64BB" w:rsidRDefault="00464F05" w:rsidP="001618D1">
      <w:pPr>
        <w:pStyle w:val="cod"/>
        <w:widowControl w:val="0"/>
        <w:rPr>
          <w:noProof w:val="0"/>
        </w:rPr>
      </w:pPr>
      <w:r w:rsidRPr="008B64BB">
        <w:rPr>
          <w:noProof w:val="0"/>
        </w:rPr>
        <w:t>func DetectHash(input string) []ScoredMatch {</w:t>
      </w:r>
    </w:p>
    <w:p w14:paraId="374AEDF5" w14:textId="77777777" w:rsidR="00464F05" w:rsidRPr="008B64BB" w:rsidRDefault="00464F05" w:rsidP="001618D1">
      <w:pPr>
        <w:pStyle w:val="cod"/>
        <w:widowControl w:val="0"/>
        <w:rPr>
          <w:noProof w:val="0"/>
        </w:rPr>
      </w:pPr>
      <w:r w:rsidRPr="008B64BB">
        <w:rPr>
          <w:noProof w:val="0"/>
        </w:rPr>
        <w:tab/>
        <w:t>if len(rules) == 0 {</w:t>
      </w:r>
    </w:p>
    <w:p w14:paraId="5097B049" w14:textId="77777777" w:rsidR="00464F05" w:rsidRPr="008B64BB" w:rsidRDefault="00464F05" w:rsidP="001618D1">
      <w:pPr>
        <w:pStyle w:val="cod"/>
        <w:widowControl w:val="0"/>
        <w:rPr>
          <w:noProof w:val="0"/>
        </w:rPr>
      </w:pPr>
      <w:r w:rsidRPr="008B64BB">
        <w:rPr>
          <w:noProof w:val="0"/>
        </w:rPr>
        <w:tab/>
      </w:r>
      <w:r w:rsidRPr="008B64BB">
        <w:rPr>
          <w:noProof w:val="0"/>
        </w:rPr>
        <w:tab/>
        <w:t>jsonPath := filepath.Join(filepath.Dir(os.Args[0]), "rules.json")</w:t>
      </w:r>
    </w:p>
    <w:p w14:paraId="6652CA04" w14:textId="77777777" w:rsidR="00464F05" w:rsidRPr="008B64BB" w:rsidRDefault="00464F05" w:rsidP="001618D1">
      <w:pPr>
        <w:pStyle w:val="cod"/>
        <w:widowControl w:val="0"/>
        <w:rPr>
          <w:noProof w:val="0"/>
        </w:rPr>
      </w:pPr>
      <w:r w:rsidRPr="008B64BB">
        <w:rPr>
          <w:noProof w:val="0"/>
        </w:rPr>
        <w:tab/>
      </w:r>
      <w:r w:rsidRPr="008B64BB">
        <w:rPr>
          <w:noProof w:val="0"/>
        </w:rPr>
        <w:tab/>
        <w:t>_ = loadRulesFromJSON(jsonPath)</w:t>
      </w:r>
    </w:p>
    <w:p w14:paraId="111CF211" w14:textId="77777777" w:rsidR="00464F05" w:rsidRPr="008B64BB" w:rsidRDefault="00464F05" w:rsidP="001618D1">
      <w:pPr>
        <w:pStyle w:val="cod"/>
        <w:widowControl w:val="0"/>
        <w:rPr>
          <w:noProof w:val="0"/>
        </w:rPr>
      </w:pPr>
      <w:r w:rsidRPr="008B64BB">
        <w:rPr>
          <w:noProof w:val="0"/>
        </w:rPr>
        <w:tab/>
        <w:t>}</w:t>
      </w:r>
    </w:p>
    <w:p w14:paraId="1E7F3E42" w14:textId="77777777" w:rsidR="00464F05" w:rsidRPr="008B64BB" w:rsidRDefault="00464F05" w:rsidP="001618D1">
      <w:pPr>
        <w:pStyle w:val="cod"/>
        <w:widowControl w:val="0"/>
        <w:rPr>
          <w:noProof w:val="0"/>
        </w:rPr>
      </w:pPr>
    </w:p>
    <w:p w14:paraId="128439C7" w14:textId="77777777" w:rsidR="00464F05" w:rsidRPr="008B64BB" w:rsidRDefault="00464F05" w:rsidP="001618D1">
      <w:pPr>
        <w:pStyle w:val="cod"/>
        <w:widowControl w:val="0"/>
        <w:rPr>
          <w:noProof w:val="0"/>
        </w:rPr>
      </w:pPr>
      <w:r w:rsidRPr="008B64BB">
        <w:rPr>
          <w:noProof w:val="0"/>
        </w:rPr>
        <w:tab/>
        <w:t>matches := []ScoredMatch{}</w:t>
      </w:r>
    </w:p>
    <w:p w14:paraId="75A94BED" w14:textId="77777777" w:rsidR="00464F05" w:rsidRPr="008B64BB" w:rsidRDefault="00464F05" w:rsidP="001618D1">
      <w:pPr>
        <w:pStyle w:val="cod"/>
        <w:widowControl w:val="0"/>
        <w:rPr>
          <w:noProof w:val="0"/>
        </w:rPr>
      </w:pPr>
      <w:r w:rsidRPr="008B64BB">
        <w:rPr>
          <w:noProof w:val="0"/>
        </w:rPr>
        <w:tab/>
        <w:t>for _, rule := range rules {</w:t>
      </w:r>
    </w:p>
    <w:p w14:paraId="7AD2AB9F" w14:textId="77777777" w:rsidR="00464F05" w:rsidRPr="008B64BB" w:rsidRDefault="00464F05" w:rsidP="001618D1">
      <w:pPr>
        <w:pStyle w:val="cod"/>
        <w:widowControl w:val="0"/>
        <w:rPr>
          <w:noProof w:val="0"/>
        </w:rPr>
      </w:pPr>
      <w:r w:rsidRPr="008B64BB">
        <w:rPr>
          <w:noProof w:val="0"/>
        </w:rPr>
        <w:tab/>
      </w:r>
      <w:r w:rsidRPr="008B64BB">
        <w:rPr>
          <w:noProof w:val="0"/>
        </w:rPr>
        <w:tab/>
        <w:t>if rule.Pattern.MatchString(input) {</w:t>
      </w:r>
    </w:p>
    <w:p w14:paraId="7F0EDB95" w14:textId="77777777" w:rsidR="00464F05" w:rsidRPr="008B64BB" w:rsidRDefault="00464F05" w:rsidP="001618D1">
      <w:pPr>
        <w:pStyle w:val="cod"/>
        <w:widowControl w:val="0"/>
        <w:rPr>
          <w:noProof w:val="0"/>
        </w:rPr>
      </w:pPr>
      <w:r w:rsidRPr="008B64BB">
        <w:rPr>
          <w:noProof w:val="0"/>
        </w:rPr>
        <w:tab/>
      </w:r>
      <w:r w:rsidRPr="008B64BB">
        <w:rPr>
          <w:noProof w:val="0"/>
        </w:rPr>
        <w:tab/>
      </w:r>
      <w:r w:rsidRPr="008B64BB">
        <w:rPr>
          <w:noProof w:val="0"/>
        </w:rPr>
        <w:tab/>
        <w:t>s := scoreRule(input, rule)</w:t>
      </w:r>
    </w:p>
    <w:p w14:paraId="780AE7D3" w14:textId="7575DA3C" w:rsidR="00464F05" w:rsidRPr="008B64BB" w:rsidRDefault="00464F05" w:rsidP="001618D1">
      <w:pPr>
        <w:pStyle w:val="cod"/>
        <w:widowControl w:val="0"/>
        <w:ind w:left="708" w:firstLine="0"/>
        <w:rPr>
          <w:noProof w:val="0"/>
        </w:rPr>
      </w:pPr>
      <w:r w:rsidRPr="008B64BB">
        <w:rPr>
          <w:noProof w:val="0"/>
        </w:rPr>
        <w:tab/>
      </w:r>
      <w:r w:rsidRPr="008B64BB">
        <w:rPr>
          <w:noProof w:val="0"/>
        </w:rPr>
        <w:tab/>
      </w:r>
      <w:r w:rsidRPr="008B64BB">
        <w:rPr>
          <w:noProof w:val="0"/>
        </w:rPr>
        <w:tab/>
        <w:t>matches = append(matches, ScoredMatch{Name: rule.Name, Score:                 s})</w:t>
      </w:r>
    </w:p>
    <w:p w14:paraId="556C7DDD" w14:textId="77777777" w:rsidR="00464F05" w:rsidRPr="008B64BB" w:rsidRDefault="00464F05" w:rsidP="001618D1">
      <w:pPr>
        <w:pStyle w:val="cod"/>
        <w:widowControl w:val="0"/>
        <w:rPr>
          <w:noProof w:val="0"/>
        </w:rPr>
      </w:pPr>
      <w:r w:rsidRPr="008B64BB">
        <w:rPr>
          <w:noProof w:val="0"/>
        </w:rPr>
        <w:tab/>
      </w:r>
      <w:r w:rsidRPr="008B64BB">
        <w:rPr>
          <w:noProof w:val="0"/>
        </w:rPr>
        <w:tab/>
        <w:t>}</w:t>
      </w:r>
    </w:p>
    <w:p w14:paraId="3E257CFF" w14:textId="77777777" w:rsidR="00464F05" w:rsidRPr="008B64BB" w:rsidRDefault="00464F05" w:rsidP="001618D1">
      <w:pPr>
        <w:pStyle w:val="cod"/>
        <w:widowControl w:val="0"/>
        <w:rPr>
          <w:noProof w:val="0"/>
        </w:rPr>
      </w:pPr>
      <w:r w:rsidRPr="008B64BB">
        <w:rPr>
          <w:noProof w:val="0"/>
        </w:rPr>
        <w:tab/>
        <w:t>}</w:t>
      </w:r>
    </w:p>
    <w:p w14:paraId="3F392A30" w14:textId="77777777" w:rsidR="00464F05" w:rsidRPr="008B64BB" w:rsidRDefault="00464F05" w:rsidP="001618D1">
      <w:pPr>
        <w:pStyle w:val="cod"/>
        <w:widowControl w:val="0"/>
        <w:rPr>
          <w:noProof w:val="0"/>
        </w:rPr>
      </w:pPr>
    </w:p>
    <w:p w14:paraId="0F144E54" w14:textId="77777777" w:rsidR="00464F05" w:rsidRPr="008B64BB" w:rsidRDefault="00464F05" w:rsidP="001618D1">
      <w:pPr>
        <w:pStyle w:val="cod"/>
        <w:widowControl w:val="0"/>
        <w:rPr>
          <w:noProof w:val="0"/>
        </w:rPr>
      </w:pPr>
      <w:r w:rsidRPr="008B64BB">
        <w:rPr>
          <w:noProof w:val="0"/>
        </w:rPr>
        <w:tab/>
        <w:t>sort.SliceStable(matches, func(i, j int) bool {</w:t>
      </w:r>
    </w:p>
    <w:p w14:paraId="190DACA8" w14:textId="77777777" w:rsidR="00464F05" w:rsidRPr="008B64BB" w:rsidRDefault="00464F05" w:rsidP="001618D1">
      <w:pPr>
        <w:pStyle w:val="cod"/>
        <w:widowControl w:val="0"/>
        <w:rPr>
          <w:noProof w:val="0"/>
        </w:rPr>
      </w:pPr>
      <w:r w:rsidRPr="008B64BB">
        <w:rPr>
          <w:noProof w:val="0"/>
        </w:rPr>
        <w:tab/>
      </w:r>
      <w:r w:rsidRPr="008B64BB">
        <w:rPr>
          <w:noProof w:val="0"/>
        </w:rPr>
        <w:tab/>
        <w:t>return matches[i].Score &gt; matches[j].Score</w:t>
      </w:r>
    </w:p>
    <w:p w14:paraId="3CA56F17" w14:textId="77777777" w:rsidR="00464F05" w:rsidRPr="008B64BB" w:rsidRDefault="00464F05" w:rsidP="001618D1">
      <w:pPr>
        <w:pStyle w:val="cod"/>
        <w:widowControl w:val="0"/>
        <w:rPr>
          <w:noProof w:val="0"/>
        </w:rPr>
      </w:pPr>
      <w:r w:rsidRPr="008B64BB">
        <w:rPr>
          <w:noProof w:val="0"/>
        </w:rPr>
        <w:tab/>
        <w:t>})</w:t>
      </w:r>
    </w:p>
    <w:p w14:paraId="31A398D4" w14:textId="77777777" w:rsidR="00464F05" w:rsidRPr="008B64BB" w:rsidRDefault="00464F05" w:rsidP="001618D1">
      <w:pPr>
        <w:pStyle w:val="cod"/>
        <w:widowControl w:val="0"/>
        <w:rPr>
          <w:noProof w:val="0"/>
        </w:rPr>
      </w:pPr>
    </w:p>
    <w:p w14:paraId="6C2ABDD4" w14:textId="77777777" w:rsidR="00464F05" w:rsidRPr="008B64BB" w:rsidRDefault="00464F05" w:rsidP="001618D1">
      <w:pPr>
        <w:pStyle w:val="cod"/>
        <w:widowControl w:val="0"/>
        <w:rPr>
          <w:noProof w:val="0"/>
        </w:rPr>
      </w:pPr>
      <w:r w:rsidRPr="008B64BB">
        <w:rPr>
          <w:noProof w:val="0"/>
        </w:rPr>
        <w:tab/>
        <w:t>return matches</w:t>
      </w:r>
    </w:p>
    <w:p w14:paraId="36D92491" w14:textId="3EC14C6D" w:rsidR="00464F05" w:rsidRPr="008B64BB" w:rsidRDefault="00464F05" w:rsidP="001618D1">
      <w:pPr>
        <w:pStyle w:val="cod"/>
        <w:widowControl w:val="0"/>
        <w:rPr>
          <w:noProof w:val="0"/>
        </w:rPr>
      </w:pPr>
      <w:r w:rsidRPr="008B64BB">
        <w:rPr>
          <w:noProof w:val="0"/>
        </w:rPr>
        <w:t>}</w:t>
      </w:r>
    </w:p>
    <w:p w14:paraId="1AC0D699" w14:textId="2BD92147" w:rsidR="00464F05" w:rsidRPr="008B64BB" w:rsidRDefault="00464F05" w:rsidP="001618D1">
      <w:pPr>
        <w:widowControl w:val="0"/>
        <w:jc w:val="center"/>
      </w:pPr>
      <w:r w:rsidRPr="008B64BB">
        <w:rPr>
          <w:b/>
          <w:bCs/>
        </w:rPr>
        <w:t xml:space="preserve">Anexa A.1 – </w:t>
      </w:r>
      <w:r w:rsidR="0027625A" w:rsidRPr="008B64BB">
        <w:t>F</w:t>
      </w:r>
      <w:r w:rsidRPr="008B64BB">
        <w:t>uncția de detectare a hash-ului</w:t>
      </w:r>
    </w:p>
    <w:p w14:paraId="7F467C27" w14:textId="77777777" w:rsidR="004952D2" w:rsidRPr="008B64BB" w:rsidRDefault="004952D2" w:rsidP="001618D1">
      <w:pPr>
        <w:pStyle w:val="cod"/>
        <w:widowControl w:val="0"/>
        <w:rPr>
          <w:noProof w:val="0"/>
        </w:rPr>
      </w:pPr>
      <w:r w:rsidRPr="008B64BB">
        <w:rPr>
          <w:noProof w:val="0"/>
        </w:rPr>
        <w:t>func scoreRule(input string, rule HashRule) int {</w:t>
      </w:r>
    </w:p>
    <w:p w14:paraId="4E15EB57" w14:textId="77777777" w:rsidR="004952D2" w:rsidRPr="008B64BB" w:rsidRDefault="004952D2" w:rsidP="001618D1">
      <w:pPr>
        <w:pStyle w:val="cod"/>
        <w:widowControl w:val="0"/>
        <w:rPr>
          <w:noProof w:val="0"/>
        </w:rPr>
      </w:pPr>
      <w:r w:rsidRPr="008B64BB">
        <w:rPr>
          <w:noProof w:val="0"/>
        </w:rPr>
        <w:t xml:space="preserve">  score := 0</w:t>
      </w:r>
    </w:p>
    <w:p w14:paraId="39F23628" w14:textId="77777777" w:rsidR="004952D2" w:rsidRPr="008B64BB" w:rsidRDefault="004952D2" w:rsidP="001618D1">
      <w:pPr>
        <w:pStyle w:val="cod"/>
        <w:widowControl w:val="0"/>
        <w:rPr>
          <w:noProof w:val="0"/>
        </w:rPr>
      </w:pPr>
      <w:r w:rsidRPr="008B64BB">
        <w:rPr>
          <w:noProof w:val="0"/>
        </w:rPr>
        <w:t xml:space="preserve">  if rule.Pattern.MatchString(input) {</w:t>
      </w:r>
    </w:p>
    <w:p w14:paraId="1C14764C" w14:textId="77777777" w:rsidR="004952D2" w:rsidRPr="008B64BB" w:rsidRDefault="004952D2" w:rsidP="001618D1">
      <w:pPr>
        <w:pStyle w:val="cod"/>
        <w:widowControl w:val="0"/>
        <w:rPr>
          <w:noProof w:val="0"/>
        </w:rPr>
      </w:pPr>
      <w:r w:rsidRPr="008B64BB">
        <w:rPr>
          <w:noProof w:val="0"/>
        </w:rPr>
        <w:t xml:space="preserve">    score += 10</w:t>
      </w:r>
    </w:p>
    <w:p w14:paraId="580B0C50" w14:textId="77777777" w:rsidR="004952D2" w:rsidRPr="008B64BB" w:rsidRDefault="004952D2" w:rsidP="001618D1">
      <w:pPr>
        <w:pStyle w:val="cod"/>
        <w:widowControl w:val="0"/>
        <w:rPr>
          <w:noProof w:val="0"/>
        </w:rPr>
      </w:pPr>
      <w:r w:rsidRPr="008B64BB">
        <w:rPr>
          <w:noProof w:val="0"/>
        </w:rPr>
        <w:t xml:space="preserve">  }</w:t>
      </w:r>
    </w:p>
    <w:p w14:paraId="3AE43693" w14:textId="77777777" w:rsidR="004952D2" w:rsidRPr="008B64BB" w:rsidRDefault="004952D2" w:rsidP="001618D1">
      <w:pPr>
        <w:pStyle w:val="cod"/>
        <w:widowControl w:val="0"/>
        <w:rPr>
          <w:noProof w:val="0"/>
        </w:rPr>
      </w:pPr>
      <w:r w:rsidRPr="008B64BB">
        <w:rPr>
          <w:noProof w:val="0"/>
        </w:rPr>
        <w:t xml:space="preserve">  if len(input) == expectedLength(rule.Regex) {</w:t>
      </w:r>
    </w:p>
    <w:p w14:paraId="600E7340" w14:textId="77777777" w:rsidR="004952D2" w:rsidRPr="008B64BB" w:rsidRDefault="004952D2" w:rsidP="001618D1">
      <w:pPr>
        <w:pStyle w:val="cod"/>
        <w:widowControl w:val="0"/>
        <w:rPr>
          <w:noProof w:val="0"/>
        </w:rPr>
      </w:pPr>
      <w:r w:rsidRPr="008B64BB">
        <w:rPr>
          <w:noProof w:val="0"/>
        </w:rPr>
        <w:t xml:space="preserve">    score += 5</w:t>
      </w:r>
    </w:p>
    <w:p w14:paraId="256853E4" w14:textId="77777777" w:rsidR="004952D2" w:rsidRPr="008B64BB" w:rsidRDefault="004952D2" w:rsidP="001618D1">
      <w:pPr>
        <w:pStyle w:val="cod"/>
        <w:widowControl w:val="0"/>
        <w:rPr>
          <w:noProof w:val="0"/>
        </w:rPr>
      </w:pPr>
      <w:r w:rsidRPr="008B64BB">
        <w:rPr>
          <w:noProof w:val="0"/>
        </w:rPr>
        <w:t xml:space="preserve">  }</w:t>
      </w:r>
    </w:p>
    <w:p w14:paraId="2E670C0C" w14:textId="77777777" w:rsidR="004952D2" w:rsidRPr="008B64BB" w:rsidRDefault="004952D2" w:rsidP="001618D1">
      <w:pPr>
        <w:pStyle w:val="cod"/>
        <w:widowControl w:val="0"/>
        <w:rPr>
          <w:noProof w:val="0"/>
        </w:rPr>
      </w:pPr>
      <w:r w:rsidRPr="008B64BB">
        <w:rPr>
          <w:noProof w:val="0"/>
        </w:rPr>
        <w:t xml:space="preserve">  if input[:1] == "$" {</w:t>
      </w:r>
    </w:p>
    <w:p w14:paraId="4246075E" w14:textId="77777777" w:rsidR="004952D2" w:rsidRPr="008B64BB" w:rsidRDefault="004952D2" w:rsidP="001618D1">
      <w:pPr>
        <w:pStyle w:val="cod"/>
        <w:widowControl w:val="0"/>
        <w:rPr>
          <w:noProof w:val="0"/>
        </w:rPr>
      </w:pPr>
      <w:r w:rsidRPr="008B64BB">
        <w:rPr>
          <w:noProof w:val="0"/>
        </w:rPr>
        <w:t xml:space="preserve">    score += 2</w:t>
      </w:r>
    </w:p>
    <w:p w14:paraId="13958747" w14:textId="77777777" w:rsidR="004952D2" w:rsidRPr="008B64BB" w:rsidRDefault="004952D2" w:rsidP="001618D1">
      <w:pPr>
        <w:pStyle w:val="cod"/>
        <w:widowControl w:val="0"/>
        <w:rPr>
          <w:noProof w:val="0"/>
        </w:rPr>
      </w:pPr>
      <w:r w:rsidRPr="008B64BB">
        <w:rPr>
          <w:noProof w:val="0"/>
        </w:rPr>
        <w:t xml:space="preserve">  }</w:t>
      </w:r>
    </w:p>
    <w:p w14:paraId="6A73785F" w14:textId="77777777" w:rsidR="004952D2" w:rsidRPr="008B64BB" w:rsidRDefault="004952D2" w:rsidP="001618D1">
      <w:pPr>
        <w:pStyle w:val="cod"/>
        <w:widowControl w:val="0"/>
        <w:rPr>
          <w:noProof w:val="0"/>
        </w:rPr>
      </w:pPr>
      <w:r w:rsidRPr="008B64BB">
        <w:rPr>
          <w:noProof w:val="0"/>
        </w:rPr>
        <w:t xml:space="preserve">  return score</w:t>
      </w:r>
    </w:p>
    <w:p w14:paraId="151A98FC" w14:textId="6ADDBC96" w:rsidR="004952D2" w:rsidRPr="008B64BB" w:rsidRDefault="004952D2" w:rsidP="001618D1">
      <w:pPr>
        <w:pStyle w:val="cod"/>
        <w:widowControl w:val="0"/>
        <w:rPr>
          <w:noProof w:val="0"/>
        </w:rPr>
      </w:pPr>
      <w:r w:rsidRPr="008B64BB">
        <w:rPr>
          <w:noProof w:val="0"/>
        </w:rPr>
        <w:t>}</w:t>
      </w:r>
    </w:p>
    <w:p w14:paraId="17037AC4" w14:textId="402F006A" w:rsidR="004952D2" w:rsidRPr="008B64BB" w:rsidRDefault="004952D2" w:rsidP="001618D1">
      <w:pPr>
        <w:widowControl w:val="0"/>
        <w:jc w:val="center"/>
      </w:pPr>
      <w:r w:rsidRPr="008B64BB">
        <w:rPr>
          <w:b/>
          <w:bCs/>
        </w:rPr>
        <w:t xml:space="preserve">Anexa A.2 – </w:t>
      </w:r>
      <w:r w:rsidR="0027625A" w:rsidRPr="008B64BB">
        <w:t>F</w:t>
      </w:r>
      <w:r w:rsidRPr="008B64BB">
        <w:t>uncția de a oferi puncte hash-ului</w:t>
      </w:r>
    </w:p>
    <w:p w14:paraId="6D8F9659" w14:textId="269F8B30" w:rsidR="0027625A" w:rsidRPr="008B64BB" w:rsidRDefault="0027625A" w:rsidP="001618D1">
      <w:pPr>
        <w:widowControl w:val="0"/>
        <w:spacing w:before="0" w:after="160" w:line="259" w:lineRule="auto"/>
        <w:jc w:val="left"/>
        <w:rPr>
          <w:rFonts w:eastAsiaTheme="majorEastAsia" w:cstheme="majorBidi"/>
          <w:b/>
          <w:szCs w:val="32"/>
        </w:rPr>
      </w:pPr>
      <w:r w:rsidRPr="008B64BB">
        <w:br w:type="page"/>
      </w:r>
    </w:p>
    <w:p w14:paraId="51AB779E" w14:textId="7CF21C3F" w:rsidR="0027625A" w:rsidRPr="008B64BB" w:rsidRDefault="0027625A" w:rsidP="001618D1">
      <w:pPr>
        <w:pStyle w:val="Heading1"/>
        <w:keepNext w:val="0"/>
        <w:keepLines w:val="0"/>
        <w:widowControl w:val="0"/>
        <w:jc w:val="center"/>
      </w:pPr>
      <w:bookmarkStart w:id="35" w:name="_Toc198815879"/>
      <w:r w:rsidRPr="008B64BB">
        <w:lastRenderedPageBreak/>
        <w:t>Anexa B</w:t>
      </w:r>
      <w:bookmarkEnd w:id="35"/>
    </w:p>
    <w:p w14:paraId="45BDB0EF" w14:textId="3CFE1F0E" w:rsidR="0027625A" w:rsidRPr="008B64BB" w:rsidRDefault="0027625A" w:rsidP="001618D1">
      <w:pPr>
        <w:widowControl w:val="0"/>
        <w:jc w:val="center"/>
        <w:rPr>
          <w:b/>
          <w:bCs/>
        </w:rPr>
      </w:pPr>
      <w:r w:rsidRPr="008B64BB">
        <w:rPr>
          <w:b/>
          <w:bCs/>
        </w:rPr>
        <w:t>Datele raportului</w:t>
      </w:r>
    </w:p>
    <w:p w14:paraId="3FB70DDE" w14:textId="77777777" w:rsidR="0027625A" w:rsidRPr="008B64BB" w:rsidRDefault="0027625A" w:rsidP="001618D1">
      <w:pPr>
        <w:pStyle w:val="cod"/>
        <w:widowControl w:val="0"/>
      </w:pPr>
      <w:r w:rsidRPr="008B64BB">
        <w:t>func (tb *TimeBucket) ToList() []report.HashRatePoint {</w:t>
      </w:r>
    </w:p>
    <w:p w14:paraId="6C9BE413" w14:textId="15C9BFD4" w:rsidR="0027625A" w:rsidRPr="008B64BB" w:rsidRDefault="0027625A" w:rsidP="001618D1">
      <w:pPr>
        <w:pStyle w:val="cod"/>
        <w:widowControl w:val="0"/>
      </w:pPr>
      <w:r w:rsidRPr="008B64BB">
        <w:tab/>
      </w:r>
      <w:r w:rsidRPr="008B64BB">
        <w:tab/>
        <w:t>tb.Lock()</w:t>
      </w:r>
    </w:p>
    <w:p w14:paraId="3389925B" w14:textId="77D0D425" w:rsidR="0027625A" w:rsidRPr="008B64BB" w:rsidRDefault="0027625A" w:rsidP="001618D1">
      <w:pPr>
        <w:pStyle w:val="cod"/>
        <w:widowControl w:val="0"/>
      </w:pPr>
      <w:r w:rsidRPr="008B64BB">
        <w:tab/>
      </w:r>
      <w:r w:rsidRPr="008B64BB">
        <w:tab/>
        <w:t>defer tb.Unlock()</w:t>
      </w:r>
    </w:p>
    <w:p w14:paraId="3FC084CD" w14:textId="77777777" w:rsidR="0027625A" w:rsidRPr="008B64BB" w:rsidRDefault="0027625A" w:rsidP="001618D1">
      <w:pPr>
        <w:pStyle w:val="cod"/>
        <w:widowControl w:val="0"/>
      </w:pPr>
    </w:p>
    <w:p w14:paraId="57B37AD9" w14:textId="21678F1F" w:rsidR="0027625A" w:rsidRPr="008B64BB" w:rsidRDefault="0027625A" w:rsidP="001618D1">
      <w:pPr>
        <w:pStyle w:val="cod"/>
        <w:widowControl w:val="0"/>
      </w:pPr>
      <w:r w:rsidRPr="008B64BB">
        <w:tab/>
      </w:r>
      <w:r w:rsidRPr="008B64BB">
        <w:tab/>
        <w:t>totalDuration := int(time.Since(tb.startTime).Seconds())</w:t>
      </w:r>
    </w:p>
    <w:p w14:paraId="1B7CB086" w14:textId="1CEA5F85" w:rsidR="0027625A" w:rsidRPr="008B64BB" w:rsidRDefault="0027625A" w:rsidP="001618D1">
      <w:pPr>
        <w:pStyle w:val="cod"/>
        <w:widowControl w:val="0"/>
      </w:pPr>
      <w:r w:rsidRPr="008B64BB">
        <w:tab/>
      </w:r>
      <w:r w:rsidRPr="008B64BB">
        <w:tab/>
        <w:t>if totalDuration == 0 {</w:t>
      </w:r>
    </w:p>
    <w:p w14:paraId="198CC86B" w14:textId="5632C4D2" w:rsidR="0027625A" w:rsidRPr="008B64BB" w:rsidRDefault="0027625A" w:rsidP="001618D1">
      <w:pPr>
        <w:pStyle w:val="cod"/>
        <w:widowControl w:val="0"/>
      </w:pPr>
      <w:r w:rsidRPr="008B64BB">
        <w:tab/>
      </w:r>
      <w:r w:rsidRPr="008B64BB">
        <w:tab/>
      </w:r>
      <w:r w:rsidRPr="008B64BB">
        <w:tab/>
        <w:t xml:space="preserve">totalDuration = 1 </w:t>
      </w:r>
    </w:p>
    <w:p w14:paraId="48F16C24" w14:textId="6F54C067" w:rsidR="0027625A" w:rsidRPr="008B64BB" w:rsidRDefault="0027625A" w:rsidP="001618D1">
      <w:pPr>
        <w:pStyle w:val="cod"/>
        <w:widowControl w:val="0"/>
      </w:pPr>
      <w:r w:rsidRPr="008B64BB">
        <w:tab/>
      </w:r>
      <w:r w:rsidRPr="008B64BB">
        <w:tab/>
        <w:t>}</w:t>
      </w:r>
    </w:p>
    <w:p w14:paraId="70CE6E8D" w14:textId="77777777" w:rsidR="0027625A" w:rsidRPr="008B64BB" w:rsidRDefault="0027625A" w:rsidP="001618D1">
      <w:pPr>
        <w:pStyle w:val="cod"/>
        <w:widowControl w:val="0"/>
      </w:pPr>
    </w:p>
    <w:p w14:paraId="11A54E81" w14:textId="216613D3" w:rsidR="0027625A" w:rsidRPr="008B64BB" w:rsidRDefault="0027625A" w:rsidP="001618D1">
      <w:pPr>
        <w:pStyle w:val="cod"/>
        <w:widowControl w:val="0"/>
      </w:pPr>
      <w:r w:rsidRPr="008B64BB">
        <w:tab/>
      </w:r>
      <w:r w:rsidRPr="008B64BB">
        <w:tab/>
        <w:t>bucketSize := totalDuration / 40</w:t>
      </w:r>
    </w:p>
    <w:p w14:paraId="0DC1689C" w14:textId="64134869" w:rsidR="0027625A" w:rsidRPr="008B64BB" w:rsidRDefault="0027625A" w:rsidP="001618D1">
      <w:pPr>
        <w:pStyle w:val="cod"/>
        <w:widowControl w:val="0"/>
      </w:pPr>
      <w:r w:rsidRPr="008B64BB">
        <w:tab/>
      </w:r>
      <w:r w:rsidRPr="008B64BB">
        <w:tab/>
        <w:t>if bucketSize &lt; 1 {</w:t>
      </w:r>
    </w:p>
    <w:p w14:paraId="4FD6CF8F" w14:textId="52CDDE47" w:rsidR="0027625A" w:rsidRPr="008B64BB" w:rsidRDefault="0027625A" w:rsidP="001618D1">
      <w:pPr>
        <w:pStyle w:val="cod"/>
        <w:widowControl w:val="0"/>
      </w:pPr>
      <w:r w:rsidRPr="008B64BB">
        <w:tab/>
      </w:r>
      <w:r w:rsidRPr="008B64BB">
        <w:tab/>
      </w:r>
      <w:r w:rsidRPr="008B64BB">
        <w:tab/>
        <w:t>bucketSize = 1</w:t>
      </w:r>
    </w:p>
    <w:p w14:paraId="7EE58533" w14:textId="3ED5267B" w:rsidR="0027625A" w:rsidRPr="008B64BB" w:rsidRDefault="0027625A" w:rsidP="001618D1">
      <w:pPr>
        <w:pStyle w:val="cod"/>
        <w:widowControl w:val="0"/>
      </w:pPr>
      <w:r w:rsidRPr="008B64BB">
        <w:tab/>
      </w:r>
      <w:r w:rsidRPr="008B64BB">
        <w:tab/>
        <w:t>}</w:t>
      </w:r>
    </w:p>
    <w:p w14:paraId="4633F714" w14:textId="77777777" w:rsidR="0027625A" w:rsidRPr="008B64BB" w:rsidRDefault="0027625A" w:rsidP="001618D1">
      <w:pPr>
        <w:pStyle w:val="cod"/>
        <w:widowControl w:val="0"/>
      </w:pPr>
    </w:p>
    <w:p w14:paraId="529A965A" w14:textId="12320A9D" w:rsidR="0027625A" w:rsidRPr="008B64BB" w:rsidRDefault="0027625A" w:rsidP="001618D1">
      <w:pPr>
        <w:pStyle w:val="cod"/>
        <w:widowControl w:val="0"/>
      </w:pPr>
      <w:r w:rsidRPr="008B64BB">
        <w:tab/>
      </w:r>
      <w:r w:rsidRPr="008B64BB">
        <w:tab/>
        <w:t>grouped := make(map[int]int)</w:t>
      </w:r>
    </w:p>
    <w:p w14:paraId="0F86DD9B" w14:textId="77777777" w:rsidR="0027625A" w:rsidRPr="008B64BB" w:rsidRDefault="0027625A" w:rsidP="001618D1">
      <w:pPr>
        <w:pStyle w:val="cod"/>
        <w:widowControl w:val="0"/>
      </w:pPr>
    </w:p>
    <w:p w14:paraId="43F02DCB" w14:textId="0F6F44D9" w:rsidR="0027625A" w:rsidRPr="008B64BB" w:rsidRDefault="0027625A" w:rsidP="001618D1">
      <w:pPr>
        <w:pStyle w:val="cod"/>
        <w:widowControl w:val="0"/>
      </w:pPr>
      <w:r w:rsidRPr="008B64BB">
        <w:tab/>
      </w:r>
      <w:r w:rsidRPr="008B64BB">
        <w:tab/>
        <w:t>for sec, count := range tb.buckets {</w:t>
      </w:r>
    </w:p>
    <w:p w14:paraId="70199E35" w14:textId="3AB0E484" w:rsidR="0027625A" w:rsidRPr="008B64BB" w:rsidRDefault="0027625A" w:rsidP="001618D1">
      <w:pPr>
        <w:pStyle w:val="cod"/>
        <w:widowControl w:val="0"/>
      </w:pPr>
      <w:r w:rsidRPr="008B64BB">
        <w:tab/>
      </w:r>
      <w:r w:rsidRPr="008B64BB">
        <w:tab/>
      </w:r>
      <w:r w:rsidRPr="008B64BB">
        <w:tab/>
        <w:t>group := (sec / bucketSize) * bucketSize</w:t>
      </w:r>
    </w:p>
    <w:p w14:paraId="21D752D0" w14:textId="2F3B71D3" w:rsidR="0027625A" w:rsidRPr="008B64BB" w:rsidRDefault="0027625A" w:rsidP="001618D1">
      <w:pPr>
        <w:pStyle w:val="cod"/>
        <w:widowControl w:val="0"/>
      </w:pPr>
      <w:r w:rsidRPr="008B64BB">
        <w:tab/>
      </w:r>
      <w:r w:rsidRPr="008B64BB">
        <w:tab/>
      </w:r>
      <w:r w:rsidRPr="008B64BB">
        <w:tab/>
        <w:t>grouped[group] += count</w:t>
      </w:r>
    </w:p>
    <w:p w14:paraId="5C90BD44" w14:textId="168A6546" w:rsidR="0027625A" w:rsidRPr="008B64BB" w:rsidRDefault="0027625A" w:rsidP="001618D1">
      <w:pPr>
        <w:pStyle w:val="cod"/>
        <w:widowControl w:val="0"/>
      </w:pPr>
      <w:r w:rsidRPr="008B64BB">
        <w:tab/>
      </w:r>
      <w:r w:rsidRPr="008B64BB">
        <w:tab/>
        <w:t>}</w:t>
      </w:r>
    </w:p>
    <w:p w14:paraId="37B9D363" w14:textId="77777777" w:rsidR="0027625A" w:rsidRPr="008B64BB" w:rsidRDefault="0027625A" w:rsidP="001618D1">
      <w:pPr>
        <w:pStyle w:val="cod"/>
        <w:widowControl w:val="0"/>
      </w:pPr>
    </w:p>
    <w:p w14:paraId="6EEF5634" w14:textId="565BFC0E" w:rsidR="0027625A" w:rsidRPr="008B64BB" w:rsidRDefault="0027625A" w:rsidP="001618D1">
      <w:pPr>
        <w:pStyle w:val="cod"/>
        <w:widowControl w:val="0"/>
      </w:pPr>
      <w:r w:rsidRPr="008B64BB">
        <w:tab/>
      </w:r>
      <w:r w:rsidRPr="008B64BB">
        <w:tab/>
        <w:t>points := make([]report.HashRatePoint, 0, len(grouped))</w:t>
      </w:r>
    </w:p>
    <w:p w14:paraId="6ECAEF8A" w14:textId="21E185D2" w:rsidR="0027625A" w:rsidRPr="008B64BB" w:rsidRDefault="0027625A" w:rsidP="001618D1">
      <w:pPr>
        <w:pStyle w:val="cod"/>
        <w:widowControl w:val="0"/>
      </w:pPr>
      <w:r w:rsidRPr="008B64BB">
        <w:tab/>
      </w:r>
      <w:r w:rsidRPr="008B64BB">
        <w:tab/>
        <w:t>for sec, count := range grouped {</w:t>
      </w:r>
    </w:p>
    <w:p w14:paraId="7A547BA3" w14:textId="63D78FDF" w:rsidR="0027625A" w:rsidRPr="008B64BB" w:rsidRDefault="0027625A" w:rsidP="001618D1">
      <w:pPr>
        <w:pStyle w:val="cod"/>
        <w:widowControl w:val="0"/>
      </w:pPr>
      <w:r w:rsidRPr="008B64BB">
        <w:tab/>
      </w:r>
      <w:r w:rsidRPr="008B64BB">
        <w:tab/>
      </w:r>
      <w:r w:rsidRPr="008B64BB">
        <w:tab/>
        <w:t>points = append(points, report.HashRatePoint{</w:t>
      </w:r>
    </w:p>
    <w:p w14:paraId="16181BD2" w14:textId="5FB73BE5" w:rsidR="0027625A" w:rsidRPr="008B64BB" w:rsidRDefault="0027625A" w:rsidP="001618D1">
      <w:pPr>
        <w:pStyle w:val="cod"/>
        <w:widowControl w:val="0"/>
      </w:pPr>
      <w:r w:rsidRPr="008B64BB">
        <w:tab/>
      </w:r>
      <w:r w:rsidRPr="008B64BB">
        <w:tab/>
      </w:r>
      <w:r w:rsidRPr="008B64BB">
        <w:tab/>
      </w:r>
      <w:r w:rsidRPr="008B64BB">
        <w:tab/>
        <w:t>Second: formatSecond(sec),</w:t>
      </w:r>
    </w:p>
    <w:p w14:paraId="35F007A7" w14:textId="1381B0E3" w:rsidR="0027625A" w:rsidRPr="008B64BB" w:rsidRDefault="0027625A" w:rsidP="001618D1">
      <w:pPr>
        <w:pStyle w:val="cod"/>
        <w:widowControl w:val="0"/>
      </w:pPr>
      <w:r w:rsidRPr="008B64BB">
        <w:tab/>
      </w:r>
      <w:r w:rsidRPr="008B64BB">
        <w:tab/>
      </w:r>
      <w:r w:rsidRPr="008B64BB">
        <w:tab/>
      </w:r>
      <w:r w:rsidRPr="008B64BB">
        <w:tab/>
        <w:t>Count:  count,</w:t>
      </w:r>
    </w:p>
    <w:p w14:paraId="54626CA1" w14:textId="716BAF22" w:rsidR="0027625A" w:rsidRPr="008B64BB" w:rsidRDefault="0027625A" w:rsidP="001618D1">
      <w:pPr>
        <w:pStyle w:val="cod"/>
        <w:widowControl w:val="0"/>
      </w:pPr>
      <w:r w:rsidRPr="008B64BB">
        <w:tab/>
      </w:r>
      <w:r w:rsidRPr="008B64BB">
        <w:tab/>
      </w:r>
      <w:r w:rsidRPr="008B64BB">
        <w:tab/>
        <w:t>})</w:t>
      </w:r>
    </w:p>
    <w:p w14:paraId="5EEE49F5" w14:textId="3A8F0BC0" w:rsidR="0027625A" w:rsidRPr="008B64BB" w:rsidRDefault="0027625A" w:rsidP="001618D1">
      <w:pPr>
        <w:pStyle w:val="cod"/>
        <w:widowControl w:val="0"/>
      </w:pPr>
      <w:r w:rsidRPr="008B64BB">
        <w:tab/>
      </w:r>
      <w:r w:rsidRPr="008B64BB">
        <w:tab/>
        <w:t>}</w:t>
      </w:r>
      <w:r w:rsidRPr="008B64BB">
        <w:tab/>
      </w:r>
    </w:p>
    <w:p w14:paraId="7698244D" w14:textId="77777777" w:rsidR="0027625A" w:rsidRPr="008B64BB" w:rsidRDefault="0027625A" w:rsidP="001618D1">
      <w:pPr>
        <w:pStyle w:val="cod"/>
        <w:widowControl w:val="0"/>
      </w:pPr>
    </w:p>
    <w:p w14:paraId="45B5982E" w14:textId="1CC29E84" w:rsidR="0027625A" w:rsidRPr="008B64BB" w:rsidRDefault="0027625A" w:rsidP="001618D1">
      <w:pPr>
        <w:pStyle w:val="cod"/>
        <w:widowControl w:val="0"/>
      </w:pPr>
      <w:r w:rsidRPr="008B64BB">
        <w:tab/>
      </w:r>
      <w:r w:rsidRPr="008B64BB">
        <w:tab/>
        <w:t>return points</w:t>
      </w:r>
    </w:p>
    <w:p w14:paraId="00CA6F40" w14:textId="629C0070" w:rsidR="0027625A" w:rsidRPr="008B64BB" w:rsidRDefault="0027625A" w:rsidP="001618D1">
      <w:pPr>
        <w:pStyle w:val="cod"/>
        <w:widowControl w:val="0"/>
      </w:pPr>
      <w:r w:rsidRPr="008B64BB">
        <w:t>}</w:t>
      </w:r>
    </w:p>
    <w:p w14:paraId="711B228A" w14:textId="21F3ACB6" w:rsidR="0027625A" w:rsidRPr="008B64BB" w:rsidRDefault="0027625A" w:rsidP="001618D1">
      <w:pPr>
        <w:widowControl w:val="0"/>
        <w:jc w:val="center"/>
      </w:pPr>
      <w:r w:rsidRPr="008B64BB">
        <w:rPr>
          <w:b/>
          <w:bCs/>
        </w:rPr>
        <w:t xml:space="preserve">Anexa B.1 – </w:t>
      </w:r>
      <w:r w:rsidRPr="008B64BB">
        <w:t>Funcția de repartizare a punctelor pe grafic</w:t>
      </w:r>
    </w:p>
    <w:p w14:paraId="662E76EE" w14:textId="28214678" w:rsidR="00464F05" w:rsidRPr="008B64BB" w:rsidRDefault="00464F05" w:rsidP="001618D1">
      <w:pPr>
        <w:widowControl w:val="0"/>
        <w:jc w:val="center"/>
        <w:rPr>
          <w:b/>
          <w:bCs/>
        </w:rPr>
      </w:pPr>
    </w:p>
    <w:sectPr w:rsidR="00464F05" w:rsidRPr="008B64BB" w:rsidSect="008A5A5A">
      <w:pgSz w:w="12240" w:h="15840"/>
      <w:pgMar w:top="1134" w:right="567"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E6E4A6" w14:textId="77777777" w:rsidR="00654065" w:rsidRPr="008024DE" w:rsidRDefault="00654065" w:rsidP="00D54855">
      <w:pPr>
        <w:spacing w:after="0" w:line="240" w:lineRule="auto"/>
      </w:pPr>
      <w:r w:rsidRPr="008024DE">
        <w:separator/>
      </w:r>
    </w:p>
  </w:endnote>
  <w:endnote w:type="continuationSeparator" w:id="0">
    <w:p w14:paraId="085CF40A" w14:textId="77777777" w:rsidR="00654065" w:rsidRPr="008024DE" w:rsidRDefault="00654065" w:rsidP="00D54855">
      <w:pPr>
        <w:spacing w:after="0" w:line="240" w:lineRule="auto"/>
      </w:pPr>
      <w:r w:rsidRPr="008024D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
    <w:altName w:val="Times New Roman"/>
    <w:panose1 w:val="00000000000000000000"/>
    <w:charset w:val="EE"/>
    <w:family w:val="auto"/>
    <w:notTrueType/>
    <w:pitch w:val="default"/>
    <w:sig w:usb0="00000005" w:usb1="00000000" w:usb2="00000000" w:usb3="00000000" w:csb0="00000002" w:csb1="00000000"/>
  </w:font>
  <w:font w:name="Liberation Serif">
    <w:altName w:val="Times New Roman"/>
    <w:charset w:val="00"/>
    <w:family w:val="auto"/>
    <w:pitch w:val="default"/>
  </w:font>
  <w:font w:name="Noto Sans CJK SC Regular">
    <w:charset w:val="00"/>
    <w:family w:val="auto"/>
    <w:pitch w:val="variable"/>
  </w:font>
  <w:font w:name="FreeSans">
    <w:charset w:val="00"/>
    <w:family w:val="swiss"/>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9028493"/>
      <w:docPartObj>
        <w:docPartGallery w:val="Page Numbers (Bottom of Page)"/>
        <w:docPartUnique/>
      </w:docPartObj>
    </w:sdtPr>
    <w:sdtContent>
      <w:p w14:paraId="47CE1C49" w14:textId="77777777" w:rsidR="00C203C4" w:rsidRDefault="00C203C4">
        <w:pPr>
          <w:pStyle w:val="Footer"/>
          <w:jc w:val="center"/>
        </w:pPr>
        <w:r>
          <w:fldChar w:fldCharType="begin"/>
        </w:r>
        <w:r>
          <w:instrText>PAGE   \* MERGEFORMAT</w:instrText>
        </w:r>
        <w:r>
          <w:fldChar w:fldCharType="separate"/>
        </w:r>
        <w:r>
          <w:t>2</w:t>
        </w:r>
        <w:r>
          <w:fldChar w:fldCharType="end"/>
        </w:r>
      </w:p>
    </w:sdtContent>
  </w:sdt>
  <w:p w14:paraId="491FF622" w14:textId="77777777" w:rsidR="00C203C4" w:rsidRDefault="00C203C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9FA970" w14:textId="77777777" w:rsidR="00C203C4" w:rsidRDefault="00C203C4">
    <w:pPr>
      <w:pStyle w:val="Footer"/>
      <w:jc w:val="center"/>
    </w:pPr>
  </w:p>
  <w:p w14:paraId="1033FACB" w14:textId="77777777" w:rsidR="00C203C4" w:rsidRDefault="00C203C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A3E367" w14:textId="2777BF58" w:rsidR="00D54855" w:rsidRPr="008024DE" w:rsidRDefault="00D54855" w:rsidP="00CD6BB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3530977"/>
      <w:docPartObj>
        <w:docPartGallery w:val="Page Numbers (Bottom of Page)"/>
        <w:docPartUnique/>
      </w:docPartObj>
    </w:sdtPr>
    <w:sdtEndPr>
      <w:rPr>
        <w:noProof/>
      </w:rPr>
    </w:sdtEndPr>
    <w:sdtContent>
      <w:p w14:paraId="76B1B4B2" w14:textId="77777777" w:rsidR="00CD6BB1" w:rsidRPr="008024DE" w:rsidRDefault="00CD6BB1" w:rsidP="00CD6BB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43908BE" w14:textId="77777777" w:rsidR="00654065" w:rsidRPr="008024DE" w:rsidRDefault="00654065" w:rsidP="00D54855">
      <w:pPr>
        <w:spacing w:after="0" w:line="240" w:lineRule="auto"/>
      </w:pPr>
      <w:r w:rsidRPr="008024DE">
        <w:separator/>
      </w:r>
    </w:p>
  </w:footnote>
  <w:footnote w:type="continuationSeparator" w:id="0">
    <w:p w14:paraId="2EC14552" w14:textId="77777777" w:rsidR="00654065" w:rsidRPr="008024DE" w:rsidRDefault="00654065" w:rsidP="00D54855">
      <w:pPr>
        <w:spacing w:after="0" w:line="240" w:lineRule="auto"/>
      </w:pPr>
      <w:r w:rsidRPr="008024DE">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933FF"/>
    <w:multiLevelType w:val="multilevel"/>
    <w:tmpl w:val="0A826D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8050DB"/>
    <w:multiLevelType w:val="hybridMultilevel"/>
    <w:tmpl w:val="47C84E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2D0120"/>
    <w:multiLevelType w:val="multilevel"/>
    <w:tmpl w:val="8CCAB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F25BD4"/>
    <w:multiLevelType w:val="hybridMultilevel"/>
    <w:tmpl w:val="11540EBE"/>
    <w:lvl w:ilvl="0" w:tplc="4C28309C">
      <w:start w:val="1"/>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28E0AF8"/>
    <w:multiLevelType w:val="multilevel"/>
    <w:tmpl w:val="6252744C"/>
    <w:lvl w:ilvl="0">
      <w:start w:val="3"/>
      <w:numFmt w:val="bullet"/>
      <w:lvlText w:val="-"/>
      <w:lvlJc w:val="left"/>
      <w:pPr>
        <w:tabs>
          <w:tab w:val="num" w:pos="720"/>
        </w:tabs>
        <w:ind w:left="720" w:hanging="360"/>
      </w:pPr>
      <w:rPr>
        <w:rFonts w:ascii="Times New Roman" w:eastAsia="Calibri" w:hAnsi="Times New Roman" w:cs="Times New Roman"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254A52"/>
    <w:multiLevelType w:val="multilevel"/>
    <w:tmpl w:val="EAC04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A77BD9"/>
    <w:multiLevelType w:val="hybridMultilevel"/>
    <w:tmpl w:val="59BA97C8"/>
    <w:lvl w:ilvl="0" w:tplc="1618F6D4">
      <w:start w:val="3"/>
      <w:numFmt w:val="bullet"/>
      <w:lvlText w:val="-"/>
      <w:lvlJc w:val="left"/>
      <w:pPr>
        <w:ind w:left="1080" w:hanging="360"/>
      </w:pPr>
      <w:rPr>
        <w:rFonts w:ascii="Times New Roman" w:eastAsia="Calibri"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7" w15:restartNumberingAfterBreak="0">
    <w:nsid w:val="1EE43A79"/>
    <w:multiLevelType w:val="hybridMultilevel"/>
    <w:tmpl w:val="F808D8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2901A0"/>
    <w:multiLevelType w:val="multilevel"/>
    <w:tmpl w:val="5DE2FEE8"/>
    <w:lvl w:ilvl="0">
      <w:numFmt w:val="bullet"/>
      <w:lvlText w:val="-"/>
      <w:lvlJc w:val="left"/>
      <w:pPr>
        <w:tabs>
          <w:tab w:val="num" w:pos="1080"/>
        </w:tabs>
        <w:ind w:left="1080" w:hanging="360"/>
      </w:pPr>
      <w:rPr>
        <w:rFonts w:ascii="Times New Roman" w:eastAsia="Times New Roman" w:hAnsi="Times New Roman" w:cs="Times New Roman"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9" w15:restartNumberingAfterBreak="0">
    <w:nsid w:val="21BF5295"/>
    <w:multiLevelType w:val="hybridMultilevel"/>
    <w:tmpl w:val="C3D8B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127818"/>
    <w:multiLevelType w:val="multilevel"/>
    <w:tmpl w:val="279E54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4994115"/>
    <w:multiLevelType w:val="multilevel"/>
    <w:tmpl w:val="4D62267A"/>
    <w:lvl w:ilvl="0">
      <w:start w:val="1"/>
      <w:numFmt w:val="bullet"/>
      <w:lvlText w:val="−"/>
      <w:lvlJc w:val="left"/>
      <w:pPr>
        <w:tabs>
          <w:tab w:val="num" w:pos="720"/>
        </w:tabs>
        <w:ind w:left="720" w:hanging="360"/>
      </w:pPr>
      <w:rPr>
        <w:rFonts w:ascii="Arial" w:hAnsi="Aria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53F1F30"/>
    <w:multiLevelType w:val="multilevel"/>
    <w:tmpl w:val="E5660284"/>
    <w:lvl w:ilvl="0">
      <w:start w:val="3"/>
      <w:numFmt w:val="bullet"/>
      <w:lvlText w:val="-"/>
      <w:lvlJc w:val="left"/>
      <w:pPr>
        <w:tabs>
          <w:tab w:val="num" w:pos="720"/>
        </w:tabs>
        <w:ind w:left="720" w:hanging="360"/>
      </w:pPr>
      <w:rPr>
        <w:rFonts w:ascii="Times New Roman" w:eastAsia="Calibr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EE9602A"/>
    <w:multiLevelType w:val="hybridMultilevel"/>
    <w:tmpl w:val="9814DA3A"/>
    <w:lvl w:ilvl="0" w:tplc="1618F6D4">
      <w:start w:val="3"/>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30961DA8"/>
    <w:multiLevelType w:val="hybridMultilevel"/>
    <w:tmpl w:val="E9FC08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BD1D20"/>
    <w:multiLevelType w:val="hybridMultilevel"/>
    <w:tmpl w:val="CFE623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596098"/>
    <w:multiLevelType w:val="multilevel"/>
    <w:tmpl w:val="F5AC666C"/>
    <w:lvl w:ilvl="0">
      <w:numFmt w:val="bullet"/>
      <w:lvlText w:val="-"/>
      <w:lvlJc w:val="left"/>
      <w:pPr>
        <w:tabs>
          <w:tab w:val="num" w:pos="720"/>
        </w:tabs>
        <w:ind w:left="720" w:hanging="360"/>
      </w:pPr>
      <w:rPr>
        <w:rFonts w:ascii="Times New Roman" w:eastAsia="Times New Roman"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57F4E92"/>
    <w:multiLevelType w:val="hybridMultilevel"/>
    <w:tmpl w:val="E75C48D2"/>
    <w:lvl w:ilvl="0" w:tplc="1618F6D4">
      <w:start w:val="3"/>
      <w:numFmt w:val="bullet"/>
      <w:lvlText w:val="-"/>
      <w:lvlJc w:val="left"/>
      <w:pPr>
        <w:ind w:left="1440" w:hanging="360"/>
      </w:pPr>
      <w:rPr>
        <w:rFonts w:ascii="Times New Roman" w:eastAsia="Calibr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9E40607"/>
    <w:multiLevelType w:val="hybridMultilevel"/>
    <w:tmpl w:val="FA46FD68"/>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FF7A9D"/>
    <w:multiLevelType w:val="hybridMultilevel"/>
    <w:tmpl w:val="4EFA5EB0"/>
    <w:lvl w:ilvl="0" w:tplc="3B8486E6">
      <w:start w:val="1"/>
      <w:numFmt w:val="bullet"/>
      <w:lvlText w:val="−"/>
      <w:lvlJc w:val="left"/>
      <w:pPr>
        <w:ind w:left="1080" w:hanging="360"/>
      </w:pPr>
      <w:rPr>
        <w:rFonts w:ascii="Arial" w:hAnsi="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CA51D47"/>
    <w:multiLevelType w:val="multilevel"/>
    <w:tmpl w:val="BE8EFC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F733788"/>
    <w:multiLevelType w:val="multilevel"/>
    <w:tmpl w:val="3858DD9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5699640F"/>
    <w:multiLevelType w:val="multilevel"/>
    <w:tmpl w:val="BFB634BE"/>
    <w:lvl w:ilvl="0">
      <w:start w:val="3"/>
      <w:numFmt w:val="bullet"/>
      <w:lvlText w:val="-"/>
      <w:lvlJc w:val="left"/>
      <w:pPr>
        <w:tabs>
          <w:tab w:val="num" w:pos="720"/>
        </w:tabs>
        <w:ind w:left="720" w:hanging="360"/>
      </w:pPr>
      <w:rPr>
        <w:rFonts w:ascii="Times New Roman" w:eastAsia="Calibr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6CD31FA"/>
    <w:multiLevelType w:val="multilevel"/>
    <w:tmpl w:val="AF62DE76"/>
    <w:lvl w:ilvl="0">
      <w:start w:val="1"/>
      <w:numFmt w:val="bullet"/>
      <w:lvlText w:val="-"/>
      <w:lvlJc w:val="left"/>
      <w:pPr>
        <w:tabs>
          <w:tab w:val="num" w:pos="720"/>
        </w:tabs>
        <w:ind w:left="720" w:hanging="360"/>
      </w:pPr>
      <w:rPr>
        <w:rFonts w:ascii="Calibri" w:hAnsi="Calibri"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BBF771F"/>
    <w:multiLevelType w:val="hybridMultilevel"/>
    <w:tmpl w:val="4760A920"/>
    <w:lvl w:ilvl="0" w:tplc="24F2CA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BD24BC9"/>
    <w:multiLevelType w:val="multilevel"/>
    <w:tmpl w:val="A688203C"/>
    <w:lvl w:ilvl="0">
      <w:start w:val="1"/>
      <w:numFmt w:val="bullet"/>
      <w:lvlText w:val="-"/>
      <w:lvlJc w:val="left"/>
      <w:pPr>
        <w:tabs>
          <w:tab w:val="num" w:pos="720"/>
        </w:tabs>
        <w:ind w:left="720" w:hanging="360"/>
      </w:pPr>
      <w:rPr>
        <w:rFonts w:ascii="Calibri" w:hAnsi="Calibri"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52210F2"/>
    <w:multiLevelType w:val="hybridMultilevel"/>
    <w:tmpl w:val="73C82D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74B7E15"/>
    <w:multiLevelType w:val="multilevel"/>
    <w:tmpl w:val="939AF1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A71450C"/>
    <w:multiLevelType w:val="hybridMultilevel"/>
    <w:tmpl w:val="9A8C7C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D214EC8"/>
    <w:multiLevelType w:val="hybridMultilevel"/>
    <w:tmpl w:val="3E48C5C4"/>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EA20A23"/>
    <w:multiLevelType w:val="hybridMultilevel"/>
    <w:tmpl w:val="C924E5AA"/>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70704F63"/>
    <w:multiLevelType w:val="hybridMultilevel"/>
    <w:tmpl w:val="9446C05E"/>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55D4A03"/>
    <w:multiLevelType w:val="hybridMultilevel"/>
    <w:tmpl w:val="4E9A00A2"/>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660120A"/>
    <w:multiLevelType w:val="hybridMultilevel"/>
    <w:tmpl w:val="7A8A997C"/>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680639B"/>
    <w:multiLevelType w:val="hybridMultilevel"/>
    <w:tmpl w:val="85A467E6"/>
    <w:lvl w:ilvl="0" w:tplc="1618F6D4">
      <w:start w:val="3"/>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7A310C32"/>
    <w:multiLevelType w:val="multilevel"/>
    <w:tmpl w:val="080620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C772931"/>
    <w:multiLevelType w:val="multilevel"/>
    <w:tmpl w:val="971EC90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7E177C83"/>
    <w:multiLevelType w:val="multilevel"/>
    <w:tmpl w:val="20442D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34030883">
    <w:abstractNumId w:val="36"/>
  </w:num>
  <w:num w:numId="2" w16cid:durableId="1478693160">
    <w:abstractNumId w:val="26"/>
  </w:num>
  <w:num w:numId="3" w16cid:durableId="937251161">
    <w:abstractNumId w:val="35"/>
  </w:num>
  <w:num w:numId="4" w16cid:durableId="706951419">
    <w:abstractNumId w:val="15"/>
  </w:num>
  <w:num w:numId="5" w16cid:durableId="88353678">
    <w:abstractNumId w:val="30"/>
  </w:num>
  <w:num w:numId="6" w16cid:durableId="1672416720">
    <w:abstractNumId w:val="1"/>
  </w:num>
  <w:num w:numId="7" w16cid:durableId="1610771876">
    <w:abstractNumId w:val="14"/>
  </w:num>
  <w:num w:numId="8" w16cid:durableId="1846360787">
    <w:abstractNumId w:val="21"/>
  </w:num>
  <w:num w:numId="9" w16cid:durableId="1935894153">
    <w:abstractNumId w:val="5"/>
  </w:num>
  <w:num w:numId="10" w16cid:durableId="2120028655">
    <w:abstractNumId w:val="7"/>
  </w:num>
  <w:num w:numId="11" w16cid:durableId="1348361400">
    <w:abstractNumId w:val="19"/>
  </w:num>
  <w:num w:numId="12" w16cid:durableId="222833273">
    <w:abstractNumId w:val="6"/>
  </w:num>
  <w:num w:numId="13" w16cid:durableId="1886867012">
    <w:abstractNumId w:val="13"/>
  </w:num>
  <w:num w:numId="14" w16cid:durableId="77675351">
    <w:abstractNumId w:val="4"/>
  </w:num>
  <w:num w:numId="15" w16cid:durableId="1920015683">
    <w:abstractNumId w:val="34"/>
  </w:num>
  <w:num w:numId="16" w16cid:durableId="527763140">
    <w:abstractNumId w:val="18"/>
  </w:num>
  <w:num w:numId="17" w16cid:durableId="1813936541">
    <w:abstractNumId w:val="17"/>
  </w:num>
  <w:num w:numId="18" w16cid:durableId="1689871175">
    <w:abstractNumId w:val="29"/>
  </w:num>
  <w:num w:numId="19" w16cid:durableId="1498031809">
    <w:abstractNumId w:val="33"/>
  </w:num>
  <w:num w:numId="20" w16cid:durableId="2030912193">
    <w:abstractNumId w:val="8"/>
  </w:num>
  <w:num w:numId="21" w16cid:durableId="498038929">
    <w:abstractNumId w:val="9"/>
  </w:num>
  <w:num w:numId="22" w16cid:durableId="780152661">
    <w:abstractNumId w:val="3"/>
  </w:num>
  <w:num w:numId="23" w16cid:durableId="1476410377">
    <w:abstractNumId w:val="31"/>
  </w:num>
  <w:num w:numId="24" w16cid:durableId="1670672174">
    <w:abstractNumId w:val="16"/>
  </w:num>
  <w:num w:numId="25" w16cid:durableId="158929429">
    <w:abstractNumId w:val="27"/>
  </w:num>
  <w:num w:numId="26" w16cid:durableId="1394737427">
    <w:abstractNumId w:val="32"/>
  </w:num>
  <w:num w:numId="27" w16cid:durableId="988170593">
    <w:abstractNumId w:val="20"/>
  </w:num>
  <w:num w:numId="28" w16cid:durableId="578906808">
    <w:abstractNumId w:val="12"/>
  </w:num>
  <w:num w:numId="29" w16cid:durableId="1739402610">
    <w:abstractNumId w:val="37"/>
  </w:num>
  <w:num w:numId="30" w16cid:durableId="763455566">
    <w:abstractNumId w:val="25"/>
  </w:num>
  <w:num w:numId="31" w16cid:durableId="736561600">
    <w:abstractNumId w:val="2"/>
  </w:num>
  <w:num w:numId="32" w16cid:durableId="380718045">
    <w:abstractNumId w:val="11"/>
  </w:num>
  <w:num w:numId="33" w16cid:durableId="1648969361">
    <w:abstractNumId w:val="22"/>
  </w:num>
  <w:num w:numId="34" w16cid:durableId="403070000">
    <w:abstractNumId w:val="0"/>
  </w:num>
  <w:num w:numId="35" w16cid:durableId="1642925205">
    <w:abstractNumId w:val="10"/>
  </w:num>
  <w:num w:numId="36" w16cid:durableId="4599098">
    <w:abstractNumId w:val="23"/>
  </w:num>
  <w:num w:numId="37" w16cid:durableId="362219026">
    <w:abstractNumId w:val="24"/>
  </w:num>
  <w:num w:numId="38" w16cid:durableId="209027309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2572"/>
    <w:rsid w:val="00001E62"/>
    <w:rsid w:val="00010B18"/>
    <w:rsid w:val="00010C8E"/>
    <w:rsid w:val="00040AD6"/>
    <w:rsid w:val="00060B31"/>
    <w:rsid w:val="000616D1"/>
    <w:rsid w:val="0006553F"/>
    <w:rsid w:val="000663B1"/>
    <w:rsid w:val="000A0055"/>
    <w:rsid w:val="000A4731"/>
    <w:rsid w:val="000A76C5"/>
    <w:rsid w:val="000B7457"/>
    <w:rsid w:val="000C7B47"/>
    <w:rsid w:val="000E0BB0"/>
    <w:rsid w:val="000E261F"/>
    <w:rsid w:val="000F46C5"/>
    <w:rsid w:val="000F5BE1"/>
    <w:rsid w:val="00117F50"/>
    <w:rsid w:val="001207BE"/>
    <w:rsid w:val="001218B8"/>
    <w:rsid w:val="00124734"/>
    <w:rsid w:val="001302EB"/>
    <w:rsid w:val="00140863"/>
    <w:rsid w:val="00143FEC"/>
    <w:rsid w:val="001475EA"/>
    <w:rsid w:val="001576EE"/>
    <w:rsid w:val="001618D1"/>
    <w:rsid w:val="00162FD2"/>
    <w:rsid w:val="00163CF6"/>
    <w:rsid w:val="001717F1"/>
    <w:rsid w:val="001837FE"/>
    <w:rsid w:val="001A0243"/>
    <w:rsid w:val="001B0425"/>
    <w:rsid w:val="001B0465"/>
    <w:rsid w:val="001B1EF2"/>
    <w:rsid w:val="001C5270"/>
    <w:rsid w:val="001D2FAD"/>
    <w:rsid w:val="001E20DC"/>
    <w:rsid w:val="001E5129"/>
    <w:rsid w:val="002143B9"/>
    <w:rsid w:val="00226BA6"/>
    <w:rsid w:val="002279A6"/>
    <w:rsid w:val="00237C45"/>
    <w:rsid w:val="002514AE"/>
    <w:rsid w:val="002650D1"/>
    <w:rsid w:val="00265FEE"/>
    <w:rsid w:val="00270AD7"/>
    <w:rsid w:val="0027625A"/>
    <w:rsid w:val="00276C78"/>
    <w:rsid w:val="0028021A"/>
    <w:rsid w:val="00295600"/>
    <w:rsid w:val="002A60B4"/>
    <w:rsid w:val="002B1232"/>
    <w:rsid w:val="002B1EC3"/>
    <w:rsid w:val="002B3179"/>
    <w:rsid w:val="002B4466"/>
    <w:rsid w:val="002C0A3A"/>
    <w:rsid w:val="002C237B"/>
    <w:rsid w:val="002D3524"/>
    <w:rsid w:val="002D7BC9"/>
    <w:rsid w:val="002F6A73"/>
    <w:rsid w:val="00302572"/>
    <w:rsid w:val="00304DCA"/>
    <w:rsid w:val="00325FA0"/>
    <w:rsid w:val="003401EB"/>
    <w:rsid w:val="00343B00"/>
    <w:rsid w:val="0034679C"/>
    <w:rsid w:val="00354144"/>
    <w:rsid w:val="00361AFE"/>
    <w:rsid w:val="00362585"/>
    <w:rsid w:val="00364CCD"/>
    <w:rsid w:val="00373DFF"/>
    <w:rsid w:val="003765C7"/>
    <w:rsid w:val="003958E2"/>
    <w:rsid w:val="003A06EF"/>
    <w:rsid w:val="003A2AAD"/>
    <w:rsid w:val="003A3F85"/>
    <w:rsid w:val="003C3579"/>
    <w:rsid w:val="003C4E43"/>
    <w:rsid w:val="003C794F"/>
    <w:rsid w:val="003D13B8"/>
    <w:rsid w:val="003D5862"/>
    <w:rsid w:val="003F2B52"/>
    <w:rsid w:val="003F2F39"/>
    <w:rsid w:val="004024D5"/>
    <w:rsid w:val="00402972"/>
    <w:rsid w:val="00407C19"/>
    <w:rsid w:val="00412A9D"/>
    <w:rsid w:val="00423216"/>
    <w:rsid w:val="00440B95"/>
    <w:rsid w:val="00454E9A"/>
    <w:rsid w:val="00461F33"/>
    <w:rsid w:val="00464F05"/>
    <w:rsid w:val="00466719"/>
    <w:rsid w:val="00480812"/>
    <w:rsid w:val="00482914"/>
    <w:rsid w:val="004952D2"/>
    <w:rsid w:val="004A0334"/>
    <w:rsid w:val="004B3FFF"/>
    <w:rsid w:val="004E2129"/>
    <w:rsid w:val="004E531C"/>
    <w:rsid w:val="004E5F7D"/>
    <w:rsid w:val="004F5580"/>
    <w:rsid w:val="004F6599"/>
    <w:rsid w:val="00502DAF"/>
    <w:rsid w:val="00502E5E"/>
    <w:rsid w:val="00507882"/>
    <w:rsid w:val="005514A5"/>
    <w:rsid w:val="00554BEC"/>
    <w:rsid w:val="005604C7"/>
    <w:rsid w:val="00560F11"/>
    <w:rsid w:val="00561533"/>
    <w:rsid w:val="00571AF0"/>
    <w:rsid w:val="00574AB8"/>
    <w:rsid w:val="0058551D"/>
    <w:rsid w:val="0059098F"/>
    <w:rsid w:val="005921A4"/>
    <w:rsid w:val="00596323"/>
    <w:rsid w:val="005A7460"/>
    <w:rsid w:val="005B0203"/>
    <w:rsid w:val="005B233D"/>
    <w:rsid w:val="005B338C"/>
    <w:rsid w:val="005B5E70"/>
    <w:rsid w:val="005B60B2"/>
    <w:rsid w:val="005C41C3"/>
    <w:rsid w:val="005C7094"/>
    <w:rsid w:val="005D27CF"/>
    <w:rsid w:val="005D688D"/>
    <w:rsid w:val="005E13A2"/>
    <w:rsid w:val="005E6C77"/>
    <w:rsid w:val="005F69BF"/>
    <w:rsid w:val="00600A3A"/>
    <w:rsid w:val="006135CB"/>
    <w:rsid w:val="006137C4"/>
    <w:rsid w:val="0061383B"/>
    <w:rsid w:val="006146D8"/>
    <w:rsid w:val="00622D4D"/>
    <w:rsid w:val="0062417B"/>
    <w:rsid w:val="00630CB1"/>
    <w:rsid w:val="00653B44"/>
    <w:rsid w:val="00654065"/>
    <w:rsid w:val="00666688"/>
    <w:rsid w:val="00667E85"/>
    <w:rsid w:val="006745AE"/>
    <w:rsid w:val="00683372"/>
    <w:rsid w:val="0069277F"/>
    <w:rsid w:val="00693288"/>
    <w:rsid w:val="006948F4"/>
    <w:rsid w:val="006A19ED"/>
    <w:rsid w:val="006B1502"/>
    <w:rsid w:val="006D13F7"/>
    <w:rsid w:val="006D1964"/>
    <w:rsid w:val="006E30E2"/>
    <w:rsid w:val="006E593B"/>
    <w:rsid w:val="006F2CF6"/>
    <w:rsid w:val="006F5D57"/>
    <w:rsid w:val="00701369"/>
    <w:rsid w:val="007043ED"/>
    <w:rsid w:val="0070497E"/>
    <w:rsid w:val="007049BB"/>
    <w:rsid w:val="007130B2"/>
    <w:rsid w:val="00713BFA"/>
    <w:rsid w:val="00714B8C"/>
    <w:rsid w:val="00733BA2"/>
    <w:rsid w:val="007365F5"/>
    <w:rsid w:val="00751DCE"/>
    <w:rsid w:val="00751F86"/>
    <w:rsid w:val="00765688"/>
    <w:rsid w:val="007712A7"/>
    <w:rsid w:val="00776D49"/>
    <w:rsid w:val="00784A20"/>
    <w:rsid w:val="0079743F"/>
    <w:rsid w:val="007A4236"/>
    <w:rsid w:val="007B1124"/>
    <w:rsid w:val="007B162F"/>
    <w:rsid w:val="007C04F4"/>
    <w:rsid w:val="007D0080"/>
    <w:rsid w:val="007D4F14"/>
    <w:rsid w:val="007E06BE"/>
    <w:rsid w:val="007E32C2"/>
    <w:rsid w:val="007E6496"/>
    <w:rsid w:val="008024DE"/>
    <w:rsid w:val="008234F0"/>
    <w:rsid w:val="00834606"/>
    <w:rsid w:val="008407C3"/>
    <w:rsid w:val="00851A0F"/>
    <w:rsid w:val="00880262"/>
    <w:rsid w:val="00881B1B"/>
    <w:rsid w:val="00890EA1"/>
    <w:rsid w:val="0089351D"/>
    <w:rsid w:val="00894A79"/>
    <w:rsid w:val="008A2E63"/>
    <w:rsid w:val="008A5A5A"/>
    <w:rsid w:val="008B09C0"/>
    <w:rsid w:val="008B0EAD"/>
    <w:rsid w:val="008B64BB"/>
    <w:rsid w:val="008C2EAC"/>
    <w:rsid w:val="008E0450"/>
    <w:rsid w:val="008F1B6D"/>
    <w:rsid w:val="008F67C1"/>
    <w:rsid w:val="00914F05"/>
    <w:rsid w:val="00924C41"/>
    <w:rsid w:val="00926678"/>
    <w:rsid w:val="009427ED"/>
    <w:rsid w:val="009448B8"/>
    <w:rsid w:val="00946C84"/>
    <w:rsid w:val="00957DCF"/>
    <w:rsid w:val="0096371A"/>
    <w:rsid w:val="00973FCE"/>
    <w:rsid w:val="009859FD"/>
    <w:rsid w:val="009868A4"/>
    <w:rsid w:val="00995FFF"/>
    <w:rsid w:val="00997F6C"/>
    <w:rsid w:val="009C2FB4"/>
    <w:rsid w:val="009C7AED"/>
    <w:rsid w:val="009D7BA9"/>
    <w:rsid w:val="009E5345"/>
    <w:rsid w:val="009E59ED"/>
    <w:rsid w:val="00A001BC"/>
    <w:rsid w:val="00A06382"/>
    <w:rsid w:val="00A06F86"/>
    <w:rsid w:val="00A12234"/>
    <w:rsid w:val="00A2281A"/>
    <w:rsid w:val="00A30AEB"/>
    <w:rsid w:val="00A32D75"/>
    <w:rsid w:val="00A36225"/>
    <w:rsid w:val="00A414FB"/>
    <w:rsid w:val="00A460C9"/>
    <w:rsid w:val="00A51FDD"/>
    <w:rsid w:val="00A63705"/>
    <w:rsid w:val="00A71691"/>
    <w:rsid w:val="00A9552B"/>
    <w:rsid w:val="00A97817"/>
    <w:rsid w:val="00AB0890"/>
    <w:rsid w:val="00AB55AC"/>
    <w:rsid w:val="00AB60D9"/>
    <w:rsid w:val="00AC008F"/>
    <w:rsid w:val="00AC2C8F"/>
    <w:rsid w:val="00AC50E0"/>
    <w:rsid w:val="00AD0212"/>
    <w:rsid w:val="00AE0583"/>
    <w:rsid w:val="00AE60F9"/>
    <w:rsid w:val="00AF1E61"/>
    <w:rsid w:val="00B00530"/>
    <w:rsid w:val="00B03DD9"/>
    <w:rsid w:val="00B05D6C"/>
    <w:rsid w:val="00B137AE"/>
    <w:rsid w:val="00B221F2"/>
    <w:rsid w:val="00B24B26"/>
    <w:rsid w:val="00B45433"/>
    <w:rsid w:val="00B66F4A"/>
    <w:rsid w:val="00B80711"/>
    <w:rsid w:val="00B8289C"/>
    <w:rsid w:val="00B82F96"/>
    <w:rsid w:val="00B85F54"/>
    <w:rsid w:val="00B87291"/>
    <w:rsid w:val="00B8729C"/>
    <w:rsid w:val="00BA44EC"/>
    <w:rsid w:val="00BA4F07"/>
    <w:rsid w:val="00BB374E"/>
    <w:rsid w:val="00BD148F"/>
    <w:rsid w:val="00BE08E6"/>
    <w:rsid w:val="00BE11A6"/>
    <w:rsid w:val="00BE735D"/>
    <w:rsid w:val="00BF7657"/>
    <w:rsid w:val="00C13539"/>
    <w:rsid w:val="00C14993"/>
    <w:rsid w:val="00C157E4"/>
    <w:rsid w:val="00C203C4"/>
    <w:rsid w:val="00C23798"/>
    <w:rsid w:val="00C37204"/>
    <w:rsid w:val="00C44028"/>
    <w:rsid w:val="00C46ABB"/>
    <w:rsid w:val="00C47D8C"/>
    <w:rsid w:val="00C50366"/>
    <w:rsid w:val="00C523F9"/>
    <w:rsid w:val="00C618CC"/>
    <w:rsid w:val="00C66A43"/>
    <w:rsid w:val="00C700C7"/>
    <w:rsid w:val="00C9186C"/>
    <w:rsid w:val="00CA6DC0"/>
    <w:rsid w:val="00CB25C3"/>
    <w:rsid w:val="00CB6D74"/>
    <w:rsid w:val="00CB7DBB"/>
    <w:rsid w:val="00CD32F7"/>
    <w:rsid w:val="00CD6BB1"/>
    <w:rsid w:val="00CE2FE2"/>
    <w:rsid w:val="00CF2486"/>
    <w:rsid w:val="00D03D19"/>
    <w:rsid w:val="00D053CE"/>
    <w:rsid w:val="00D113EC"/>
    <w:rsid w:val="00D20A4E"/>
    <w:rsid w:val="00D30755"/>
    <w:rsid w:val="00D328DD"/>
    <w:rsid w:val="00D40842"/>
    <w:rsid w:val="00D547E5"/>
    <w:rsid w:val="00D54855"/>
    <w:rsid w:val="00D54D0D"/>
    <w:rsid w:val="00D615CB"/>
    <w:rsid w:val="00D64B41"/>
    <w:rsid w:val="00D67285"/>
    <w:rsid w:val="00D7034F"/>
    <w:rsid w:val="00D76F28"/>
    <w:rsid w:val="00D93A77"/>
    <w:rsid w:val="00D96148"/>
    <w:rsid w:val="00DA2D9A"/>
    <w:rsid w:val="00DB2202"/>
    <w:rsid w:val="00DB61A9"/>
    <w:rsid w:val="00DE2515"/>
    <w:rsid w:val="00DF57A3"/>
    <w:rsid w:val="00DF6C95"/>
    <w:rsid w:val="00E1711A"/>
    <w:rsid w:val="00E33B47"/>
    <w:rsid w:val="00E345A5"/>
    <w:rsid w:val="00E37112"/>
    <w:rsid w:val="00E4001D"/>
    <w:rsid w:val="00E4689E"/>
    <w:rsid w:val="00E61CFF"/>
    <w:rsid w:val="00E61DAC"/>
    <w:rsid w:val="00E635CA"/>
    <w:rsid w:val="00E6488F"/>
    <w:rsid w:val="00E662D4"/>
    <w:rsid w:val="00E74861"/>
    <w:rsid w:val="00E86CCC"/>
    <w:rsid w:val="00E87FE7"/>
    <w:rsid w:val="00E9582C"/>
    <w:rsid w:val="00EA10AC"/>
    <w:rsid w:val="00EA16A0"/>
    <w:rsid w:val="00EA50D4"/>
    <w:rsid w:val="00EB2745"/>
    <w:rsid w:val="00EB4E6A"/>
    <w:rsid w:val="00EC2B74"/>
    <w:rsid w:val="00EC56AC"/>
    <w:rsid w:val="00EE5A6C"/>
    <w:rsid w:val="00F01604"/>
    <w:rsid w:val="00F11914"/>
    <w:rsid w:val="00F2141F"/>
    <w:rsid w:val="00F26A74"/>
    <w:rsid w:val="00F471A6"/>
    <w:rsid w:val="00F5115B"/>
    <w:rsid w:val="00F54724"/>
    <w:rsid w:val="00F61205"/>
    <w:rsid w:val="00F70012"/>
    <w:rsid w:val="00F740E5"/>
    <w:rsid w:val="00F86D02"/>
    <w:rsid w:val="00FC56B5"/>
    <w:rsid w:val="00FC7E32"/>
    <w:rsid w:val="00FD0A90"/>
    <w:rsid w:val="00FD4493"/>
    <w:rsid w:val="00FE35EF"/>
    <w:rsid w:val="00FF2A30"/>
    <w:rsid w:val="00FF57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936423"/>
  <w15:chartTrackingRefBased/>
  <w15:docId w15:val="{88D41750-DE62-434C-A12B-A60B406B8E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za default"/>
    <w:qFormat/>
    <w:rsid w:val="00C23798"/>
    <w:pPr>
      <w:spacing w:before="120" w:after="280" w:line="360" w:lineRule="auto"/>
      <w:jc w:val="both"/>
    </w:pPr>
    <w:rPr>
      <w:rFonts w:ascii="Times New Roman" w:hAnsi="Times New Roman"/>
      <w:sz w:val="24"/>
      <w:lang w:val="ro-RO"/>
    </w:rPr>
  </w:style>
  <w:style w:type="paragraph" w:styleId="Heading1">
    <w:name w:val="heading 1"/>
    <w:basedOn w:val="Normal"/>
    <w:next w:val="Normal"/>
    <w:link w:val="Heading1Char"/>
    <w:uiPriority w:val="9"/>
    <w:qFormat/>
    <w:rsid w:val="00D547E5"/>
    <w:pPr>
      <w:keepNext/>
      <w:keepLines/>
      <w:spacing w:before="360" w:after="80"/>
      <w:outlineLvl w:val="0"/>
    </w:pPr>
    <w:rPr>
      <w:rFonts w:eastAsiaTheme="majorEastAsia" w:cstheme="majorBidi"/>
      <w:b/>
      <w:sz w:val="26"/>
      <w:szCs w:val="40"/>
    </w:rPr>
  </w:style>
  <w:style w:type="paragraph" w:styleId="Heading2">
    <w:name w:val="heading 2"/>
    <w:basedOn w:val="Normal"/>
    <w:next w:val="Normal"/>
    <w:link w:val="Heading2Char"/>
    <w:uiPriority w:val="9"/>
    <w:unhideWhenUsed/>
    <w:qFormat/>
    <w:rsid w:val="00AB60D9"/>
    <w:pPr>
      <w:keepNext/>
      <w:keepLines/>
      <w:spacing w:before="160" w:after="80"/>
      <w:outlineLvl w:val="1"/>
    </w:pPr>
    <w:rPr>
      <w:rFonts w:eastAsiaTheme="majorEastAsia" w:cstheme="majorBidi"/>
      <w:b/>
      <w:szCs w:val="32"/>
    </w:rPr>
  </w:style>
  <w:style w:type="paragraph" w:styleId="Heading3">
    <w:name w:val="heading 3"/>
    <w:aliases w:val="Cod"/>
    <w:basedOn w:val="Normal"/>
    <w:next w:val="Normal"/>
    <w:link w:val="Heading3Char"/>
    <w:uiPriority w:val="9"/>
    <w:unhideWhenUsed/>
    <w:qFormat/>
    <w:rsid w:val="0061383B"/>
    <w:pPr>
      <w:keepNext/>
      <w:keepLines/>
      <w:spacing w:before="280" w:after="240"/>
      <w:outlineLvl w:val="2"/>
    </w:pPr>
    <w:rPr>
      <w:rFonts w:ascii="Courier New" w:eastAsiaTheme="majorEastAsia" w:hAnsi="Courier New" w:cstheme="majorBidi"/>
      <w:color w:val="000000" w:themeColor="text1"/>
      <w:sz w:val="20"/>
      <w:szCs w:val="28"/>
    </w:rPr>
  </w:style>
  <w:style w:type="paragraph" w:styleId="Heading4">
    <w:name w:val="heading 4"/>
    <w:basedOn w:val="Normal"/>
    <w:next w:val="Normal"/>
    <w:link w:val="Heading4Char"/>
    <w:uiPriority w:val="9"/>
    <w:unhideWhenUsed/>
    <w:qFormat/>
    <w:rsid w:val="0030257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30257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unhideWhenUsed/>
    <w:qFormat/>
    <w:rsid w:val="003025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025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025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025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47E5"/>
    <w:rPr>
      <w:rFonts w:ascii="Times New Roman" w:eastAsiaTheme="majorEastAsia" w:hAnsi="Times New Roman" w:cstheme="majorBidi"/>
      <w:b/>
      <w:sz w:val="26"/>
      <w:szCs w:val="40"/>
      <w:lang w:val="ro-RO"/>
    </w:rPr>
  </w:style>
  <w:style w:type="character" w:customStyle="1" w:styleId="Heading2Char">
    <w:name w:val="Heading 2 Char"/>
    <w:basedOn w:val="DefaultParagraphFont"/>
    <w:link w:val="Heading2"/>
    <w:uiPriority w:val="9"/>
    <w:rsid w:val="00AB60D9"/>
    <w:rPr>
      <w:rFonts w:ascii="Times New Roman" w:eastAsiaTheme="majorEastAsia" w:hAnsi="Times New Roman" w:cstheme="majorBidi"/>
      <w:b/>
      <w:sz w:val="24"/>
      <w:szCs w:val="32"/>
      <w:lang w:val="ro-RO"/>
    </w:rPr>
  </w:style>
  <w:style w:type="character" w:customStyle="1" w:styleId="Heading3Char">
    <w:name w:val="Heading 3 Char"/>
    <w:aliases w:val="Cod Char"/>
    <w:basedOn w:val="DefaultParagraphFont"/>
    <w:link w:val="Heading3"/>
    <w:uiPriority w:val="9"/>
    <w:rsid w:val="0061383B"/>
    <w:rPr>
      <w:rFonts w:ascii="Courier New" w:eastAsiaTheme="majorEastAsia" w:hAnsi="Courier New" w:cstheme="majorBidi"/>
      <w:color w:val="000000" w:themeColor="text1"/>
      <w:sz w:val="20"/>
      <w:szCs w:val="28"/>
      <w:lang w:val="ro-RO"/>
    </w:rPr>
  </w:style>
  <w:style w:type="character" w:customStyle="1" w:styleId="Heading4Char">
    <w:name w:val="Heading 4 Char"/>
    <w:basedOn w:val="DefaultParagraphFont"/>
    <w:link w:val="Heading4"/>
    <w:uiPriority w:val="9"/>
    <w:rsid w:val="00302572"/>
    <w:rPr>
      <w:rFonts w:eastAsiaTheme="majorEastAsia" w:cstheme="majorBidi"/>
      <w:i/>
      <w:iCs/>
      <w:color w:val="2F5496" w:themeColor="accent1" w:themeShade="BF"/>
      <w:lang w:val="ro-RO"/>
    </w:rPr>
  </w:style>
  <w:style w:type="character" w:customStyle="1" w:styleId="Heading5Char">
    <w:name w:val="Heading 5 Char"/>
    <w:basedOn w:val="DefaultParagraphFont"/>
    <w:link w:val="Heading5"/>
    <w:uiPriority w:val="9"/>
    <w:rsid w:val="00302572"/>
    <w:rPr>
      <w:rFonts w:eastAsiaTheme="majorEastAsia" w:cstheme="majorBidi"/>
      <w:color w:val="2F5496" w:themeColor="accent1" w:themeShade="BF"/>
      <w:lang w:val="ro-RO"/>
    </w:rPr>
  </w:style>
  <w:style w:type="character" w:customStyle="1" w:styleId="Heading6Char">
    <w:name w:val="Heading 6 Char"/>
    <w:basedOn w:val="DefaultParagraphFont"/>
    <w:link w:val="Heading6"/>
    <w:uiPriority w:val="9"/>
    <w:rsid w:val="00302572"/>
    <w:rPr>
      <w:rFonts w:eastAsiaTheme="majorEastAsia" w:cstheme="majorBidi"/>
      <w:i/>
      <w:iCs/>
      <w:color w:val="595959" w:themeColor="text1" w:themeTint="A6"/>
      <w:lang w:val="ro-RO"/>
    </w:rPr>
  </w:style>
  <w:style w:type="character" w:customStyle="1" w:styleId="Heading7Char">
    <w:name w:val="Heading 7 Char"/>
    <w:basedOn w:val="DefaultParagraphFont"/>
    <w:link w:val="Heading7"/>
    <w:uiPriority w:val="9"/>
    <w:semiHidden/>
    <w:rsid w:val="00302572"/>
    <w:rPr>
      <w:rFonts w:eastAsiaTheme="majorEastAsia" w:cstheme="majorBidi"/>
      <w:color w:val="595959" w:themeColor="text1" w:themeTint="A6"/>
      <w:lang w:val="ro-RO"/>
    </w:rPr>
  </w:style>
  <w:style w:type="character" w:customStyle="1" w:styleId="Heading8Char">
    <w:name w:val="Heading 8 Char"/>
    <w:basedOn w:val="DefaultParagraphFont"/>
    <w:link w:val="Heading8"/>
    <w:uiPriority w:val="9"/>
    <w:semiHidden/>
    <w:rsid w:val="00302572"/>
    <w:rPr>
      <w:rFonts w:eastAsiaTheme="majorEastAsia" w:cstheme="majorBidi"/>
      <w:i/>
      <w:iCs/>
      <w:color w:val="272727" w:themeColor="text1" w:themeTint="D8"/>
      <w:lang w:val="ro-RO"/>
    </w:rPr>
  </w:style>
  <w:style w:type="character" w:customStyle="1" w:styleId="Heading9Char">
    <w:name w:val="Heading 9 Char"/>
    <w:basedOn w:val="DefaultParagraphFont"/>
    <w:link w:val="Heading9"/>
    <w:uiPriority w:val="9"/>
    <w:semiHidden/>
    <w:rsid w:val="00302572"/>
    <w:rPr>
      <w:rFonts w:eastAsiaTheme="majorEastAsia" w:cstheme="majorBidi"/>
      <w:color w:val="272727" w:themeColor="text1" w:themeTint="D8"/>
      <w:lang w:val="ro-RO"/>
    </w:rPr>
  </w:style>
  <w:style w:type="paragraph" w:styleId="Title">
    <w:name w:val="Title"/>
    <w:basedOn w:val="Normal"/>
    <w:next w:val="Normal"/>
    <w:link w:val="TitleChar"/>
    <w:uiPriority w:val="10"/>
    <w:qFormat/>
    <w:rsid w:val="003025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2572"/>
    <w:rPr>
      <w:rFonts w:asciiTheme="majorHAnsi" w:eastAsiaTheme="majorEastAsia" w:hAnsiTheme="majorHAnsi" w:cstheme="majorBidi"/>
      <w:spacing w:val="-10"/>
      <w:kern w:val="28"/>
      <w:sz w:val="56"/>
      <w:szCs w:val="56"/>
      <w:lang w:val="ro-RO"/>
    </w:rPr>
  </w:style>
  <w:style w:type="paragraph" w:styleId="Subtitle">
    <w:name w:val="Subtitle"/>
    <w:basedOn w:val="Normal"/>
    <w:next w:val="Normal"/>
    <w:link w:val="SubtitleChar"/>
    <w:uiPriority w:val="11"/>
    <w:qFormat/>
    <w:rsid w:val="003025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02572"/>
    <w:rPr>
      <w:rFonts w:eastAsiaTheme="majorEastAsia" w:cstheme="majorBidi"/>
      <w:color w:val="595959" w:themeColor="text1" w:themeTint="A6"/>
      <w:spacing w:val="15"/>
      <w:sz w:val="28"/>
      <w:szCs w:val="28"/>
      <w:lang w:val="ro-RO"/>
    </w:rPr>
  </w:style>
  <w:style w:type="paragraph" w:styleId="Quote">
    <w:name w:val="Quote"/>
    <w:basedOn w:val="Normal"/>
    <w:next w:val="Normal"/>
    <w:link w:val="QuoteChar"/>
    <w:uiPriority w:val="29"/>
    <w:qFormat/>
    <w:rsid w:val="00302572"/>
    <w:pPr>
      <w:spacing w:before="160"/>
      <w:jc w:val="center"/>
    </w:pPr>
    <w:rPr>
      <w:i/>
      <w:iCs/>
      <w:color w:val="404040" w:themeColor="text1" w:themeTint="BF"/>
    </w:rPr>
  </w:style>
  <w:style w:type="character" w:customStyle="1" w:styleId="QuoteChar">
    <w:name w:val="Quote Char"/>
    <w:basedOn w:val="DefaultParagraphFont"/>
    <w:link w:val="Quote"/>
    <w:uiPriority w:val="29"/>
    <w:rsid w:val="00302572"/>
    <w:rPr>
      <w:i/>
      <w:iCs/>
      <w:color w:val="404040" w:themeColor="text1" w:themeTint="BF"/>
      <w:lang w:val="ro-RO"/>
    </w:rPr>
  </w:style>
  <w:style w:type="paragraph" w:styleId="ListParagraph">
    <w:name w:val="List Paragraph"/>
    <w:basedOn w:val="Normal"/>
    <w:uiPriority w:val="34"/>
    <w:qFormat/>
    <w:rsid w:val="00302572"/>
    <w:pPr>
      <w:ind w:left="720"/>
      <w:contextualSpacing/>
    </w:pPr>
  </w:style>
  <w:style w:type="character" w:styleId="IntenseEmphasis">
    <w:name w:val="Intense Emphasis"/>
    <w:basedOn w:val="DefaultParagraphFont"/>
    <w:uiPriority w:val="21"/>
    <w:qFormat/>
    <w:rsid w:val="00302572"/>
    <w:rPr>
      <w:i/>
      <w:iCs/>
      <w:color w:val="2F5496" w:themeColor="accent1" w:themeShade="BF"/>
    </w:rPr>
  </w:style>
  <w:style w:type="paragraph" w:styleId="IntenseQuote">
    <w:name w:val="Intense Quote"/>
    <w:basedOn w:val="Normal"/>
    <w:next w:val="Normal"/>
    <w:link w:val="IntenseQuoteChar"/>
    <w:uiPriority w:val="30"/>
    <w:qFormat/>
    <w:rsid w:val="0030257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02572"/>
    <w:rPr>
      <w:i/>
      <w:iCs/>
      <w:color w:val="2F5496" w:themeColor="accent1" w:themeShade="BF"/>
      <w:lang w:val="ro-RO"/>
    </w:rPr>
  </w:style>
  <w:style w:type="character" w:styleId="IntenseReference">
    <w:name w:val="Intense Reference"/>
    <w:basedOn w:val="DefaultParagraphFont"/>
    <w:uiPriority w:val="32"/>
    <w:qFormat/>
    <w:rsid w:val="00302572"/>
    <w:rPr>
      <w:b/>
      <w:bCs/>
      <w:smallCaps/>
      <w:color w:val="2F5496" w:themeColor="accent1" w:themeShade="BF"/>
      <w:spacing w:val="5"/>
    </w:rPr>
  </w:style>
  <w:style w:type="paragraph" w:styleId="NormalWeb">
    <w:name w:val="Normal (Web)"/>
    <w:basedOn w:val="Normal"/>
    <w:uiPriority w:val="99"/>
    <w:unhideWhenUsed/>
    <w:rsid w:val="007043ED"/>
    <w:pPr>
      <w:spacing w:before="100" w:beforeAutospacing="1" w:after="100" w:afterAutospacing="1" w:line="240" w:lineRule="auto"/>
    </w:pPr>
    <w:rPr>
      <w:rFonts w:eastAsia="Times New Roman" w:cs="Times New Roman"/>
      <w:kern w:val="0"/>
      <w:szCs w:val="24"/>
      <w:lang w:val="en-US"/>
      <w14:ligatures w14:val="none"/>
    </w:rPr>
  </w:style>
  <w:style w:type="character" w:styleId="Strong">
    <w:name w:val="Strong"/>
    <w:basedOn w:val="DefaultParagraphFont"/>
    <w:uiPriority w:val="22"/>
    <w:qFormat/>
    <w:rsid w:val="007043ED"/>
    <w:rPr>
      <w:b/>
      <w:bCs/>
    </w:rPr>
  </w:style>
  <w:style w:type="paragraph" w:styleId="Bibliography">
    <w:name w:val="Bibliography"/>
    <w:basedOn w:val="Normal"/>
    <w:next w:val="Normal"/>
    <w:uiPriority w:val="37"/>
    <w:unhideWhenUsed/>
    <w:rsid w:val="00DA2D9A"/>
    <w:pPr>
      <w:tabs>
        <w:tab w:val="left" w:pos="384"/>
      </w:tabs>
      <w:spacing w:after="0" w:line="240" w:lineRule="auto"/>
      <w:ind w:left="384" w:hanging="384"/>
    </w:pPr>
  </w:style>
  <w:style w:type="paragraph" w:styleId="TOCHeading">
    <w:name w:val="TOC Heading"/>
    <w:basedOn w:val="Heading1"/>
    <w:next w:val="Normal"/>
    <w:uiPriority w:val="39"/>
    <w:unhideWhenUsed/>
    <w:qFormat/>
    <w:rsid w:val="00890EA1"/>
    <w:pPr>
      <w:spacing w:before="240" w:after="0"/>
      <w:outlineLvl w:val="9"/>
    </w:pPr>
    <w:rPr>
      <w:rFonts w:asciiTheme="majorHAnsi" w:hAnsiTheme="majorHAnsi"/>
      <w:b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B82F96"/>
    <w:pPr>
      <w:tabs>
        <w:tab w:val="right" w:leader="dot" w:pos="9350"/>
      </w:tabs>
      <w:spacing w:after="100" w:line="240" w:lineRule="auto"/>
      <w:jc w:val="left"/>
    </w:pPr>
    <w:rPr>
      <w:b/>
      <w:bCs/>
      <w:noProof/>
    </w:rPr>
  </w:style>
  <w:style w:type="paragraph" w:styleId="TOC2">
    <w:name w:val="toc 2"/>
    <w:basedOn w:val="Normal"/>
    <w:next w:val="Normal"/>
    <w:autoRedefine/>
    <w:uiPriority w:val="39"/>
    <w:unhideWhenUsed/>
    <w:rsid w:val="00EA50D4"/>
    <w:pPr>
      <w:widowControl w:val="0"/>
      <w:tabs>
        <w:tab w:val="right" w:leader="dot" w:pos="10529"/>
      </w:tabs>
      <w:spacing w:before="0" w:after="0" w:line="240" w:lineRule="auto"/>
    </w:pPr>
  </w:style>
  <w:style w:type="character" w:styleId="Hyperlink">
    <w:name w:val="Hyperlink"/>
    <w:basedOn w:val="DefaultParagraphFont"/>
    <w:uiPriority w:val="99"/>
    <w:unhideWhenUsed/>
    <w:rsid w:val="00890EA1"/>
    <w:rPr>
      <w:color w:val="0563C1" w:themeColor="hyperlink"/>
      <w:u w:val="single"/>
    </w:rPr>
  </w:style>
  <w:style w:type="character" w:styleId="CommentReference">
    <w:name w:val="annotation reference"/>
    <w:basedOn w:val="DefaultParagraphFont"/>
    <w:uiPriority w:val="99"/>
    <w:semiHidden/>
    <w:unhideWhenUsed/>
    <w:rsid w:val="004E2129"/>
    <w:rPr>
      <w:sz w:val="16"/>
      <w:szCs w:val="16"/>
    </w:rPr>
  </w:style>
  <w:style w:type="paragraph" w:styleId="CommentText">
    <w:name w:val="annotation text"/>
    <w:basedOn w:val="Normal"/>
    <w:link w:val="CommentTextChar"/>
    <w:uiPriority w:val="99"/>
    <w:semiHidden/>
    <w:unhideWhenUsed/>
    <w:rsid w:val="004E2129"/>
    <w:pPr>
      <w:spacing w:line="240" w:lineRule="auto"/>
    </w:pPr>
    <w:rPr>
      <w:sz w:val="20"/>
      <w:szCs w:val="20"/>
    </w:rPr>
  </w:style>
  <w:style w:type="character" w:customStyle="1" w:styleId="CommentTextChar">
    <w:name w:val="Comment Text Char"/>
    <w:basedOn w:val="DefaultParagraphFont"/>
    <w:link w:val="CommentText"/>
    <w:uiPriority w:val="99"/>
    <w:semiHidden/>
    <w:rsid w:val="004E2129"/>
    <w:rPr>
      <w:rFonts w:ascii="Times New Roman" w:hAnsi="Times New Roman"/>
      <w:sz w:val="20"/>
      <w:szCs w:val="20"/>
      <w:lang w:val="ro-RO"/>
    </w:rPr>
  </w:style>
  <w:style w:type="paragraph" w:styleId="CommentSubject">
    <w:name w:val="annotation subject"/>
    <w:basedOn w:val="CommentText"/>
    <w:next w:val="CommentText"/>
    <w:link w:val="CommentSubjectChar"/>
    <w:uiPriority w:val="99"/>
    <w:semiHidden/>
    <w:unhideWhenUsed/>
    <w:rsid w:val="004E2129"/>
    <w:rPr>
      <w:b/>
      <w:bCs/>
    </w:rPr>
  </w:style>
  <w:style w:type="character" w:customStyle="1" w:styleId="CommentSubjectChar">
    <w:name w:val="Comment Subject Char"/>
    <w:basedOn w:val="CommentTextChar"/>
    <w:link w:val="CommentSubject"/>
    <w:uiPriority w:val="99"/>
    <w:semiHidden/>
    <w:rsid w:val="004E2129"/>
    <w:rPr>
      <w:rFonts w:ascii="Times New Roman" w:hAnsi="Times New Roman"/>
      <w:b/>
      <w:bCs/>
      <w:sz w:val="20"/>
      <w:szCs w:val="20"/>
      <w:lang w:val="ro-RO"/>
    </w:rPr>
  </w:style>
  <w:style w:type="paragraph" w:styleId="Header">
    <w:name w:val="header"/>
    <w:basedOn w:val="Normal"/>
    <w:link w:val="HeaderChar"/>
    <w:uiPriority w:val="99"/>
    <w:unhideWhenUsed/>
    <w:rsid w:val="00D548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4855"/>
    <w:rPr>
      <w:rFonts w:ascii="Times New Roman" w:hAnsi="Times New Roman"/>
      <w:sz w:val="24"/>
      <w:lang w:val="ro-RO"/>
    </w:rPr>
  </w:style>
  <w:style w:type="paragraph" w:styleId="Footer">
    <w:name w:val="footer"/>
    <w:basedOn w:val="Normal"/>
    <w:link w:val="FooterChar"/>
    <w:uiPriority w:val="99"/>
    <w:unhideWhenUsed/>
    <w:rsid w:val="00D548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4855"/>
    <w:rPr>
      <w:rFonts w:ascii="Times New Roman" w:hAnsi="Times New Roman"/>
      <w:sz w:val="24"/>
      <w:lang w:val="ro-RO"/>
    </w:rPr>
  </w:style>
  <w:style w:type="paragraph" w:customStyle="1" w:styleId="GeneralDiplomText">
    <w:name w:val="GeneralDiplomText"/>
    <w:basedOn w:val="Normal"/>
    <w:link w:val="GeneralDiplomTextChar"/>
    <w:qFormat/>
    <w:rsid w:val="008407C3"/>
    <w:pPr>
      <w:spacing w:after="0"/>
      <w:ind w:firstLine="708"/>
    </w:pPr>
    <w:rPr>
      <w:rFonts w:eastAsia="Times New Roman" w:cs="Times New Roman"/>
      <w:noProof/>
      <w:kern w:val="0"/>
      <w:szCs w:val="24"/>
      <w14:ligatures w14:val="none"/>
    </w:rPr>
  </w:style>
  <w:style w:type="character" w:customStyle="1" w:styleId="GeneralDiplomTextChar">
    <w:name w:val="GeneralDiplomText Char"/>
    <w:basedOn w:val="DefaultParagraphFont"/>
    <w:link w:val="GeneralDiplomText"/>
    <w:rsid w:val="008407C3"/>
    <w:rPr>
      <w:rFonts w:ascii="Times New Roman" w:eastAsia="Times New Roman" w:hAnsi="Times New Roman" w:cs="Times New Roman"/>
      <w:noProof/>
      <w:kern w:val="0"/>
      <w:sz w:val="24"/>
      <w:szCs w:val="24"/>
      <w:lang w:val="ro-RO"/>
      <w14:ligatures w14:val="none"/>
    </w:rPr>
  </w:style>
  <w:style w:type="character" w:styleId="UnresolvedMention">
    <w:name w:val="Unresolved Mention"/>
    <w:basedOn w:val="DefaultParagraphFont"/>
    <w:uiPriority w:val="99"/>
    <w:semiHidden/>
    <w:unhideWhenUsed/>
    <w:rsid w:val="00440B95"/>
    <w:rPr>
      <w:color w:val="605E5C"/>
      <w:shd w:val="clear" w:color="auto" w:fill="E1DFDD"/>
    </w:rPr>
  </w:style>
  <w:style w:type="paragraph" w:styleId="NoSpacing">
    <w:name w:val="No Spacing"/>
    <w:uiPriority w:val="1"/>
    <w:qFormat/>
    <w:rsid w:val="0061383B"/>
    <w:pPr>
      <w:spacing w:after="0" w:line="240" w:lineRule="auto"/>
      <w:jc w:val="both"/>
    </w:pPr>
    <w:rPr>
      <w:rFonts w:ascii="Times New Roman" w:hAnsi="Times New Roman"/>
      <w:sz w:val="24"/>
      <w:lang w:val="ro-RO"/>
    </w:rPr>
  </w:style>
  <w:style w:type="paragraph" w:customStyle="1" w:styleId="cod">
    <w:name w:val="cod"/>
    <w:basedOn w:val="GeneralDiplomText"/>
    <w:link w:val="codChar"/>
    <w:qFormat/>
    <w:rsid w:val="0061383B"/>
    <w:pPr>
      <w:spacing w:before="0" w:line="240" w:lineRule="auto"/>
    </w:pPr>
    <w:rPr>
      <w:rFonts w:ascii="Courier New" w:hAnsi="Courier New"/>
      <w:sz w:val="20"/>
    </w:rPr>
  </w:style>
  <w:style w:type="character" w:customStyle="1" w:styleId="codChar">
    <w:name w:val="cod Char"/>
    <w:basedOn w:val="GeneralDiplomTextChar"/>
    <w:link w:val="cod"/>
    <w:rsid w:val="0061383B"/>
    <w:rPr>
      <w:rFonts w:ascii="Courier New" w:eastAsia="Times New Roman" w:hAnsi="Courier New" w:cs="Times New Roman"/>
      <w:noProof/>
      <w:kern w:val="0"/>
      <w:sz w:val="20"/>
      <w:szCs w:val="24"/>
      <w:lang w:val="ro-RO"/>
      <w14:ligatures w14:val="none"/>
    </w:rPr>
  </w:style>
  <w:style w:type="paragraph" w:styleId="TOC3">
    <w:name w:val="toc 3"/>
    <w:basedOn w:val="Normal"/>
    <w:next w:val="Normal"/>
    <w:autoRedefine/>
    <w:uiPriority w:val="39"/>
    <w:unhideWhenUsed/>
    <w:rsid w:val="00946C84"/>
    <w:pPr>
      <w:spacing w:before="0" w:after="100" w:line="259" w:lineRule="auto"/>
      <w:ind w:left="440"/>
      <w:jc w:val="left"/>
    </w:pPr>
    <w:rPr>
      <w:rFonts w:asciiTheme="minorHAnsi" w:eastAsiaTheme="minorEastAsia" w:hAnsiTheme="minorHAnsi" w:cs="Times New Roman"/>
      <w:kern w:val="0"/>
      <w:sz w:val="22"/>
      <w:lang w:val="en-US"/>
      <w14:ligatures w14:val="none"/>
    </w:rPr>
  </w:style>
  <w:style w:type="paragraph" w:customStyle="1" w:styleId="Default">
    <w:name w:val="Default"/>
    <w:rsid w:val="00C203C4"/>
    <w:pPr>
      <w:autoSpaceDE w:val="0"/>
      <w:autoSpaceDN w:val="0"/>
      <w:adjustRightInd w:val="0"/>
      <w:spacing w:after="0" w:line="240" w:lineRule="auto"/>
    </w:pPr>
    <w:rPr>
      <w:rFonts w:ascii="Times New Roman" w:hAnsi="Times New Roman" w:cs="Times New Roman"/>
      <w:color w:val="000000"/>
      <w:kern w:val="0"/>
      <w:sz w:val="24"/>
      <w:szCs w:val="24"/>
      <w:lang w:val="ro-RO"/>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275067">
      <w:bodyDiv w:val="1"/>
      <w:marLeft w:val="0"/>
      <w:marRight w:val="0"/>
      <w:marTop w:val="0"/>
      <w:marBottom w:val="0"/>
      <w:divBdr>
        <w:top w:val="none" w:sz="0" w:space="0" w:color="auto"/>
        <w:left w:val="none" w:sz="0" w:space="0" w:color="auto"/>
        <w:bottom w:val="none" w:sz="0" w:space="0" w:color="auto"/>
        <w:right w:val="none" w:sz="0" w:space="0" w:color="auto"/>
      </w:divBdr>
    </w:div>
    <w:div w:id="55207971">
      <w:bodyDiv w:val="1"/>
      <w:marLeft w:val="0"/>
      <w:marRight w:val="0"/>
      <w:marTop w:val="0"/>
      <w:marBottom w:val="0"/>
      <w:divBdr>
        <w:top w:val="none" w:sz="0" w:space="0" w:color="auto"/>
        <w:left w:val="none" w:sz="0" w:space="0" w:color="auto"/>
        <w:bottom w:val="none" w:sz="0" w:space="0" w:color="auto"/>
        <w:right w:val="none" w:sz="0" w:space="0" w:color="auto"/>
      </w:divBdr>
    </w:div>
    <w:div w:id="122432101">
      <w:bodyDiv w:val="1"/>
      <w:marLeft w:val="0"/>
      <w:marRight w:val="0"/>
      <w:marTop w:val="0"/>
      <w:marBottom w:val="0"/>
      <w:divBdr>
        <w:top w:val="none" w:sz="0" w:space="0" w:color="auto"/>
        <w:left w:val="none" w:sz="0" w:space="0" w:color="auto"/>
        <w:bottom w:val="none" w:sz="0" w:space="0" w:color="auto"/>
        <w:right w:val="none" w:sz="0" w:space="0" w:color="auto"/>
      </w:divBdr>
    </w:div>
    <w:div w:id="128665837">
      <w:bodyDiv w:val="1"/>
      <w:marLeft w:val="0"/>
      <w:marRight w:val="0"/>
      <w:marTop w:val="0"/>
      <w:marBottom w:val="0"/>
      <w:divBdr>
        <w:top w:val="none" w:sz="0" w:space="0" w:color="auto"/>
        <w:left w:val="none" w:sz="0" w:space="0" w:color="auto"/>
        <w:bottom w:val="none" w:sz="0" w:space="0" w:color="auto"/>
        <w:right w:val="none" w:sz="0" w:space="0" w:color="auto"/>
      </w:divBdr>
    </w:div>
    <w:div w:id="181433989">
      <w:bodyDiv w:val="1"/>
      <w:marLeft w:val="0"/>
      <w:marRight w:val="0"/>
      <w:marTop w:val="0"/>
      <w:marBottom w:val="0"/>
      <w:divBdr>
        <w:top w:val="none" w:sz="0" w:space="0" w:color="auto"/>
        <w:left w:val="none" w:sz="0" w:space="0" w:color="auto"/>
        <w:bottom w:val="none" w:sz="0" w:space="0" w:color="auto"/>
        <w:right w:val="none" w:sz="0" w:space="0" w:color="auto"/>
      </w:divBdr>
    </w:div>
    <w:div w:id="194538889">
      <w:bodyDiv w:val="1"/>
      <w:marLeft w:val="0"/>
      <w:marRight w:val="0"/>
      <w:marTop w:val="0"/>
      <w:marBottom w:val="0"/>
      <w:divBdr>
        <w:top w:val="none" w:sz="0" w:space="0" w:color="auto"/>
        <w:left w:val="none" w:sz="0" w:space="0" w:color="auto"/>
        <w:bottom w:val="none" w:sz="0" w:space="0" w:color="auto"/>
        <w:right w:val="none" w:sz="0" w:space="0" w:color="auto"/>
      </w:divBdr>
    </w:div>
    <w:div w:id="206067822">
      <w:bodyDiv w:val="1"/>
      <w:marLeft w:val="0"/>
      <w:marRight w:val="0"/>
      <w:marTop w:val="0"/>
      <w:marBottom w:val="0"/>
      <w:divBdr>
        <w:top w:val="none" w:sz="0" w:space="0" w:color="auto"/>
        <w:left w:val="none" w:sz="0" w:space="0" w:color="auto"/>
        <w:bottom w:val="none" w:sz="0" w:space="0" w:color="auto"/>
        <w:right w:val="none" w:sz="0" w:space="0" w:color="auto"/>
      </w:divBdr>
    </w:div>
    <w:div w:id="222065506">
      <w:bodyDiv w:val="1"/>
      <w:marLeft w:val="0"/>
      <w:marRight w:val="0"/>
      <w:marTop w:val="0"/>
      <w:marBottom w:val="0"/>
      <w:divBdr>
        <w:top w:val="none" w:sz="0" w:space="0" w:color="auto"/>
        <w:left w:val="none" w:sz="0" w:space="0" w:color="auto"/>
        <w:bottom w:val="none" w:sz="0" w:space="0" w:color="auto"/>
        <w:right w:val="none" w:sz="0" w:space="0" w:color="auto"/>
      </w:divBdr>
    </w:div>
    <w:div w:id="237911863">
      <w:bodyDiv w:val="1"/>
      <w:marLeft w:val="0"/>
      <w:marRight w:val="0"/>
      <w:marTop w:val="0"/>
      <w:marBottom w:val="0"/>
      <w:divBdr>
        <w:top w:val="none" w:sz="0" w:space="0" w:color="auto"/>
        <w:left w:val="none" w:sz="0" w:space="0" w:color="auto"/>
        <w:bottom w:val="none" w:sz="0" w:space="0" w:color="auto"/>
        <w:right w:val="none" w:sz="0" w:space="0" w:color="auto"/>
      </w:divBdr>
    </w:div>
    <w:div w:id="255016350">
      <w:bodyDiv w:val="1"/>
      <w:marLeft w:val="0"/>
      <w:marRight w:val="0"/>
      <w:marTop w:val="0"/>
      <w:marBottom w:val="0"/>
      <w:divBdr>
        <w:top w:val="none" w:sz="0" w:space="0" w:color="auto"/>
        <w:left w:val="none" w:sz="0" w:space="0" w:color="auto"/>
        <w:bottom w:val="none" w:sz="0" w:space="0" w:color="auto"/>
        <w:right w:val="none" w:sz="0" w:space="0" w:color="auto"/>
      </w:divBdr>
    </w:div>
    <w:div w:id="304511161">
      <w:bodyDiv w:val="1"/>
      <w:marLeft w:val="0"/>
      <w:marRight w:val="0"/>
      <w:marTop w:val="0"/>
      <w:marBottom w:val="0"/>
      <w:divBdr>
        <w:top w:val="none" w:sz="0" w:space="0" w:color="auto"/>
        <w:left w:val="none" w:sz="0" w:space="0" w:color="auto"/>
        <w:bottom w:val="none" w:sz="0" w:space="0" w:color="auto"/>
        <w:right w:val="none" w:sz="0" w:space="0" w:color="auto"/>
      </w:divBdr>
    </w:div>
    <w:div w:id="313949080">
      <w:bodyDiv w:val="1"/>
      <w:marLeft w:val="0"/>
      <w:marRight w:val="0"/>
      <w:marTop w:val="0"/>
      <w:marBottom w:val="0"/>
      <w:divBdr>
        <w:top w:val="none" w:sz="0" w:space="0" w:color="auto"/>
        <w:left w:val="none" w:sz="0" w:space="0" w:color="auto"/>
        <w:bottom w:val="none" w:sz="0" w:space="0" w:color="auto"/>
        <w:right w:val="none" w:sz="0" w:space="0" w:color="auto"/>
      </w:divBdr>
    </w:div>
    <w:div w:id="327942973">
      <w:bodyDiv w:val="1"/>
      <w:marLeft w:val="0"/>
      <w:marRight w:val="0"/>
      <w:marTop w:val="0"/>
      <w:marBottom w:val="0"/>
      <w:divBdr>
        <w:top w:val="none" w:sz="0" w:space="0" w:color="auto"/>
        <w:left w:val="none" w:sz="0" w:space="0" w:color="auto"/>
        <w:bottom w:val="none" w:sz="0" w:space="0" w:color="auto"/>
        <w:right w:val="none" w:sz="0" w:space="0" w:color="auto"/>
      </w:divBdr>
    </w:div>
    <w:div w:id="330065279">
      <w:bodyDiv w:val="1"/>
      <w:marLeft w:val="0"/>
      <w:marRight w:val="0"/>
      <w:marTop w:val="0"/>
      <w:marBottom w:val="0"/>
      <w:divBdr>
        <w:top w:val="none" w:sz="0" w:space="0" w:color="auto"/>
        <w:left w:val="none" w:sz="0" w:space="0" w:color="auto"/>
        <w:bottom w:val="none" w:sz="0" w:space="0" w:color="auto"/>
        <w:right w:val="none" w:sz="0" w:space="0" w:color="auto"/>
      </w:divBdr>
    </w:div>
    <w:div w:id="359477215">
      <w:bodyDiv w:val="1"/>
      <w:marLeft w:val="0"/>
      <w:marRight w:val="0"/>
      <w:marTop w:val="0"/>
      <w:marBottom w:val="0"/>
      <w:divBdr>
        <w:top w:val="none" w:sz="0" w:space="0" w:color="auto"/>
        <w:left w:val="none" w:sz="0" w:space="0" w:color="auto"/>
        <w:bottom w:val="none" w:sz="0" w:space="0" w:color="auto"/>
        <w:right w:val="none" w:sz="0" w:space="0" w:color="auto"/>
      </w:divBdr>
    </w:div>
    <w:div w:id="371997173">
      <w:bodyDiv w:val="1"/>
      <w:marLeft w:val="0"/>
      <w:marRight w:val="0"/>
      <w:marTop w:val="0"/>
      <w:marBottom w:val="0"/>
      <w:divBdr>
        <w:top w:val="none" w:sz="0" w:space="0" w:color="auto"/>
        <w:left w:val="none" w:sz="0" w:space="0" w:color="auto"/>
        <w:bottom w:val="none" w:sz="0" w:space="0" w:color="auto"/>
        <w:right w:val="none" w:sz="0" w:space="0" w:color="auto"/>
      </w:divBdr>
    </w:div>
    <w:div w:id="374818965">
      <w:bodyDiv w:val="1"/>
      <w:marLeft w:val="0"/>
      <w:marRight w:val="0"/>
      <w:marTop w:val="0"/>
      <w:marBottom w:val="0"/>
      <w:divBdr>
        <w:top w:val="none" w:sz="0" w:space="0" w:color="auto"/>
        <w:left w:val="none" w:sz="0" w:space="0" w:color="auto"/>
        <w:bottom w:val="none" w:sz="0" w:space="0" w:color="auto"/>
        <w:right w:val="none" w:sz="0" w:space="0" w:color="auto"/>
      </w:divBdr>
    </w:div>
    <w:div w:id="379523790">
      <w:bodyDiv w:val="1"/>
      <w:marLeft w:val="0"/>
      <w:marRight w:val="0"/>
      <w:marTop w:val="0"/>
      <w:marBottom w:val="0"/>
      <w:divBdr>
        <w:top w:val="none" w:sz="0" w:space="0" w:color="auto"/>
        <w:left w:val="none" w:sz="0" w:space="0" w:color="auto"/>
        <w:bottom w:val="none" w:sz="0" w:space="0" w:color="auto"/>
        <w:right w:val="none" w:sz="0" w:space="0" w:color="auto"/>
      </w:divBdr>
    </w:div>
    <w:div w:id="386875143">
      <w:bodyDiv w:val="1"/>
      <w:marLeft w:val="0"/>
      <w:marRight w:val="0"/>
      <w:marTop w:val="0"/>
      <w:marBottom w:val="0"/>
      <w:divBdr>
        <w:top w:val="none" w:sz="0" w:space="0" w:color="auto"/>
        <w:left w:val="none" w:sz="0" w:space="0" w:color="auto"/>
        <w:bottom w:val="none" w:sz="0" w:space="0" w:color="auto"/>
        <w:right w:val="none" w:sz="0" w:space="0" w:color="auto"/>
      </w:divBdr>
    </w:div>
    <w:div w:id="387917588">
      <w:bodyDiv w:val="1"/>
      <w:marLeft w:val="0"/>
      <w:marRight w:val="0"/>
      <w:marTop w:val="0"/>
      <w:marBottom w:val="0"/>
      <w:divBdr>
        <w:top w:val="none" w:sz="0" w:space="0" w:color="auto"/>
        <w:left w:val="none" w:sz="0" w:space="0" w:color="auto"/>
        <w:bottom w:val="none" w:sz="0" w:space="0" w:color="auto"/>
        <w:right w:val="none" w:sz="0" w:space="0" w:color="auto"/>
      </w:divBdr>
    </w:div>
    <w:div w:id="395783730">
      <w:bodyDiv w:val="1"/>
      <w:marLeft w:val="0"/>
      <w:marRight w:val="0"/>
      <w:marTop w:val="0"/>
      <w:marBottom w:val="0"/>
      <w:divBdr>
        <w:top w:val="none" w:sz="0" w:space="0" w:color="auto"/>
        <w:left w:val="none" w:sz="0" w:space="0" w:color="auto"/>
        <w:bottom w:val="none" w:sz="0" w:space="0" w:color="auto"/>
        <w:right w:val="none" w:sz="0" w:space="0" w:color="auto"/>
      </w:divBdr>
    </w:div>
    <w:div w:id="410321464">
      <w:bodyDiv w:val="1"/>
      <w:marLeft w:val="0"/>
      <w:marRight w:val="0"/>
      <w:marTop w:val="0"/>
      <w:marBottom w:val="0"/>
      <w:divBdr>
        <w:top w:val="none" w:sz="0" w:space="0" w:color="auto"/>
        <w:left w:val="none" w:sz="0" w:space="0" w:color="auto"/>
        <w:bottom w:val="none" w:sz="0" w:space="0" w:color="auto"/>
        <w:right w:val="none" w:sz="0" w:space="0" w:color="auto"/>
      </w:divBdr>
    </w:div>
    <w:div w:id="422915685">
      <w:bodyDiv w:val="1"/>
      <w:marLeft w:val="0"/>
      <w:marRight w:val="0"/>
      <w:marTop w:val="0"/>
      <w:marBottom w:val="0"/>
      <w:divBdr>
        <w:top w:val="none" w:sz="0" w:space="0" w:color="auto"/>
        <w:left w:val="none" w:sz="0" w:space="0" w:color="auto"/>
        <w:bottom w:val="none" w:sz="0" w:space="0" w:color="auto"/>
        <w:right w:val="none" w:sz="0" w:space="0" w:color="auto"/>
      </w:divBdr>
    </w:div>
    <w:div w:id="454062414">
      <w:bodyDiv w:val="1"/>
      <w:marLeft w:val="0"/>
      <w:marRight w:val="0"/>
      <w:marTop w:val="0"/>
      <w:marBottom w:val="0"/>
      <w:divBdr>
        <w:top w:val="none" w:sz="0" w:space="0" w:color="auto"/>
        <w:left w:val="none" w:sz="0" w:space="0" w:color="auto"/>
        <w:bottom w:val="none" w:sz="0" w:space="0" w:color="auto"/>
        <w:right w:val="none" w:sz="0" w:space="0" w:color="auto"/>
      </w:divBdr>
    </w:div>
    <w:div w:id="484666686">
      <w:bodyDiv w:val="1"/>
      <w:marLeft w:val="0"/>
      <w:marRight w:val="0"/>
      <w:marTop w:val="0"/>
      <w:marBottom w:val="0"/>
      <w:divBdr>
        <w:top w:val="none" w:sz="0" w:space="0" w:color="auto"/>
        <w:left w:val="none" w:sz="0" w:space="0" w:color="auto"/>
        <w:bottom w:val="none" w:sz="0" w:space="0" w:color="auto"/>
        <w:right w:val="none" w:sz="0" w:space="0" w:color="auto"/>
      </w:divBdr>
    </w:div>
    <w:div w:id="510728385">
      <w:bodyDiv w:val="1"/>
      <w:marLeft w:val="0"/>
      <w:marRight w:val="0"/>
      <w:marTop w:val="0"/>
      <w:marBottom w:val="0"/>
      <w:divBdr>
        <w:top w:val="none" w:sz="0" w:space="0" w:color="auto"/>
        <w:left w:val="none" w:sz="0" w:space="0" w:color="auto"/>
        <w:bottom w:val="none" w:sz="0" w:space="0" w:color="auto"/>
        <w:right w:val="none" w:sz="0" w:space="0" w:color="auto"/>
      </w:divBdr>
    </w:div>
    <w:div w:id="510801549">
      <w:bodyDiv w:val="1"/>
      <w:marLeft w:val="0"/>
      <w:marRight w:val="0"/>
      <w:marTop w:val="0"/>
      <w:marBottom w:val="0"/>
      <w:divBdr>
        <w:top w:val="none" w:sz="0" w:space="0" w:color="auto"/>
        <w:left w:val="none" w:sz="0" w:space="0" w:color="auto"/>
        <w:bottom w:val="none" w:sz="0" w:space="0" w:color="auto"/>
        <w:right w:val="none" w:sz="0" w:space="0" w:color="auto"/>
      </w:divBdr>
    </w:div>
    <w:div w:id="513153626">
      <w:bodyDiv w:val="1"/>
      <w:marLeft w:val="0"/>
      <w:marRight w:val="0"/>
      <w:marTop w:val="0"/>
      <w:marBottom w:val="0"/>
      <w:divBdr>
        <w:top w:val="none" w:sz="0" w:space="0" w:color="auto"/>
        <w:left w:val="none" w:sz="0" w:space="0" w:color="auto"/>
        <w:bottom w:val="none" w:sz="0" w:space="0" w:color="auto"/>
        <w:right w:val="none" w:sz="0" w:space="0" w:color="auto"/>
      </w:divBdr>
    </w:div>
    <w:div w:id="544413281">
      <w:bodyDiv w:val="1"/>
      <w:marLeft w:val="0"/>
      <w:marRight w:val="0"/>
      <w:marTop w:val="0"/>
      <w:marBottom w:val="0"/>
      <w:divBdr>
        <w:top w:val="none" w:sz="0" w:space="0" w:color="auto"/>
        <w:left w:val="none" w:sz="0" w:space="0" w:color="auto"/>
        <w:bottom w:val="none" w:sz="0" w:space="0" w:color="auto"/>
        <w:right w:val="none" w:sz="0" w:space="0" w:color="auto"/>
      </w:divBdr>
    </w:div>
    <w:div w:id="550921055">
      <w:bodyDiv w:val="1"/>
      <w:marLeft w:val="0"/>
      <w:marRight w:val="0"/>
      <w:marTop w:val="0"/>
      <w:marBottom w:val="0"/>
      <w:divBdr>
        <w:top w:val="none" w:sz="0" w:space="0" w:color="auto"/>
        <w:left w:val="none" w:sz="0" w:space="0" w:color="auto"/>
        <w:bottom w:val="none" w:sz="0" w:space="0" w:color="auto"/>
        <w:right w:val="none" w:sz="0" w:space="0" w:color="auto"/>
      </w:divBdr>
      <w:divsChild>
        <w:div w:id="1912503365">
          <w:marLeft w:val="0"/>
          <w:marRight w:val="0"/>
          <w:marTop w:val="0"/>
          <w:marBottom w:val="0"/>
          <w:divBdr>
            <w:top w:val="none" w:sz="0" w:space="0" w:color="auto"/>
            <w:left w:val="none" w:sz="0" w:space="0" w:color="auto"/>
            <w:bottom w:val="none" w:sz="0" w:space="0" w:color="auto"/>
            <w:right w:val="none" w:sz="0" w:space="0" w:color="auto"/>
          </w:divBdr>
        </w:div>
      </w:divsChild>
    </w:div>
    <w:div w:id="569735538">
      <w:bodyDiv w:val="1"/>
      <w:marLeft w:val="0"/>
      <w:marRight w:val="0"/>
      <w:marTop w:val="0"/>
      <w:marBottom w:val="0"/>
      <w:divBdr>
        <w:top w:val="none" w:sz="0" w:space="0" w:color="auto"/>
        <w:left w:val="none" w:sz="0" w:space="0" w:color="auto"/>
        <w:bottom w:val="none" w:sz="0" w:space="0" w:color="auto"/>
        <w:right w:val="none" w:sz="0" w:space="0" w:color="auto"/>
      </w:divBdr>
    </w:div>
    <w:div w:id="570969586">
      <w:bodyDiv w:val="1"/>
      <w:marLeft w:val="0"/>
      <w:marRight w:val="0"/>
      <w:marTop w:val="0"/>
      <w:marBottom w:val="0"/>
      <w:divBdr>
        <w:top w:val="none" w:sz="0" w:space="0" w:color="auto"/>
        <w:left w:val="none" w:sz="0" w:space="0" w:color="auto"/>
        <w:bottom w:val="none" w:sz="0" w:space="0" w:color="auto"/>
        <w:right w:val="none" w:sz="0" w:space="0" w:color="auto"/>
      </w:divBdr>
    </w:div>
    <w:div w:id="571739981">
      <w:bodyDiv w:val="1"/>
      <w:marLeft w:val="0"/>
      <w:marRight w:val="0"/>
      <w:marTop w:val="0"/>
      <w:marBottom w:val="0"/>
      <w:divBdr>
        <w:top w:val="none" w:sz="0" w:space="0" w:color="auto"/>
        <w:left w:val="none" w:sz="0" w:space="0" w:color="auto"/>
        <w:bottom w:val="none" w:sz="0" w:space="0" w:color="auto"/>
        <w:right w:val="none" w:sz="0" w:space="0" w:color="auto"/>
      </w:divBdr>
    </w:div>
    <w:div w:id="579756513">
      <w:bodyDiv w:val="1"/>
      <w:marLeft w:val="0"/>
      <w:marRight w:val="0"/>
      <w:marTop w:val="0"/>
      <w:marBottom w:val="0"/>
      <w:divBdr>
        <w:top w:val="none" w:sz="0" w:space="0" w:color="auto"/>
        <w:left w:val="none" w:sz="0" w:space="0" w:color="auto"/>
        <w:bottom w:val="none" w:sz="0" w:space="0" w:color="auto"/>
        <w:right w:val="none" w:sz="0" w:space="0" w:color="auto"/>
      </w:divBdr>
    </w:div>
    <w:div w:id="581793114">
      <w:bodyDiv w:val="1"/>
      <w:marLeft w:val="0"/>
      <w:marRight w:val="0"/>
      <w:marTop w:val="0"/>
      <w:marBottom w:val="0"/>
      <w:divBdr>
        <w:top w:val="none" w:sz="0" w:space="0" w:color="auto"/>
        <w:left w:val="none" w:sz="0" w:space="0" w:color="auto"/>
        <w:bottom w:val="none" w:sz="0" w:space="0" w:color="auto"/>
        <w:right w:val="none" w:sz="0" w:space="0" w:color="auto"/>
      </w:divBdr>
    </w:div>
    <w:div w:id="592012298">
      <w:bodyDiv w:val="1"/>
      <w:marLeft w:val="0"/>
      <w:marRight w:val="0"/>
      <w:marTop w:val="0"/>
      <w:marBottom w:val="0"/>
      <w:divBdr>
        <w:top w:val="none" w:sz="0" w:space="0" w:color="auto"/>
        <w:left w:val="none" w:sz="0" w:space="0" w:color="auto"/>
        <w:bottom w:val="none" w:sz="0" w:space="0" w:color="auto"/>
        <w:right w:val="none" w:sz="0" w:space="0" w:color="auto"/>
      </w:divBdr>
    </w:div>
    <w:div w:id="594361866">
      <w:bodyDiv w:val="1"/>
      <w:marLeft w:val="0"/>
      <w:marRight w:val="0"/>
      <w:marTop w:val="0"/>
      <w:marBottom w:val="0"/>
      <w:divBdr>
        <w:top w:val="none" w:sz="0" w:space="0" w:color="auto"/>
        <w:left w:val="none" w:sz="0" w:space="0" w:color="auto"/>
        <w:bottom w:val="none" w:sz="0" w:space="0" w:color="auto"/>
        <w:right w:val="none" w:sz="0" w:space="0" w:color="auto"/>
      </w:divBdr>
    </w:div>
    <w:div w:id="597367050">
      <w:bodyDiv w:val="1"/>
      <w:marLeft w:val="0"/>
      <w:marRight w:val="0"/>
      <w:marTop w:val="0"/>
      <w:marBottom w:val="0"/>
      <w:divBdr>
        <w:top w:val="none" w:sz="0" w:space="0" w:color="auto"/>
        <w:left w:val="none" w:sz="0" w:space="0" w:color="auto"/>
        <w:bottom w:val="none" w:sz="0" w:space="0" w:color="auto"/>
        <w:right w:val="none" w:sz="0" w:space="0" w:color="auto"/>
      </w:divBdr>
    </w:div>
    <w:div w:id="606230180">
      <w:bodyDiv w:val="1"/>
      <w:marLeft w:val="0"/>
      <w:marRight w:val="0"/>
      <w:marTop w:val="0"/>
      <w:marBottom w:val="0"/>
      <w:divBdr>
        <w:top w:val="none" w:sz="0" w:space="0" w:color="auto"/>
        <w:left w:val="none" w:sz="0" w:space="0" w:color="auto"/>
        <w:bottom w:val="none" w:sz="0" w:space="0" w:color="auto"/>
        <w:right w:val="none" w:sz="0" w:space="0" w:color="auto"/>
      </w:divBdr>
    </w:div>
    <w:div w:id="615406911">
      <w:bodyDiv w:val="1"/>
      <w:marLeft w:val="0"/>
      <w:marRight w:val="0"/>
      <w:marTop w:val="0"/>
      <w:marBottom w:val="0"/>
      <w:divBdr>
        <w:top w:val="none" w:sz="0" w:space="0" w:color="auto"/>
        <w:left w:val="none" w:sz="0" w:space="0" w:color="auto"/>
        <w:bottom w:val="none" w:sz="0" w:space="0" w:color="auto"/>
        <w:right w:val="none" w:sz="0" w:space="0" w:color="auto"/>
      </w:divBdr>
    </w:div>
    <w:div w:id="653217718">
      <w:bodyDiv w:val="1"/>
      <w:marLeft w:val="0"/>
      <w:marRight w:val="0"/>
      <w:marTop w:val="0"/>
      <w:marBottom w:val="0"/>
      <w:divBdr>
        <w:top w:val="none" w:sz="0" w:space="0" w:color="auto"/>
        <w:left w:val="none" w:sz="0" w:space="0" w:color="auto"/>
        <w:bottom w:val="none" w:sz="0" w:space="0" w:color="auto"/>
        <w:right w:val="none" w:sz="0" w:space="0" w:color="auto"/>
      </w:divBdr>
    </w:div>
    <w:div w:id="699206842">
      <w:bodyDiv w:val="1"/>
      <w:marLeft w:val="0"/>
      <w:marRight w:val="0"/>
      <w:marTop w:val="0"/>
      <w:marBottom w:val="0"/>
      <w:divBdr>
        <w:top w:val="none" w:sz="0" w:space="0" w:color="auto"/>
        <w:left w:val="none" w:sz="0" w:space="0" w:color="auto"/>
        <w:bottom w:val="none" w:sz="0" w:space="0" w:color="auto"/>
        <w:right w:val="none" w:sz="0" w:space="0" w:color="auto"/>
      </w:divBdr>
    </w:div>
    <w:div w:id="732117122">
      <w:bodyDiv w:val="1"/>
      <w:marLeft w:val="0"/>
      <w:marRight w:val="0"/>
      <w:marTop w:val="0"/>
      <w:marBottom w:val="0"/>
      <w:divBdr>
        <w:top w:val="none" w:sz="0" w:space="0" w:color="auto"/>
        <w:left w:val="none" w:sz="0" w:space="0" w:color="auto"/>
        <w:bottom w:val="none" w:sz="0" w:space="0" w:color="auto"/>
        <w:right w:val="none" w:sz="0" w:space="0" w:color="auto"/>
      </w:divBdr>
    </w:div>
    <w:div w:id="741176453">
      <w:bodyDiv w:val="1"/>
      <w:marLeft w:val="0"/>
      <w:marRight w:val="0"/>
      <w:marTop w:val="0"/>
      <w:marBottom w:val="0"/>
      <w:divBdr>
        <w:top w:val="none" w:sz="0" w:space="0" w:color="auto"/>
        <w:left w:val="none" w:sz="0" w:space="0" w:color="auto"/>
        <w:bottom w:val="none" w:sz="0" w:space="0" w:color="auto"/>
        <w:right w:val="none" w:sz="0" w:space="0" w:color="auto"/>
      </w:divBdr>
    </w:div>
    <w:div w:id="771822125">
      <w:bodyDiv w:val="1"/>
      <w:marLeft w:val="0"/>
      <w:marRight w:val="0"/>
      <w:marTop w:val="0"/>
      <w:marBottom w:val="0"/>
      <w:divBdr>
        <w:top w:val="none" w:sz="0" w:space="0" w:color="auto"/>
        <w:left w:val="none" w:sz="0" w:space="0" w:color="auto"/>
        <w:bottom w:val="none" w:sz="0" w:space="0" w:color="auto"/>
        <w:right w:val="none" w:sz="0" w:space="0" w:color="auto"/>
      </w:divBdr>
    </w:div>
    <w:div w:id="780106121">
      <w:bodyDiv w:val="1"/>
      <w:marLeft w:val="0"/>
      <w:marRight w:val="0"/>
      <w:marTop w:val="0"/>
      <w:marBottom w:val="0"/>
      <w:divBdr>
        <w:top w:val="none" w:sz="0" w:space="0" w:color="auto"/>
        <w:left w:val="none" w:sz="0" w:space="0" w:color="auto"/>
        <w:bottom w:val="none" w:sz="0" w:space="0" w:color="auto"/>
        <w:right w:val="none" w:sz="0" w:space="0" w:color="auto"/>
      </w:divBdr>
    </w:div>
    <w:div w:id="804587870">
      <w:bodyDiv w:val="1"/>
      <w:marLeft w:val="0"/>
      <w:marRight w:val="0"/>
      <w:marTop w:val="0"/>
      <w:marBottom w:val="0"/>
      <w:divBdr>
        <w:top w:val="none" w:sz="0" w:space="0" w:color="auto"/>
        <w:left w:val="none" w:sz="0" w:space="0" w:color="auto"/>
        <w:bottom w:val="none" w:sz="0" w:space="0" w:color="auto"/>
        <w:right w:val="none" w:sz="0" w:space="0" w:color="auto"/>
      </w:divBdr>
    </w:div>
    <w:div w:id="812912853">
      <w:bodyDiv w:val="1"/>
      <w:marLeft w:val="0"/>
      <w:marRight w:val="0"/>
      <w:marTop w:val="0"/>
      <w:marBottom w:val="0"/>
      <w:divBdr>
        <w:top w:val="none" w:sz="0" w:space="0" w:color="auto"/>
        <w:left w:val="none" w:sz="0" w:space="0" w:color="auto"/>
        <w:bottom w:val="none" w:sz="0" w:space="0" w:color="auto"/>
        <w:right w:val="none" w:sz="0" w:space="0" w:color="auto"/>
      </w:divBdr>
    </w:div>
    <w:div w:id="830216382">
      <w:bodyDiv w:val="1"/>
      <w:marLeft w:val="0"/>
      <w:marRight w:val="0"/>
      <w:marTop w:val="0"/>
      <w:marBottom w:val="0"/>
      <w:divBdr>
        <w:top w:val="none" w:sz="0" w:space="0" w:color="auto"/>
        <w:left w:val="none" w:sz="0" w:space="0" w:color="auto"/>
        <w:bottom w:val="none" w:sz="0" w:space="0" w:color="auto"/>
        <w:right w:val="none" w:sz="0" w:space="0" w:color="auto"/>
      </w:divBdr>
    </w:div>
    <w:div w:id="842547611">
      <w:bodyDiv w:val="1"/>
      <w:marLeft w:val="0"/>
      <w:marRight w:val="0"/>
      <w:marTop w:val="0"/>
      <w:marBottom w:val="0"/>
      <w:divBdr>
        <w:top w:val="none" w:sz="0" w:space="0" w:color="auto"/>
        <w:left w:val="none" w:sz="0" w:space="0" w:color="auto"/>
        <w:bottom w:val="none" w:sz="0" w:space="0" w:color="auto"/>
        <w:right w:val="none" w:sz="0" w:space="0" w:color="auto"/>
      </w:divBdr>
    </w:div>
    <w:div w:id="852034463">
      <w:bodyDiv w:val="1"/>
      <w:marLeft w:val="0"/>
      <w:marRight w:val="0"/>
      <w:marTop w:val="0"/>
      <w:marBottom w:val="0"/>
      <w:divBdr>
        <w:top w:val="none" w:sz="0" w:space="0" w:color="auto"/>
        <w:left w:val="none" w:sz="0" w:space="0" w:color="auto"/>
        <w:bottom w:val="none" w:sz="0" w:space="0" w:color="auto"/>
        <w:right w:val="none" w:sz="0" w:space="0" w:color="auto"/>
      </w:divBdr>
    </w:div>
    <w:div w:id="871188823">
      <w:bodyDiv w:val="1"/>
      <w:marLeft w:val="0"/>
      <w:marRight w:val="0"/>
      <w:marTop w:val="0"/>
      <w:marBottom w:val="0"/>
      <w:divBdr>
        <w:top w:val="none" w:sz="0" w:space="0" w:color="auto"/>
        <w:left w:val="none" w:sz="0" w:space="0" w:color="auto"/>
        <w:bottom w:val="none" w:sz="0" w:space="0" w:color="auto"/>
        <w:right w:val="none" w:sz="0" w:space="0" w:color="auto"/>
      </w:divBdr>
    </w:div>
    <w:div w:id="888760359">
      <w:bodyDiv w:val="1"/>
      <w:marLeft w:val="0"/>
      <w:marRight w:val="0"/>
      <w:marTop w:val="0"/>
      <w:marBottom w:val="0"/>
      <w:divBdr>
        <w:top w:val="none" w:sz="0" w:space="0" w:color="auto"/>
        <w:left w:val="none" w:sz="0" w:space="0" w:color="auto"/>
        <w:bottom w:val="none" w:sz="0" w:space="0" w:color="auto"/>
        <w:right w:val="none" w:sz="0" w:space="0" w:color="auto"/>
      </w:divBdr>
    </w:div>
    <w:div w:id="960572362">
      <w:bodyDiv w:val="1"/>
      <w:marLeft w:val="0"/>
      <w:marRight w:val="0"/>
      <w:marTop w:val="0"/>
      <w:marBottom w:val="0"/>
      <w:divBdr>
        <w:top w:val="none" w:sz="0" w:space="0" w:color="auto"/>
        <w:left w:val="none" w:sz="0" w:space="0" w:color="auto"/>
        <w:bottom w:val="none" w:sz="0" w:space="0" w:color="auto"/>
        <w:right w:val="none" w:sz="0" w:space="0" w:color="auto"/>
      </w:divBdr>
    </w:div>
    <w:div w:id="963535904">
      <w:bodyDiv w:val="1"/>
      <w:marLeft w:val="0"/>
      <w:marRight w:val="0"/>
      <w:marTop w:val="0"/>
      <w:marBottom w:val="0"/>
      <w:divBdr>
        <w:top w:val="none" w:sz="0" w:space="0" w:color="auto"/>
        <w:left w:val="none" w:sz="0" w:space="0" w:color="auto"/>
        <w:bottom w:val="none" w:sz="0" w:space="0" w:color="auto"/>
        <w:right w:val="none" w:sz="0" w:space="0" w:color="auto"/>
      </w:divBdr>
    </w:div>
    <w:div w:id="967473110">
      <w:bodyDiv w:val="1"/>
      <w:marLeft w:val="0"/>
      <w:marRight w:val="0"/>
      <w:marTop w:val="0"/>
      <w:marBottom w:val="0"/>
      <w:divBdr>
        <w:top w:val="none" w:sz="0" w:space="0" w:color="auto"/>
        <w:left w:val="none" w:sz="0" w:space="0" w:color="auto"/>
        <w:bottom w:val="none" w:sz="0" w:space="0" w:color="auto"/>
        <w:right w:val="none" w:sz="0" w:space="0" w:color="auto"/>
      </w:divBdr>
    </w:div>
    <w:div w:id="1008140447">
      <w:bodyDiv w:val="1"/>
      <w:marLeft w:val="0"/>
      <w:marRight w:val="0"/>
      <w:marTop w:val="0"/>
      <w:marBottom w:val="0"/>
      <w:divBdr>
        <w:top w:val="none" w:sz="0" w:space="0" w:color="auto"/>
        <w:left w:val="none" w:sz="0" w:space="0" w:color="auto"/>
        <w:bottom w:val="none" w:sz="0" w:space="0" w:color="auto"/>
        <w:right w:val="none" w:sz="0" w:space="0" w:color="auto"/>
      </w:divBdr>
    </w:div>
    <w:div w:id="1019117208">
      <w:bodyDiv w:val="1"/>
      <w:marLeft w:val="0"/>
      <w:marRight w:val="0"/>
      <w:marTop w:val="0"/>
      <w:marBottom w:val="0"/>
      <w:divBdr>
        <w:top w:val="none" w:sz="0" w:space="0" w:color="auto"/>
        <w:left w:val="none" w:sz="0" w:space="0" w:color="auto"/>
        <w:bottom w:val="none" w:sz="0" w:space="0" w:color="auto"/>
        <w:right w:val="none" w:sz="0" w:space="0" w:color="auto"/>
      </w:divBdr>
    </w:div>
    <w:div w:id="1028146754">
      <w:bodyDiv w:val="1"/>
      <w:marLeft w:val="0"/>
      <w:marRight w:val="0"/>
      <w:marTop w:val="0"/>
      <w:marBottom w:val="0"/>
      <w:divBdr>
        <w:top w:val="none" w:sz="0" w:space="0" w:color="auto"/>
        <w:left w:val="none" w:sz="0" w:space="0" w:color="auto"/>
        <w:bottom w:val="none" w:sz="0" w:space="0" w:color="auto"/>
        <w:right w:val="none" w:sz="0" w:space="0" w:color="auto"/>
      </w:divBdr>
    </w:div>
    <w:div w:id="1037195890">
      <w:bodyDiv w:val="1"/>
      <w:marLeft w:val="0"/>
      <w:marRight w:val="0"/>
      <w:marTop w:val="0"/>
      <w:marBottom w:val="0"/>
      <w:divBdr>
        <w:top w:val="none" w:sz="0" w:space="0" w:color="auto"/>
        <w:left w:val="none" w:sz="0" w:space="0" w:color="auto"/>
        <w:bottom w:val="none" w:sz="0" w:space="0" w:color="auto"/>
        <w:right w:val="none" w:sz="0" w:space="0" w:color="auto"/>
      </w:divBdr>
      <w:divsChild>
        <w:div w:id="1686589270">
          <w:marLeft w:val="0"/>
          <w:marRight w:val="0"/>
          <w:marTop w:val="0"/>
          <w:marBottom w:val="0"/>
          <w:divBdr>
            <w:top w:val="none" w:sz="0" w:space="0" w:color="auto"/>
            <w:left w:val="none" w:sz="0" w:space="0" w:color="auto"/>
            <w:bottom w:val="none" w:sz="0" w:space="0" w:color="auto"/>
            <w:right w:val="none" w:sz="0" w:space="0" w:color="auto"/>
          </w:divBdr>
        </w:div>
      </w:divsChild>
    </w:div>
    <w:div w:id="1071777153">
      <w:bodyDiv w:val="1"/>
      <w:marLeft w:val="0"/>
      <w:marRight w:val="0"/>
      <w:marTop w:val="0"/>
      <w:marBottom w:val="0"/>
      <w:divBdr>
        <w:top w:val="none" w:sz="0" w:space="0" w:color="auto"/>
        <w:left w:val="none" w:sz="0" w:space="0" w:color="auto"/>
        <w:bottom w:val="none" w:sz="0" w:space="0" w:color="auto"/>
        <w:right w:val="none" w:sz="0" w:space="0" w:color="auto"/>
      </w:divBdr>
    </w:div>
    <w:div w:id="1081172377">
      <w:bodyDiv w:val="1"/>
      <w:marLeft w:val="0"/>
      <w:marRight w:val="0"/>
      <w:marTop w:val="0"/>
      <w:marBottom w:val="0"/>
      <w:divBdr>
        <w:top w:val="none" w:sz="0" w:space="0" w:color="auto"/>
        <w:left w:val="none" w:sz="0" w:space="0" w:color="auto"/>
        <w:bottom w:val="none" w:sz="0" w:space="0" w:color="auto"/>
        <w:right w:val="none" w:sz="0" w:space="0" w:color="auto"/>
      </w:divBdr>
    </w:div>
    <w:div w:id="1082140210">
      <w:bodyDiv w:val="1"/>
      <w:marLeft w:val="0"/>
      <w:marRight w:val="0"/>
      <w:marTop w:val="0"/>
      <w:marBottom w:val="0"/>
      <w:divBdr>
        <w:top w:val="none" w:sz="0" w:space="0" w:color="auto"/>
        <w:left w:val="none" w:sz="0" w:space="0" w:color="auto"/>
        <w:bottom w:val="none" w:sz="0" w:space="0" w:color="auto"/>
        <w:right w:val="none" w:sz="0" w:space="0" w:color="auto"/>
      </w:divBdr>
    </w:div>
    <w:div w:id="1083376456">
      <w:bodyDiv w:val="1"/>
      <w:marLeft w:val="0"/>
      <w:marRight w:val="0"/>
      <w:marTop w:val="0"/>
      <w:marBottom w:val="0"/>
      <w:divBdr>
        <w:top w:val="none" w:sz="0" w:space="0" w:color="auto"/>
        <w:left w:val="none" w:sz="0" w:space="0" w:color="auto"/>
        <w:bottom w:val="none" w:sz="0" w:space="0" w:color="auto"/>
        <w:right w:val="none" w:sz="0" w:space="0" w:color="auto"/>
      </w:divBdr>
    </w:div>
    <w:div w:id="1107121829">
      <w:bodyDiv w:val="1"/>
      <w:marLeft w:val="0"/>
      <w:marRight w:val="0"/>
      <w:marTop w:val="0"/>
      <w:marBottom w:val="0"/>
      <w:divBdr>
        <w:top w:val="none" w:sz="0" w:space="0" w:color="auto"/>
        <w:left w:val="none" w:sz="0" w:space="0" w:color="auto"/>
        <w:bottom w:val="none" w:sz="0" w:space="0" w:color="auto"/>
        <w:right w:val="none" w:sz="0" w:space="0" w:color="auto"/>
      </w:divBdr>
    </w:div>
    <w:div w:id="1116026002">
      <w:bodyDiv w:val="1"/>
      <w:marLeft w:val="0"/>
      <w:marRight w:val="0"/>
      <w:marTop w:val="0"/>
      <w:marBottom w:val="0"/>
      <w:divBdr>
        <w:top w:val="none" w:sz="0" w:space="0" w:color="auto"/>
        <w:left w:val="none" w:sz="0" w:space="0" w:color="auto"/>
        <w:bottom w:val="none" w:sz="0" w:space="0" w:color="auto"/>
        <w:right w:val="none" w:sz="0" w:space="0" w:color="auto"/>
      </w:divBdr>
    </w:div>
    <w:div w:id="1128746408">
      <w:bodyDiv w:val="1"/>
      <w:marLeft w:val="0"/>
      <w:marRight w:val="0"/>
      <w:marTop w:val="0"/>
      <w:marBottom w:val="0"/>
      <w:divBdr>
        <w:top w:val="none" w:sz="0" w:space="0" w:color="auto"/>
        <w:left w:val="none" w:sz="0" w:space="0" w:color="auto"/>
        <w:bottom w:val="none" w:sz="0" w:space="0" w:color="auto"/>
        <w:right w:val="none" w:sz="0" w:space="0" w:color="auto"/>
      </w:divBdr>
    </w:div>
    <w:div w:id="1143236387">
      <w:bodyDiv w:val="1"/>
      <w:marLeft w:val="0"/>
      <w:marRight w:val="0"/>
      <w:marTop w:val="0"/>
      <w:marBottom w:val="0"/>
      <w:divBdr>
        <w:top w:val="none" w:sz="0" w:space="0" w:color="auto"/>
        <w:left w:val="none" w:sz="0" w:space="0" w:color="auto"/>
        <w:bottom w:val="none" w:sz="0" w:space="0" w:color="auto"/>
        <w:right w:val="none" w:sz="0" w:space="0" w:color="auto"/>
      </w:divBdr>
    </w:div>
    <w:div w:id="1147939970">
      <w:bodyDiv w:val="1"/>
      <w:marLeft w:val="0"/>
      <w:marRight w:val="0"/>
      <w:marTop w:val="0"/>
      <w:marBottom w:val="0"/>
      <w:divBdr>
        <w:top w:val="none" w:sz="0" w:space="0" w:color="auto"/>
        <w:left w:val="none" w:sz="0" w:space="0" w:color="auto"/>
        <w:bottom w:val="none" w:sz="0" w:space="0" w:color="auto"/>
        <w:right w:val="none" w:sz="0" w:space="0" w:color="auto"/>
      </w:divBdr>
    </w:div>
    <w:div w:id="1148783083">
      <w:bodyDiv w:val="1"/>
      <w:marLeft w:val="0"/>
      <w:marRight w:val="0"/>
      <w:marTop w:val="0"/>
      <w:marBottom w:val="0"/>
      <w:divBdr>
        <w:top w:val="none" w:sz="0" w:space="0" w:color="auto"/>
        <w:left w:val="none" w:sz="0" w:space="0" w:color="auto"/>
        <w:bottom w:val="none" w:sz="0" w:space="0" w:color="auto"/>
        <w:right w:val="none" w:sz="0" w:space="0" w:color="auto"/>
      </w:divBdr>
    </w:div>
    <w:div w:id="1162551426">
      <w:bodyDiv w:val="1"/>
      <w:marLeft w:val="0"/>
      <w:marRight w:val="0"/>
      <w:marTop w:val="0"/>
      <w:marBottom w:val="0"/>
      <w:divBdr>
        <w:top w:val="none" w:sz="0" w:space="0" w:color="auto"/>
        <w:left w:val="none" w:sz="0" w:space="0" w:color="auto"/>
        <w:bottom w:val="none" w:sz="0" w:space="0" w:color="auto"/>
        <w:right w:val="none" w:sz="0" w:space="0" w:color="auto"/>
      </w:divBdr>
    </w:div>
    <w:div w:id="1187255969">
      <w:bodyDiv w:val="1"/>
      <w:marLeft w:val="0"/>
      <w:marRight w:val="0"/>
      <w:marTop w:val="0"/>
      <w:marBottom w:val="0"/>
      <w:divBdr>
        <w:top w:val="none" w:sz="0" w:space="0" w:color="auto"/>
        <w:left w:val="none" w:sz="0" w:space="0" w:color="auto"/>
        <w:bottom w:val="none" w:sz="0" w:space="0" w:color="auto"/>
        <w:right w:val="none" w:sz="0" w:space="0" w:color="auto"/>
      </w:divBdr>
    </w:div>
    <w:div w:id="1196576910">
      <w:bodyDiv w:val="1"/>
      <w:marLeft w:val="0"/>
      <w:marRight w:val="0"/>
      <w:marTop w:val="0"/>
      <w:marBottom w:val="0"/>
      <w:divBdr>
        <w:top w:val="none" w:sz="0" w:space="0" w:color="auto"/>
        <w:left w:val="none" w:sz="0" w:space="0" w:color="auto"/>
        <w:bottom w:val="none" w:sz="0" w:space="0" w:color="auto"/>
        <w:right w:val="none" w:sz="0" w:space="0" w:color="auto"/>
      </w:divBdr>
    </w:div>
    <w:div w:id="1215387310">
      <w:bodyDiv w:val="1"/>
      <w:marLeft w:val="0"/>
      <w:marRight w:val="0"/>
      <w:marTop w:val="0"/>
      <w:marBottom w:val="0"/>
      <w:divBdr>
        <w:top w:val="none" w:sz="0" w:space="0" w:color="auto"/>
        <w:left w:val="none" w:sz="0" w:space="0" w:color="auto"/>
        <w:bottom w:val="none" w:sz="0" w:space="0" w:color="auto"/>
        <w:right w:val="none" w:sz="0" w:space="0" w:color="auto"/>
      </w:divBdr>
    </w:div>
    <w:div w:id="1221139473">
      <w:bodyDiv w:val="1"/>
      <w:marLeft w:val="0"/>
      <w:marRight w:val="0"/>
      <w:marTop w:val="0"/>
      <w:marBottom w:val="0"/>
      <w:divBdr>
        <w:top w:val="none" w:sz="0" w:space="0" w:color="auto"/>
        <w:left w:val="none" w:sz="0" w:space="0" w:color="auto"/>
        <w:bottom w:val="none" w:sz="0" w:space="0" w:color="auto"/>
        <w:right w:val="none" w:sz="0" w:space="0" w:color="auto"/>
      </w:divBdr>
    </w:div>
    <w:div w:id="1230382764">
      <w:bodyDiv w:val="1"/>
      <w:marLeft w:val="0"/>
      <w:marRight w:val="0"/>
      <w:marTop w:val="0"/>
      <w:marBottom w:val="0"/>
      <w:divBdr>
        <w:top w:val="none" w:sz="0" w:space="0" w:color="auto"/>
        <w:left w:val="none" w:sz="0" w:space="0" w:color="auto"/>
        <w:bottom w:val="none" w:sz="0" w:space="0" w:color="auto"/>
        <w:right w:val="none" w:sz="0" w:space="0" w:color="auto"/>
      </w:divBdr>
    </w:div>
    <w:div w:id="1276523846">
      <w:bodyDiv w:val="1"/>
      <w:marLeft w:val="0"/>
      <w:marRight w:val="0"/>
      <w:marTop w:val="0"/>
      <w:marBottom w:val="0"/>
      <w:divBdr>
        <w:top w:val="none" w:sz="0" w:space="0" w:color="auto"/>
        <w:left w:val="none" w:sz="0" w:space="0" w:color="auto"/>
        <w:bottom w:val="none" w:sz="0" w:space="0" w:color="auto"/>
        <w:right w:val="none" w:sz="0" w:space="0" w:color="auto"/>
      </w:divBdr>
    </w:div>
    <w:div w:id="1290474223">
      <w:bodyDiv w:val="1"/>
      <w:marLeft w:val="0"/>
      <w:marRight w:val="0"/>
      <w:marTop w:val="0"/>
      <w:marBottom w:val="0"/>
      <w:divBdr>
        <w:top w:val="none" w:sz="0" w:space="0" w:color="auto"/>
        <w:left w:val="none" w:sz="0" w:space="0" w:color="auto"/>
        <w:bottom w:val="none" w:sz="0" w:space="0" w:color="auto"/>
        <w:right w:val="none" w:sz="0" w:space="0" w:color="auto"/>
      </w:divBdr>
    </w:div>
    <w:div w:id="1294210842">
      <w:bodyDiv w:val="1"/>
      <w:marLeft w:val="0"/>
      <w:marRight w:val="0"/>
      <w:marTop w:val="0"/>
      <w:marBottom w:val="0"/>
      <w:divBdr>
        <w:top w:val="none" w:sz="0" w:space="0" w:color="auto"/>
        <w:left w:val="none" w:sz="0" w:space="0" w:color="auto"/>
        <w:bottom w:val="none" w:sz="0" w:space="0" w:color="auto"/>
        <w:right w:val="none" w:sz="0" w:space="0" w:color="auto"/>
      </w:divBdr>
    </w:div>
    <w:div w:id="1299605976">
      <w:bodyDiv w:val="1"/>
      <w:marLeft w:val="0"/>
      <w:marRight w:val="0"/>
      <w:marTop w:val="0"/>
      <w:marBottom w:val="0"/>
      <w:divBdr>
        <w:top w:val="none" w:sz="0" w:space="0" w:color="auto"/>
        <w:left w:val="none" w:sz="0" w:space="0" w:color="auto"/>
        <w:bottom w:val="none" w:sz="0" w:space="0" w:color="auto"/>
        <w:right w:val="none" w:sz="0" w:space="0" w:color="auto"/>
      </w:divBdr>
    </w:div>
    <w:div w:id="1314262248">
      <w:bodyDiv w:val="1"/>
      <w:marLeft w:val="0"/>
      <w:marRight w:val="0"/>
      <w:marTop w:val="0"/>
      <w:marBottom w:val="0"/>
      <w:divBdr>
        <w:top w:val="none" w:sz="0" w:space="0" w:color="auto"/>
        <w:left w:val="none" w:sz="0" w:space="0" w:color="auto"/>
        <w:bottom w:val="none" w:sz="0" w:space="0" w:color="auto"/>
        <w:right w:val="none" w:sz="0" w:space="0" w:color="auto"/>
      </w:divBdr>
    </w:div>
    <w:div w:id="1321696325">
      <w:bodyDiv w:val="1"/>
      <w:marLeft w:val="0"/>
      <w:marRight w:val="0"/>
      <w:marTop w:val="0"/>
      <w:marBottom w:val="0"/>
      <w:divBdr>
        <w:top w:val="none" w:sz="0" w:space="0" w:color="auto"/>
        <w:left w:val="none" w:sz="0" w:space="0" w:color="auto"/>
        <w:bottom w:val="none" w:sz="0" w:space="0" w:color="auto"/>
        <w:right w:val="none" w:sz="0" w:space="0" w:color="auto"/>
      </w:divBdr>
    </w:div>
    <w:div w:id="1321927874">
      <w:bodyDiv w:val="1"/>
      <w:marLeft w:val="0"/>
      <w:marRight w:val="0"/>
      <w:marTop w:val="0"/>
      <w:marBottom w:val="0"/>
      <w:divBdr>
        <w:top w:val="none" w:sz="0" w:space="0" w:color="auto"/>
        <w:left w:val="none" w:sz="0" w:space="0" w:color="auto"/>
        <w:bottom w:val="none" w:sz="0" w:space="0" w:color="auto"/>
        <w:right w:val="none" w:sz="0" w:space="0" w:color="auto"/>
      </w:divBdr>
    </w:div>
    <w:div w:id="1344236847">
      <w:bodyDiv w:val="1"/>
      <w:marLeft w:val="0"/>
      <w:marRight w:val="0"/>
      <w:marTop w:val="0"/>
      <w:marBottom w:val="0"/>
      <w:divBdr>
        <w:top w:val="none" w:sz="0" w:space="0" w:color="auto"/>
        <w:left w:val="none" w:sz="0" w:space="0" w:color="auto"/>
        <w:bottom w:val="none" w:sz="0" w:space="0" w:color="auto"/>
        <w:right w:val="none" w:sz="0" w:space="0" w:color="auto"/>
      </w:divBdr>
    </w:div>
    <w:div w:id="1359815411">
      <w:bodyDiv w:val="1"/>
      <w:marLeft w:val="0"/>
      <w:marRight w:val="0"/>
      <w:marTop w:val="0"/>
      <w:marBottom w:val="0"/>
      <w:divBdr>
        <w:top w:val="none" w:sz="0" w:space="0" w:color="auto"/>
        <w:left w:val="none" w:sz="0" w:space="0" w:color="auto"/>
        <w:bottom w:val="none" w:sz="0" w:space="0" w:color="auto"/>
        <w:right w:val="none" w:sz="0" w:space="0" w:color="auto"/>
      </w:divBdr>
    </w:div>
    <w:div w:id="1367634461">
      <w:bodyDiv w:val="1"/>
      <w:marLeft w:val="0"/>
      <w:marRight w:val="0"/>
      <w:marTop w:val="0"/>
      <w:marBottom w:val="0"/>
      <w:divBdr>
        <w:top w:val="none" w:sz="0" w:space="0" w:color="auto"/>
        <w:left w:val="none" w:sz="0" w:space="0" w:color="auto"/>
        <w:bottom w:val="none" w:sz="0" w:space="0" w:color="auto"/>
        <w:right w:val="none" w:sz="0" w:space="0" w:color="auto"/>
      </w:divBdr>
    </w:div>
    <w:div w:id="1406874744">
      <w:bodyDiv w:val="1"/>
      <w:marLeft w:val="0"/>
      <w:marRight w:val="0"/>
      <w:marTop w:val="0"/>
      <w:marBottom w:val="0"/>
      <w:divBdr>
        <w:top w:val="none" w:sz="0" w:space="0" w:color="auto"/>
        <w:left w:val="none" w:sz="0" w:space="0" w:color="auto"/>
        <w:bottom w:val="none" w:sz="0" w:space="0" w:color="auto"/>
        <w:right w:val="none" w:sz="0" w:space="0" w:color="auto"/>
      </w:divBdr>
    </w:div>
    <w:div w:id="1425418373">
      <w:bodyDiv w:val="1"/>
      <w:marLeft w:val="0"/>
      <w:marRight w:val="0"/>
      <w:marTop w:val="0"/>
      <w:marBottom w:val="0"/>
      <w:divBdr>
        <w:top w:val="none" w:sz="0" w:space="0" w:color="auto"/>
        <w:left w:val="none" w:sz="0" w:space="0" w:color="auto"/>
        <w:bottom w:val="none" w:sz="0" w:space="0" w:color="auto"/>
        <w:right w:val="none" w:sz="0" w:space="0" w:color="auto"/>
      </w:divBdr>
    </w:div>
    <w:div w:id="1443501888">
      <w:bodyDiv w:val="1"/>
      <w:marLeft w:val="0"/>
      <w:marRight w:val="0"/>
      <w:marTop w:val="0"/>
      <w:marBottom w:val="0"/>
      <w:divBdr>
        <w:top w:val="none" w:sz="0" w:space="0" w:color="auto"/>
        <w:left w:val="none" w:sz="0" w:space="0" w:color="auto"/>
        <w:bottom w:val="none" w:sz="0" w:space="0" w:color="auto"/>
        <w:right w:val="none" w:sz="0" w:space="0" w:color="auto"/>
      </w:divBdr>
    </w:div>
    <w:div w:id="1449158930">
      <w:bodyDiv w:val="1"/>
      <w:marLeft w:val="0"/>
      <w:marRight w:val="0"/>
      <w:marTop w:val="0"/>
      <w:marBottom w:val="0"/>
      <w:divBdr>
        <w:top w:val="none" w:sz="0" w:space="0" w:color="auto"/>
        <w:left w:val="none" w:sz="0" w:space="0" w:color="auto"/>
        <w:bottom w:val="none" w:sz="0" w:space="0" w:color="auto"/>
        <w:right w:val="none" w:sz="0" w:space="0" w:color="auto"/>
      </w:divBdr>
    </w:div>
    <w:div w:id="1459256732">
      <w:bodyDiv w:val="1"/>
      <w:marLeft w:val="0"/>
      <w:marRight w:val="0"/>
      <w:marTop w:val="0"/>
      <w:marBottom w:val="0"/>
      <w:divBdr>
        <w:top w:val="none" w:sz="0" w:space="0" w:color="auto"/>
        <w:left w:val="none" w:sz="0" w:space="0" w:color="auto"/>
        <w:bottom w:val="none" w:sz="0" w:space="0" w:color="auto"/>
        <w:right w:val="none" w:sz="0" w:space="0" w:color="auto"/>
      </w:divBdr>
    </w:div>
    <w:div w:id="1535118129">
      <w:bodyDiv w:val="1"/>
      <w:marLeft w:val="0"/>
      <w:marRight w:val="0"/>
      <w:marTop w:val="0"/>
      <w:marBottom w:val="0"/>
      <w:divBdr>
        <w:top w:val="none" w:sz="0" w:space="0" w:color="auto"/>
        <w:left w:val="none" w:sz="0" w:space="0" w:color="auto"/>
        <w:bottom w:val="none" w:sz="0" w:space="0" w:color="auto"/>
        <w:right w:val="none" w:sz="0" w:space="0" w:color="auto"/>
      </w:divBdr>
      <w:divsChild>
        <w:div w:id="685521503">
          <w:marLeft w:val="0"/>
          <w:marRight w:val="0"/>
          <w:marTop w:val="0"/>
          <w:marBottom w:val="0"/>
          <w:divBdr>
            <w:top w:val="none" w:sz="0" w:space="0" w:color="auto"/>
            <w:left w:val="none" w:sz="0" w:space="0" w:color="auto"/>
            <w:bottom w:val="none" w:sz="0" w:space="0" w:color="auto"/>
            <w:right w:val="none" w:sz="0" w:space="0" w:color="auto"/>
          </w:divBdr>
        </w:div>
      </w:divsChild>
    </w:div>
    <w:div w:id="1542477295">
      <w:bodyDiv w:val="1"/>
      <w:marLeft w:val="0"/>
      <w:marRight w:val="0"/>
      <w:marTop w:val="0"/>
      <w:marBottom w:val="0"/>
      <w:divBdr>
        <w:top w:val="none" w:sz="0" w:space="0" w:color="auto"/>
        <w:left w:val="none" w:sz="0" w:space="0" w:color="auto"/>
        <w:bottom w:val="none" w:sz="0" w:space="0" w:color="auto"/>
        <w:right w:val="none" w:sz="0" w:space="0" w:color="auto"/>
      </w:divBdr>
    </w:div>
    <w:div w:id="1565945152">
      <w:bodyDiv w:val="1"/>
      <w:marLeft w:val="0"/>
      <w:marRight w:val="0"/>
      <w:marTop w:val="0"/>
      <w:marBottom w:val="0"/>
      <w:divBdr>
        <w:top w:val="none" w:sz="0" w:space="0" w:color="auto"/>
        <w:left w:val="none" w:sz="0" w:space="0" w:color="auto"/>
        <w:bottom w:val="none" w:sz="0" w:space="0" w:color="auto"/>
        <w:right w:val="none" w:sz="0" w:space="0" w:color="auto"/>
      </w:divBdr>
    </w:div>
    <w:div w:id="1576746176">
      <w:bodyDiv w:val="1"/>
      <w:marLeft w:val="0"/>
      <w:marRight w:val="0"/>
      <w:marTop w:val="0"/>
      <w:marBottom w:val="0"/>
      <w:divBdr>
        <w:top w:val="none" w:sz="0" w:space="0" w:color="auto"/>
        <w:left w:val="none" w:sz="0" w:space="0" w:color="auto"/>
        <w:bottom w:val="none" w:sz="0" w:space="0" w:color="auto"/>
        <w:right w:val="none" w:sz="0" w:space="0" w:color="auto"/>
      </w:divBdr>
    </w:div>
    <w:div w:id="1580099451">
      <w:bodyDiv w:val="1"/>
      <w:marLeft w:val="0"/>
      <w:marRight w:val="0"/>
      <w:marTop w:val="0"/>
      <w:marBottom w:val="0"/>
      <w:divBdr>
        <w:top w:val="none" w:sz="0" w:space="0" w:color="auto"/>
        <w:left w:val="none" w:sz="0" w:space="0" w:color="auto"/>
        <w:bottom w:val="none" w:sz="0" w:space="0" w:color="auto"/>
        <w:right w:val="none" w:sz="0" w:space="0" w:color="auto"/>
      </w:divBdr>
    </w:div>
    <w:div w:id="1629580579">
      <w:bodyDiv w:val="1"/>
      <w:marLeft w:val="0"/>
      <w:marRight w:val="0"/>
      <w:marTop w:val="0"/>
      <w:marBottom w:val="0"/>
      <w:divBdr>
        <w:top w:val="none" w:sz="0" w:space="0" w:color="auto"/>
        <w:left w:val="none" w:sz="0" w:space="0" w:color="auto"/>
        <w:bottom w:val="none" w:sz="0" w:space="0" w:color="auto"/>
        <w:right w:val="none" w:sz="0" w:space="0" w:color="auto"/>
      </w:divBdr>
      <w:divsChild>
        <w:div w:id="1625191685">
          <w:marLeft w:val="0"/>
          <w:marRight w:val="0"/>
          <w:marTop w:val="0"/>
          <w:marBottom w:val="0"/>
          <w:divBdr>
            <w:top w:val="none" w:sz="0" w:space="0" w:color="auto"/>
            <w:left w:val="none" w:sz="0" w:space="0" w:color="auto"/>
            <w:bottom w:val="none" w:sz="0" w:space="0" w:color="auto"/>
            <w:right w:val="none" w:sz="0" w:space="0" w:color="auto"/>
          </w:divBdr>
        </w:div>
      </w:divsChild>
    </w:div>
    <w:div w:id="1646549973">
      <w:bodyDiv w:val="1"/>
      <w:marLeft w:val="0"/>
      <w:marRight w:val="0"/>
      <w:marTop w:val="0"/>
      <w:marBottom w:val="0"/>
      <w:divBdr>
        <w:top w:val="none" w:sz="0" w:space="0" w:color="auto"/>
        <w:left w:val="none" w:sz="0" w:space="0" w:color="auto"/>
        <w:bottom w:val="none" w:sz="0" w:space="0" w:color="auto"/>
        <w:right w:val="none" w:sz="0" w:space="0" w:color="auto"/>
      </w:divBdr>
      <w:divsChild>
        <w:div w:id="1071999763">
          <w:marLeft w:val="0"/>
          <w:marRight w:val="0"/>
          <w:marTop w:val="0"/>
          <w:marBottom w:val="0"/>
          <w:divBdr>
            <w:top w:val="none" w:sz="0" w:space="0" w:color="auto"/>
            <w:left w:val="none" w:sz="0" w:space="0" w:color="auto"/>
            <w:bottom w:val="none" w:sz="0" w:space="0" w:color="auto"/>
            <w:right w:val="none" w:sz="0" w:space="0" w:color="auto"/>
          </w:divBdr>
        </w:div>
      </w:divsChild>
    </w:div>
    <w:div w:id="1647122752">
      <w:bodyDiv w:val="1"/>
      <w:marLeft w:val="0"/>
      <w:marRight w:val="0"/>
      <w:marTop w:val="0"/>
      <w:marBottom w:val="0"/>
      <w:divBdr>
        <w:top w:val="none" w:sz="0" w:space="0" w:color="auto"/>
        <w:left w:val="none" w:sz="0" w:space="0" w:color="auto"/>
        <w:bottom w:val="none" w:sz="0" w:space="0" w:color="auto"/>
        <w:right w:val="none" w:sz="0" w:space="0" w:color="auto"/>
      </w:divBdr>
    </w:div>
    <w:div w:id="1756128884">
      <w:bodyDiv w:val="1"/>
      <w:marLeft w:val="0"/>
      <w:marRight w:val="0"/>
      <w:marTop w:val="0"/>
      <w:marBottom w:val="0"/>
      <w:divBdr>
        <w:top w:val="none" w:sz="0" w:space="0" w:color="auto"/>
        <w:left w:val="none" w:sz="0" w:space="0" w:color="auto"/>
        <w:bottom w:val="none" w:sz="0" w:space="0" w:color="auto"/>
        <w:right w:val="none" w:sz="0" w:space="0" w:color="auto"/>
      </w:divBdr>
    </w:div>
    <w:div w:id="1772043637">
      <w:bodyDiv w:val="1"/>
      <w:marLeft w:val="0"/>
      <w:marRight w:val="0"/>
      <w:marTop w:val="0"/>
      <w:marBottom w:val="0"/>
      <w:divBdr>
        <w:top w:val="none" w:sz="0" w:space="0" w:color="auto"/>
        <w:left w:val="none" w:sz="0" w:space="0" w:color="auto"/>
        <w:bottom w:val="none" w:sz="0" w:space="0" w:color="auto"/>
        <w:right w:val="none" w:sz="0" w:space="0" w:color="auto"/>
      </w:divBdr>
    </w:div>
    <w:div w:id="1879201030">
      <w:bodyDiv w:val="1"/>
      <w:marLeft w:val="0"/>
      <w:marRight w:val="0"/>
      <w:marTop w:val="0"/>
      <w:marBottom w:val="0"/>
      <w:divBdr>
        <w:top w:val="none" w:sz="0" w:space="0" w:color="auto"/>
        <w:left w:val="none" w:sz="0" w:space="0" w:color="auto"/>
        <w:bottom w:val="none" w:sz="0" w:space="0" w:color="auto"/>
        <w:right w:val="none" w:sz="0" w:space="0" w:color="auto"/>
      </w:divBdr>
    </w:div>
    <w:div w:id="1891335251">
      <w:bodyDiv w:val="1"/>
      <w:marLeft w:val="0"/>
      <w:marRight w:val="0"/>
      <w:marTop w:val="0"/>
      <w:marBottom w:val="0"/>
      <w:divBdr>
        <w:top w:val="none" w:sz="0" w:space="0" w:color="auto"/>
        <w:left w:val="none" w:sz="0" w:space="0" w:color="auto"/>
        <w:bottom w:val="none" w:sz="0" w:space="0" w:color="auto"/>
        <w:right w:val="none" w:sz="0" w:space="0" w:color="auto"/>
      </w:divBdr>
    </w:div>
    <w:div w:id="1895047513">
      <w:bodyDiv w:val="1"/>
      <w:marLeft w:val="0"/>
      <w:marRight w:val="0"/>
      <w:marTop w:val="0"/>
      <w:marBottom w:val="0"/>
      <w:divBdr>
        <w:top w:val="none" w:sz="0" w:space="0" w:color="auto"/>
        <w:left w:val="none" w:sz="0" w:space="0" w:color="auto"/>
        <w:bottom w:val="none" w:sz="0" w:space="0" w:color="auto"/>
        <w:right w:val="none" w:sz="0" w:space="0" w:color="auto"/>
      </w:divBdr>
    </w:div>
    <w:div w:id="1895656105">
      <w:bodyDiv w:val="1"/>
      <w:marLeft w:val="0"/>
      <w:marRight w:val="0"/>
      <w:marTop w:val="0"/>
      <w:marBottom w:val="0"/>
      <w:divBdr>
        <w:top w:val="none" w:sz="0" w:space="0" w:color="auto"/>
        <w:left w:val="none" w:sz="0" w:space="0" w:color="auto"/>
        <w:bottom w:val="none" w:sz="0" w:space="0" w:color="auto"/>
        <w:right w:val="none" w:sz="0" w:space="0" w:color="auto"/>
      </w:divBdr>
    </w:div>
    <w:div w:id="1898394750">
      <w:bodyDiv w:val="1"/>
      <w:marLeft w:val="0"/>
      <w:marRight w:val="0"/>
      <w:marTop w:val="0"/>
      <w:marBottom w:val="0"/>
      <w:divBdr>
        <w:top w:val="none" w:sz="0" w:space="0" w:color="auto"/>
        <w:left w:val="none" w:sz="0" w:space="0" w:color="auto"/>
        <w:bottom w:val="none" w:sz="0" w:space="0" w:color="auto"/>
        <w:right w:val="none" w:sz="0" w:space="0" w:color="auto"/>
      </w:divBdr>
    </w:div>
    <w:div w:id="1915696738">
      <w:bodyDiv w:val="1"/>
      <w:marLeft w:val="0"/>
      <w:marRight w:val="0"/>
      <w:marTop w:val="0"/>
      <w:marBottom w:val="0"/>
      <w:divBdr>
        <w:top w:val="none" w:sz="0" w:space="0" w:color="auto"/>
        <w:left w:val="none" w:sz="0" w:space="0" w:color="auto"/>
        <w:bottom w:val="none" w:sz="0" w:space="0" w:color="auto"/>
        <w:right w:val="none" w:sz="0" w:space="0" w:color="auto"/>
      </w:divBdr>
    </w:div>
    <w:div w:id="1937012838">
      <w:bodyDiv w:val="1"/>
      <w:marLeft w:val="0"/>
      <w:marRight w:val="0"/>
      <w:marTop w:val="0"/>
      <w:marBottom w:val="0"/>
      <w:divBdr>
        <w:top w:val="none" w:sz="0" w:space="0" w:color="auto"/>
        <w:left w:val="none" w:sz="0" w:space="0" w:color="auto"/>
        <w:bottom w:val="none" w:sz="0" w:space="0" w:color="auto"/>
        <w:right w:val="none" w:sz="0" w:space="0" w:color="auto"/>
      </w:divBdr>
    </w:div>
    <w:div w:id="1939829267">
      <w:bodyDiv w:val="1"/>
      <w:marLeft w:val="0"/>
      <w:marRight w:val="0"/>
      <w:marTop w:val="0"/>
      <w:marBottom w:val="0"/>
      <w:divBdr>
        <w:top w:val="none" w:sz="0" w:space="0" w:color="auto"/>
        <w:left w:val="none" w:sz="0" w:space="0" w:color="auto"/>
        <w:bottom w:val="none" w:sz="0" w:space="0" w:color="auto"/>
        <w:right w:val="none" w:sz="0" w:space="0" w:color="auto"/>
      </w:divBdr>
      <w:divsChild>
        <w:div w:id="484277059">
          <w:marLeft w:val="0"/>
          <w:marRight w:val="0"/>
          <w:marTop w:val="0"/>
          <w:marBottom w:val="0"/>
          <w:divBdr>
            <w:top w:val="none" w:sz="0" w:space="0" w:color="auto"/>
            <w:left w:val="none" w:sz="0" w:space="0" w:color="auto"/>
            <w:bottom w:val="none" w:sz="0" w:space="0" w:color="auto"/>
            <w:right w:val="none" w:sz="0" w:space="0" w:color="auto"/>
          </w:divBdr>
        </w:div>
      </w:divsChild>
    </w:div>
    <w:div w:id="1945577098">
      <w:bodyDiv w:val="1"/>
      <w:marLeft w:val="0"/>
      <w:marRight w:val="0"/>
      <w:marTop w:val="0"/>
      <w:marBottom w:val="0"/>
      <w:divBdr>
        <w:top w:val="none" w:sz="0" w:space="0" w:color="auto"/>
        <w:left w:val="none" w:sz="0" w:space="0" w:color="auto"/>
        <w:bottom w:val="none" w:sz="0" w:space="0" w:color="auto"/>
        <w:right w:val="none" w:sz="0" w:space="0" w:color="auto"/>
      </w:divBdr>
    </w:div>
    <w:div w:id="1948922597">
      <w:bodyDiv w:val="1"/>
      <w:marLeft w:val="0"/>
      <w:marRight w:val="0"/>
      <w:marTop w:val="0"/>
      <w:marBottom w:val="0"/>
      <w:divBdr>
        <w:top w:val="none" w:sz="0" w:space="0" w:color="auto"/>
        <w:left w:val="none" w:sz="0" w:space="0" w:color="auto"/>
        <w:bottom w:val="none" w:sz="0" w:space="0" w:color="auto"/>
        <w:right w:val="none" w:sz="0" w:space="0" w:color="auto"/>
      </w:divBdr>
    </w:div>
    <w:div w:id="1985432422">
      <w:bodyDiv w:val="1"/>
      <w:marLeft w:val="0"/>
      <w:marRight w:val="0"/>
      <w:marTop w:val="0"/>
      <w:marBottom w:val="0"/>
      <w:divBdr>
        <w:top w:val="none" w:sz="0" w:space="0" w:color="auto"/>
        <w:left w:val="none" w:sz="0" w:space="0" w:color="auto"/>
        <w:bottom w:val="none" w:sz="0" w:space="0" w:color="auto"/>
        <w:right w:val="none" w:sz="0" w:space="0" w:color="auto"/>
      </w:divBdr>
    </w:div>
    <w:div w:id="1987782438">
      <w:bodyDiv w:val="1"/>
      <w:marLeft w:val="0"/>
      <w:marRight w:val="0"/>
      <w:marTop w:val="0"/>
      <w:marBottom w:val="0"/>
      <w:divBdr>
        <w:top w:val="none" w:sz="0" w:space="0" w:color="auto"/>
        <w:left w:val="none" w:sz="0" w:space="0" w:color="auto"/>
        <w:bottom w:val="none" w:sz="0" w:space="0" w:color="auto"/>
        <w:right w:val="none" w:sz="0" w:space="0" w:color="auto"/>
      </w:divBdr>
    </w:div>
    <w:div w:id="1996181865">
      <w:bodyDiv w:val="1"/>
      <w:marLeft w:val="0"/>
      <w:marRight w:val="0"/>
      <w:marTop w:val="0"/>
      <w:marBottom w:val="0"/>
      <w:divBdr>
        <w:top w:val="none" w:sz="0" w:space="0" w:color="auto"/>
        <w:left w:val="none" w:sz="0" w:space="0" w:color="auto"/>
        <w:bottom w:val="none" w:sz="0" w:space="0" w:color="auto"/>
        <w:right w:val="none" w:sz="0" w:space="0" w:color="auto"/>
      </w:divBdr>
    </w:div>
    <w:div w:id="2055541330">
      <w:bodyDiv w:val="1"/>
      <w:marLeft w:val="0"/>
      <w:marRight w:val="0"/>
      <w:marTop w:val="0"/>
      <w:marBottom w:val="0"/>
      <w:divBdr>
        <w:top w:val="none" w:sz="0" w:space="0" w:color="auto"/>
        <w:left w:val="none" w:sz="0" w:space="0" w:color="auto"/>
        <w:bottom w:val="none" w:sz="0" w:space="0" w:color="auto"/>
        <w:right w:val="none" w:sz="0" w:space="0" w:color="auto"/>
      </w:divBdr>
    </w:div>
    <w:div w:id="2093119085">
      <w:bodyDiv w:val="1"/>
      <w:marLeft w:val="0"/>
      <w:marRight w:val="0"/>
      <w:marTop w:val="0"/>
      <w:marBottom w:val="0"/>
      <w:divBdr>
        <w:top w:val="none" w:sz="0" w:space="0" w:color="auto"/>
        <w:left w:val="none" w:sz="0" w:space="0" w:color="auto"/>
        <w:bottom w:val="none" w:sz="0" w:space="0" w:color="auto"/>
        <w:right w:val="none" w:sz="0" w:space="0" w:color="auto"/>
      </w:divBdr>
    </w:div>
    <w:div w:id="2132168956">
      <w:bodyDiv w:val="1"/>
      <w:marLeft w:val="0"/>
      <w:marRight w:val="0"/>
      <w:marTop w:val="0"/>
      <w:marBottom w:val="0"/>
      <w:divBdr>
        <w:top w:val="none" w:sz="0" w:space="0" w:color="auto"/>
        <w:left w:val="none" w:sz="0" w:space="0" w:color="auto"/>
        <w:bottom w:val="none" w:sz="0" w:space="0" w:color="auto"/>
        <w:right w:val="none" w:sz="0" w:space="0" w:color="auto"/>
      </w:divBdr>
    </w:div>
    <w:div w:id="2136024541">
      <w:bodyDiv w:val="1"/>
      <w:marLeft w:val="0"/>
      <w:marRight w:val="0"/>
      <w:marTop w:val="0"/>
      <w:marBottom w:val="0"/>
      <w:divBdr>
        <w:top w:val="none" w:sz="0" w:space="0" w:color="auto"/>
        <w:left w:val="none" w:sz="0" w:space="0" w:color="auto"/>
        <w:bottom w:val="none" w:sz="0" w:space="0" w:color="auto"/>
        <w:right w:val="none" w:sz="0" w:space="0" w:color="auto"/>
      </w:divBdr>
    </w:div>
    <w:div w:id="2139179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E9F06-CE81-4A70-BBE7-AC76543B6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02</TotalTime>
  <Pages>59</Pages>
  <Words>18007</Words>
  <Characters>102644</Characters>
  <Application>Microsoft Office Word</Application>
  <DocSecurity>0</DocSecurity>
  <Lines>855</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hai Adrian</dc:creator>
  <cp:keywords/>
  <dc:description/>
  <cp:lastModifiedBy>Chihai Adrian</cp:lastModifiedBy>
  <cp:revision>16</cp:revision>
  <dcterms:created xsi:type="dcterms:W3CDTF">2025-03-03T18:08:00Z</dcterms:created>
  <dcterms:modified xsi:type="dcterms:W3CDTF">2025-05-24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kAbJXm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